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C06A7D" w14:textId="7CE966FA" w:rsidR="00A07E16" w:rsidRPr="00745D53" w:rsidRDefault="00D41DEF" w:rsidP="00D60769">
      <w:pPr>
        <w:spacing w:line="360" w:lineRule="auto"/>
        <w:jc w:val="center"/>
        <w:rPr>
          <w:rFonts w:ascii="Times New Roman" w:hAnsi="Times New Roman" w:cs="Times New Roman"/>
          <w:sz w:val="24"/>
          <w:szCs w:val="24"/>
        </w:rPr>
      </w:pPr>
      <w:r w:rsidRPr="00745D53">
        <w:rPr>
          <w:rFonts w:ascii="Times New Roman" w:hAnsi="Times New Roman" w:cs="Times New Roman"/>
          <w:sz w:val="24"/>
          <w:szCs w:val="24"/>
        </w:rPr>
        <w:t xml:space="preserve">The influence of </w:t>
      </w:r>
      <w:r w:rsidR="00466FC7" w:rsidRPr="00745D53">
        <w:rPr>
          <w:rFonts w:ascii="Times New Roman" w:hAnsi="Times New Roman" w:cs="Times New Roman"/>
          <w:sz w:val="24"/>
          <w:szCs w:val="24"/>
        </w:rPr>
        <w:t xml:space="preserve">experimental </w:t>
      </w:r>
      <w:r w:rsidRPr="00745D53">
        <w:rPr>
          <w:rFonts w:ascii="Times New Roman" w:hAnsi="Times New Roman" w:cs="Times New Roman"/>
          <w:sz w:val="24"/>
          <w:szCs w:val="24"/>
        </w:rPr>
        <w:t>confederate</w:t>
      </w:r>
      <w:r w:rsidR="002F63F0" w:rsidRPr="00745D53">
        <w:rPr>
          <w:rFonts w:ascii="Times New Roman" w:hAnsi="Times New Roman" w:cs="Times New Roman"/>
          <w:sz w:val="24"/>
          <w:szCs w:val="24"/>
        </w:rPr>
        <w:t xml:space="preserve"> peers</w:t>
      </w:r>
      <w:r w:rsidR="00BA2712" w:rsidRPr="00745D53">
        <w:rPr>
          <w:rFonts w:ascii="Times New Roman" w:hAnsi="Times New Roman" w:cs="Times New Roman"/>
          <w:sz w:val="24"/>
          <w:szCs w:val="24"/>
        </w:rPr>
        <w:t xml:space="preserve"> </w:t>
      </w:r>
      <w:r w:rsidR="00675B72" w:rsidRPr="00745D53">
        <w:rPr>
          <w:rFonts w:ascii="Times New Roman" w:hAnsi="Times New Roman" w:cs="Times New Roman"/>
          <w:sz w:val="24"/>
          <w:szCs w:val="24"/>
        </w:rPr>
        <w:t>o</w:t>
      </w:r>
      <w:r w:rsidRPr="00745D53">
        <w:rPr>
          <w:rFonts w:ascii="Times New Roman" w:hAnsi="Times New Roman" w:cs="Times New Roman"/>
          <w:sz w:val="24"/>
          <w:szCs w:val="24"/>
        </w:rPr>
        <w:t>n</w:t>
      </w:r>
      <w:r w:rsidR="00C97FCF" w:rsidRPr="00745D53">
        <w:rPr>
          <w:rFonts w:ascii="Times New Roman" w:hAnsi="Times New Roman" w:cs="Times New Roman"/>
          <w:sz w:val="24"/>
          <w:szCs w:val="24"/>
        </w:rPr>
        <w:t xml:space="preserve"> children’s </w:t>
      </w:r>
      <w:r w:rsidR="00AF7939" w:rsidRPr="00745D53">
        <w:rPr>
          <w:rFonts w:ascii="Times New Roman" w:hAnsi="Times New Roman" w:cs="Times New Roman"/>
          <w:sz w:val="24"/>
          <w:szCs w:val="24"/>
        </w:rPr>
        <w:t>food intake</w:t>
      </w:r>
      <w:r w:rsidR="00C97FCF" w:rsidRPr="00745D53">
        <w:rPr>
          <w:rFonts w:ascii="Times New Roman" w:hAnsi="Times New Roman" w:cs="Times New Roman"/>
          <w:sz w:val="24"/>
          <w:szCs w:val="24"/>
        </w:rPr>
        <w:t xml:space="preserve">: A </w:t>
      </w:r>
      <w:r w:rsidR="00675B72" w:rsidRPr="00745D53">
        <w:rPr>
          <w:rFonts w:ascii="Times New Roman" w:hAnsi="Times New Roman" w:cs="Times New Roman"/>
          <w:sz w:val="24"/>
          <w:szCs w:val="24"/>
        </w:rPr>
        <w:t xml:space="preserve">systematic review and </w:t>
      </w:r>
      <w:r w:rsidR="00C97FCF" w:rsidRPr="00745D53">
        <w:rPr>
          <w:rFonts w:ascii="Times New Roman" w:hAnsi="Times New Roman" w:cs="Times New Roman"/>
          <w:sz w:val="24"/>
          <w:szCs w:val="24"/>
        </w:rPr>
        <w:t>meta-analysis</w:t>
      </w:r>
    </w:p>
    <w:p w14:paraId="6EC206C3" w14:textId="77777777" w:rsidR="00A07E16" w:rsidRPr="00745D53" w:rsidRDefault="00A07E16" w:rsidP="00D60769">
      <w:pPr>
        <w:spacing w:line="360" w:lineRule="auto"/>
        <w:jc w:val="center"/>
        <w:rPr>
          <w:rFonts w:ascii="Times New Roman" w:hAnsi="Times New Roman" w:cs="Times New Roman"/>
          <w:sz w:val="24"/>
          <w:szCs w:val="24"/>
        </w:rPr>
      </w:pPr>
    </w:p>
    <w:p w14:paraId="248A6060" w14:textId="73EC704F" w:rsidR="00A07E16" w:rsidRPr="00745D53" w:rsidRDefault="00A07E16" w:rsidP="00D60769">
      <w:pPr>
        <w:spacing w:line="360" w:lineRule="auto"/>
        <w:jc w:val="center"/>
        <w:rPr>
          <w:rFonts w:ascii="Times New Roman" w:hAnsi="Times New Roman" w:cs="Times New Roman"/>
          <w:sz w:val="24"/>
          <w:szCs w:val="24"/>
        </w:rPr>
      </w:pPr>
      <w:r w:rsidRPr="00745D53">
        <w:rPr>
          <w:rFonts w:ascii="Times New Roman" w:hAnsi="Times New Roman" w:cs="Times New Roman"/>
          <w:sz w:val="24"/>
          <w:szCs w:val="24"/>
        </w:rPr>
        <w:t>Sharps, M. A</w:t>
      </w:r>
      <w:r w:rsidRPr="00745D53">
        <w:rPr>
          <w:rFonts w:ascii="Times New Roman" w:hAnsi="Times New Roman" w:cs="Times New Roman"/>
          <w:sz w:val="24"/>
          <w:szCs w:val="24"/>
          <w:vertAlign w:val="superscript"/>
        </w:rPr>
        <w:t>1</w:t>
      </w:r>
      <w:r w:rsidRPr="00745D53">
        <w:rPr>
          <w:rFonts w:ascii="Times New Roman" w:hAnsi="Times New Roman" w:cs="Times New Roman"/>
          <w:sz w:val="24"/>
          <w:szCs w:val="24"/>
        </w:rPr>
        <w:t>.,</w:t>
      </w:r>
      <w:r w:rsidR="00A205E7" w:rsidRPr="00745D53">
        <w:rPr>
          <w:rFonts w:ascii="Times New Roman" w:hAnsi="Times New Roman" w:cs="Times New Roman"/>
          <w:sz w:val="24"/>
          <w:szCs w:val="24"/>
        </w:rPr>
        <w:t xml:space="preserve"> </w:t>
      </w:r>
      <w:r w:rsidR="00DD1BAA" w:rsidRPr="00745D53">
        <w:rPr>
          <w:rFonts w:ascii="Times New Roman" w:hAnsi="Times New Roman" w:cs="Times New Roman"/>
          <w:sz w:val="24"/>
          <w:szCs w:val="24"/>
        </w:rPr>
        <w:t>Coulthard, H</w:t>
      </w:r>
      <w:r w:rsidR="00DD1BAA" w:rsidRPr="00745D53">
        <w:rPr>
          <w:rFonts w:ascii="Times New Roman" w:hAnsi="Times New Roman" w:cs="Times New Roman"/>
          <w:sz w:val="24"/>
          <w:szCs w:val="24"/>
          <w:vertAlign w:val="superscript"/>
        </w:rPr>
        <w:t>1</w:t>
      </w:r>
      <w:r w:rsidR="00DD1BAA" w:rsidRPr="00745D53">
        <w:rPr>
          <w:rFonts w:ascii="Times New Roman" w:hAnsi="Times New Roman" w:cs="Times New Roman"/>
          <w:sz w:val="24"/>
          <w:szCs w:val="24"/>
        </w:rPr>
        <w:t>.,</w:t>
      </w:r>
      <w:r w:rsidR="002B7831" w:rsidRPr="00745D53">
        <w:rPr>
          <w:rFonts w:ascii="Times New Roman" w:hAnsi="Times New Roman" w:cs="Times New Roman"/>
          <w:sz w:val="24"/>
          <w:szCs w:val="24"/>
        </w:rPr>
        <w:t xml:space="preserve"> </w:t>
      </w:r>
      <w:r w:rsidR="00DD1BAA" w:rsidRPr="00745D53">
        <w:rPr>
          <w:rFonts w:ascii="Times New Roman" w:hAnsi="Times New Roman" w:cs="Times New Roman"/>
          <w:sz w:val="24"/>
          <w:szCs w:val="24"/>
        </w:rPr>
        <w:t>Salvy, S</w:t>
      </w:r>
      <w:r w:rsidR="00F6042F">
        <w:rPr>
          <w:rFonts w:ascii="Times New Roman" w:hAnsi="Times New Roman" w:cs="Times New Roman"/>
          <w:sz w:val="24"/>
          <w:szCs w:val="24"/>
        </w:rPr>
        <w:t>J</w:t>
      </w:r>
      <w:r w:rsidR="00DD1BAA" w:rsidRPr="00745D53">
        <w:rPr>
          <w:rFonts w:ascii="Times New Roman" w:hAnsi="Times New Roman" w:cs="Times New Roman"/>
          <w:sz w:val="24"/>
          <w:szCs w:val="24"/>
          <w:vertAlign w:val="superscript"/>
        </w:rPr>
        <w:t>2</w:t>
      </w:r>
      <w:r w:rsidR="00DD1BAA" w:rsidRPr="00745D53">
        <w:rPr>
          <w:rFonts w:ascii="Times New Roman" w:hAnsi="Times New Roman" w:cs="Times New Roman"/>
          <w:sz w:val="24"/>
          <w:szCs w:val="24"/>
        </w:rPr>
        <w:t xml:space="preserve">., </w:t>
      </w:r>
      <w:r w:rsidR="002B7831" w:rsidRPr="00745D53">
        <w:rPr>
          <w:rFonts w:ascii="Times New Roman" w:hAnsi="Times New Roman" w:cs="Times New Roman"/>
          <w:sz w:val="24"/>
          <w:szCs w:val="24"/>
        </w:rPr>
        <w:t>Ryan, S</w:t>
      </w:r>
      <w:r w:rsidR="002B7831" w:rsidRPr="00745D53">
        <w:rPr>
          <w:rFonts w:ascii="Times New Roman" w:hAnsi="Times New Roman" w:cs="Times New Roman"/>
          <w:sz w:val="24"/>
          <w:szCs w:val="24"/>
          <w:vertAlign w:val="superscript"/>
        </w:rPr>
        <w:t>3</w:t>
      </w:r>
      <w:r w:rsidR="003B6856" w:rsidRPr="00745D53">
        <w:rPr>
          <w:rFonts w:ascii="Times New Roman" w:hAnsi="Times New Roman" w:cs="Times New Roman"/>
          <w:sz w:val="24"/>
          <w:szCs w:val="24"/>
        </w:rPr>
        <w:t>.</w:t>
      </w:r>
      <w:r w:rsidR="001A1C2E" w:rsidRPr="00745D53">
        <w:rPr>
          <w:rFonts w:ascii="Times New Roman" w:hAnsi="Times New Roman" w:cs="Times New Roman"/>
          <w:sz w:val="24"/>
          <w:szCs w:val="24"/>
        </w:rPr>
        <w:t>,</w:t>
      </w:r>
      <w:r w:rsidRPr="00745D53">
        <w:rPr>
          <w:rFonts w:ascii="Times New Roman" w:hAnsi="Times New Roman" w:cs="Times New Roman"/>
          <w:sz w:val="24"/>
          <w:szCs w:val="24"/>
        </w:rPr>
        <w:t xml:space="preserve"> </w:t>
      </w:r>
      <w:r w:rsidR="00DD1BAA" w:rsidRPr="00745D53">
        <w:rPr>
          <w:rFonts w:ascii="Times New Roman" w:hAnsi="Times New Roman" w:cs="Times New Roman"/>
          <w:sz w:val="24"/>
          <w:szCs w:val="24"/>
        </w:rPr>
        <w:t>&amp;</w:t>
      </w:r>
      <w:r w:rsidR="00DD1BAA" w:rsidRPr="00745D53">
        <w:rPr>
          <w:rFonts w:ascii="Times New Roman" w:hAnsi="Times New Roman" w:cs="Times New Roman"/>
          <w:sz w:val="24"/>
          <w:szCs w:val="24"/>
          <w:vertAlign w:val="superscript"/>
        </w:rPr>
        <w:t xml:space="preserve"> </w:t>
      </w:r>
      <w:r w:rsidR="00DD1BAA" w:rsidRPr="00745D53">
        <w:rPr>
          <w:rFonts w:ascii="Times New Roman" w:hAnsi="Times New Roman" w:cs="Times New Roman"/>
          <w:sz w:val="24"/>
          <w:szCs w:val="24"/>
        </w:rPr>
        <w:t>Fallon, V</w:t>
      </w:r>
      <w:r w:rsidR="0064136D" w:rsidRPr="00745D53">
        <w:rPr>
          <w:rFonts w:ascii="Times New Roman" w:hAnsi="Times New Roman" w:cs="Times New Roman"/>
          <w:sz w:val="24"/>
          <w:szCs w:val="24"/>
          <w:vertAlign w:val="superscript"/>
        </w:rPr>
        <w:t>4</w:t>
      </w:r>
    </w:p>
    <w:p w14:paraId="6BA00E53" w14:textId="0B6DF33A" w:rsidR="00A07E16" w:rsidRPr="00745D53" w:rsidRDefault="00A07E16" w:rsidP="00D60769">
      <w:pPr>
        <w:spacing w:line="360" w:lineRule="auto"/>
        <w:jc w:val="center"/>
        <w:rPr>
          <w:rFonts w:ascii="Times New Roman" w:hAnsi="Times New Roman" w:cs="Times New Roman"/>
          <w:sz w:val="24"/>
          <w:szCs w:val="24"/>
        </w:rPr>
      </w:pPr>
      <w:r w:rsidRPr="00745D53">
        <w:rPr>
          <w:rFonts w:ascii="Times New Roman" w:hAnsi="Times New Roman" w:cs="Times New Roman"/>
          <w:sz w:val="24"/>
          <w:szCs w:val="24"/>
          <w:vertAlign w:val="superscript"/>
        </w:rPr>
        <w:t>1</w:t>
      </w:r>
      <w:r w:rsidRPr="00745D53">
        <w:rPr>
          <w:rFonts w:ascii="Times New Roman" w:hAnsi="Times New Roman" w:cs="Times New Roman"/>
          <w:sz w:val="24"/>
          <w:szCs w:val="24"/>
        </w:rPr>
        <w:t xml:space="preserve"> </w:t>
      </w:r>
      <w:r w:rsidR="00243D54" w:rsidRPr="00243D54">
        <w:rPr>
          <w:rFonts w:ascii="Times New Roman" w:hAnsi="Times New Roman" w:cs="Times New Roman"/>
          <w:sz w:val="24"/>
          <w:szCs w:val="24"/>
        </w:rPr>
        <w:t>De Montfort University, School of Applied Social Sciences, The Gateway, Leicester, LE1 9BH, UK</w:t>
      </w:r>
    </w:p>
    <w:p w14:paraId="765282FB" w14:textId="3EC99EBD" w:rsidR="001A1C2E" w:rsidRPr="00745D53" w:rsidRDefault="004275BA" w:rsidP="001A1C2E">
      <w:pPr>
        <w:spacing w:line="360" w:lineRule="auto"/>
        <w:jc w:val="center"/>
        <w:rPr>
          <w:rFonts w:ascii="Times New Roman" w:hAnsi="Times New Roman" w:cs="Times New Roman"/>
          <w:sz w:val="24"/>
          <w:szCs w:val="24"/>
        </w:rPr>
      </w:pPr>
      <w:r w:rsidRPr="00745D53">
        <w:rPr>
          <w:rFonts w:ascii="Times New Roman" w:hAnsi="Times New Roman" w:cs="Times New Roman"/>
          <w:sz w:val="24"/>
          <w:szCs w:val="24"/>
          <w:vertAlign w:val="superscript"/>
        </w:rPr>
        <w:t>2</w:t>
      </w:r>
      <w:r w:rsidR="001A1C2E" w:rsidRPr="00745D53">
        <w:rPr>
          <w:rFonts w:ascii="Times New Roman" w:hAnsi="Times New Roman" w:cs="Times New Roman"/>
          <w:sz w:val="24"/>
          <w:szCs w:val="24"/>
        </w:rPr>
        <w:t xml:space="preserve"> </w:t>
      </w:r>
      <w:r w:rsidR="003D1ED9" w:rsidRPr="003D1ED9">
        <w:rPr>
          <w:rFonts w:ascii="Times New Roman" w:hAnsi="Times New Roman" w:cs="Times New Roman"/>
          <w:sz w:val="24"/>
          <w:szCs w:val="24"/>
        </w:rPr>
        <w:t>Cedars-Sinai Medical Center, Los Angeles, California, USA</w:t>
      </w:r>
    </w:p>
    <w:p w14:paraId="5677C8B3" w14:textId="1CEDF080" w:rsidR="004275BA" w:rsidRPr="00745D53" w:rsidRDefault="0006116A" w:rsidP="00D60769">
      <w:pPr>
        <w:spacing w:line="360" w:lineRule="auto"/>
        <w:jc w:val="center"/>
        <w:rPr>
          <w:rFonts w:ascii="Times New Roman" w:hAnsi="Times New Roman" w:cs="Times New Roman"/>
          <w:sz w:val="24"/>
          <w:szCs w:val="24"/>
        </w:rPr>
      </w:pPr>
      <w:r w:rsidRPr="00745D53">
        <w:rPr>
          <w:rFonts w:ascii="Times New Roman" w:hAnsi="Times New Roman" w:cs="Times New Roman"/>
          <w:sz w:val="24"/>
          <w:szCs w:val="24"/>
          <w:vertAlign w:val="superscript"/>
        </w:rPr>
        <w:t>3</w:t>
      </w:r>
      <w:r w:rsidR="004275BA" w:rsidRPr="00745D53">
        <w:rPr>
          <w:rFonts w:ascii="Times New Roman" w:hAnsi="Times New Roman" w:cs="Times New Roman"/>
          <w:sz w:val="24"/>
          <w:szCs w:val="24"/>
        </w:rPr>
        <w:t xml:space="preserve"> </w:t>
      </w:r>
      <w:r w:rsidR="0045262F" w:rsidRPr="0045262F">
        <w:rPr>
          <w:rFonts w:ascii="Times New Roman" w:hAnsi="Times New Roman" w:cs="Times New Roman"/>
          <w:sz w:val="24"/>
          <w:szCs w:val="24"/>
        </w:rPr>
        <w:t>University of Derby, School of Psychology, Derby, DE22 1GB, UK</w:t>
      </w:r>
    </w:p>
    <w:p w14:paraId="67E78DE7" w14:textId="4AE8EA84" w:rsidR="001A1C2E" w:rsidRPr="00745D53" w:rsidRDefault="0064136D" w:rsidP="00D60769">
      <w:pPr>
        <w:spacing w:line="360" w:lineRule="auto"/>
        <w:jc w:val="center"/>
        <w:rPr>
          <w:rFonts w:ascii="Times New Roman" w:hAnsi="Times New Roman" w:cs="Times New Roman"/>
          <w:sz w:val="24"/>
          <w:szCs w:val="24"/>
        </w:rPr>
      </w:pPr>
      <w:r w:rsidRPr="00745D53">
        <w:rPr>
          <w:rFonts w:ascii="Times New Roman" w:hAnsi="Times New Roman" w:cs="Times New Roman"/>
          <w:sz w:val="24"/>
          <w:szCs w:val="24"/>
          <w:vertAlign w:val="superscript"/>
        </w:rPr>
        <w:t>4</w:t>
      </w:r>
      <w:r w:rsidR="00437B1A" w:rsidRPr="00437B1A">
        <w:t xml:space="preserve"> </w:t>
      </w:r>
      <w:r w:rsidR="00437B1A" w:rsidRPr="00437B1A">
        <w:rPr>
          <w:rFonts w:ascii="Times New Roman" w:hAnsi="Times New Roman" w:cs="Times New Roman"/>
          <w:sz w:val="24"/>
          <w:szCs w:val="24"/>
        </w:rPr>
        <w:t>University of Liverpool, Department of Psychology, Liverpool, L69 7ZA, UK</w:t>
      </w:r>
    </w:p>
    <w:p w14:paraId="393BCAAF" w14:textId="77777777" w:rsidR="002B7831" w:rsidRPr="00745D53" w:rsidRDefault="002B7831" w:rsidP="00D60769">
      <w:pPr>
        <w:spacing w:line="360" w:lineRule="auto"/>
        <w:jc w:val="center"/>
        <w:rPr>
          <w:rFonts w:ascii="Times New Roman" w:hAnsi="Times New Roman" w:cs="Times New Roman"/>
          <w:sz w:val="24"/>
          <w:szCs w:val="24"/>
        </w:rPr>
      </w:pPr>
    </w:p>
    <w:p w14:paraId="45DB6767" w14:textId="77777777" w:rsidR="00A07E16" w:rsidRPr="00745D53" w:rsidRDefault="00A07E16" w:rsidP="00D60769">
      <w:pPr>
        <w:spacing w:line="360" w:lineRule="auto"/>
        <w:jc w:val="center"/>
        <w:rPr>
          <w:rFonts w:ascii="Times New Roman" w:hAnsi="Times New Roman" w:cs="Times New Roman"/>
          <w:sz w:val="24"/>
          <w:szCs w:val="24"/>
        </w:rPr>
      </w:pPr>
      <w:r w:rsidRPr="00745D53">
        <w:rPr>
          <w:rFonts w:ascii="Times New Roman" w:hAnsi="Times New Roman" w:cs="Times New Roman"/>
          <w:sz w:val="24"/>
          <w:szCs w:val="24"/>
        </w:rPr>
        <w:t>Corresponding author: Maxine Sharps</w:t>
      </w:r>
    </w:p>
    <w:p w14:paraId="0D1AAD5E" w14:textId="0A91F2F9" w:rsidR="00A07E16" w:rsidRPr="00745D53" w:rsidRDefault="00243D54" w:rsidP="00D60769">
      <w:pPr>
        <w:spacing w:line="360" w:lineRule="auto"/>
        <w:jc w:val="center"/>
        <w:rPr>
          <w:rStyle w:val="Hyperlink"/>
          <w:rFonts w:ascii="Times New Roman" w:hAnsi="Times New Roman" w:cs="Times New Roman"/>
          <w:color w:val="auto"/>
          <w:sz w:val="24"/>
          <w:szCs w:val="24"/>
        </w:rPr>
      </w:pPr>
      <w:hyperlink r:id="rId11" w:history="1">
        <w:r w:rsidR="00A07E16" w:rsidRPr="00745D53">
          <w:rPr>
            <w:rStyle w:val="Hyperlink"/>
            <w:rFonts w:ascii="Times New Roman" w:hAnsi="Times New Roman" w:cs="Times New Roman"/>
            <w:color w:val="auto"/>
            <w:sz w:val="24"/>
            <w:szCs w:val="24"/>
          </w:rPr>
          <w:t>Maxine.sharps@dmu.ac.uk</w:t>
        </w:r>
      </w:hyperlink>
    </w:p>
    <w:p w14:paraId="1C22E6AB" w14:textId="503C1876" w:rsidR="007832DA" w:rsidRPr="00745D53" w:rsidRDefault="007832DA" w:rsidP="00D60769">
      <w:pPr>
        <w:spacing w:line="360" w:lineRule="auto"/>
        <w:jc w:val="center"/>
        <w:rPr>
          <w:rFonts w:ascii="Times New Roman" w:hAnsi="Times New Roman" w:cs="Times New Roman"/>
          <w:sz w:val="24"/>
          <w:shd w:val="clear" w:color="auto" w:fill="FFFFFF"/>
        </w:rPr>
      </w:pPr>
      <w:r w:rsidRPr="00745D53">
        <w:rPr>
          <w:rFonts w:ascii="Times New Roman" w:hAnsi="Times New Roman" w:cs="Times New Roman"/>
          <w:sz w:val="24"/>
          <w:shd w:val="clear" w:color="auto" w:fill="FFFFFF"/>
        </w:rPr>
        <w:t>0116 207 8262</w:t>
      </w:r>
    </w:p>
    <w:p w14:paraId="2C835071" w14:textId="680799BD" w:rsidR="007832DA" w:rsidRPr="00745D53" w:rsidRDefault="007832DA" w:rsidP="00D60769">
      <w:pPr>
        <w:spacing w:line="360" w:lineRule="auto"/>
        <w:jc w:val="center"/>
        <w:rPr>
          <w:rFonts w:ascii="Times New Roman" w:hAnsi="Times New Roman" w:cs="Times New Roman"/>
          <w:sz w:val="24"/>
          <w:szCs w:val="24"/>
        </w:rPr>
      </w:pPr>
    </w:p>
    <w:p w14:paraId="06A1CB78" w14:textId="76D170C8" w:rsidR="007832DA" w:rsidRPr="00745D53" w:rsidRDefault="00421401" w:rsidP="00D60769">
      <w:pPr>
        <w:spacing w:line="360" w:lineRule="auto"/>
        <w:jc w:val="center"/>
        <w:rPr>
          <w:rFonts w:ascii="Times New Roman" w:hAnsi="Times New Roman" w:cs="Times New Roman"/>
          <w:sz w:val="24"/>
          <w:szCs w:val="24"/>
        </w:rPr>
      </w:pPr>
      <w:r w:rsidRPr="00745D53">
        <w:rPr>
          <w:rFonts w:ascii="Times New Roman" w:hAnsi="Times New Roman" w:cs="Times New Roman"/>
          <w:sz w:val="24"/>
          <w:szCs w:val="24"/>
        </w:rPr>
        <w:t>Funding: none</w:t>
      </w:r>
    </w:p>
    <w:p w14:paraId="7D151FC1" w14:textId="77777777" w:rsidR="00421401" w:rsidRPr="00745D53" w:rsidRDefault="00421401" w:rsidP="00421401">
      <w:pPr>
        <w:spacing w:line="360" w:lineRule="auto"/>
        <w:jc w:val="center"/>
        <w:rPr>
          <w:rFonts w:ascii="Times New Roman" w:hAnsi="Times New Roman" w:cs="Times New Roman"/>
          <w:sz w:val="24"/>
          <w:szCs w:val="24"/>
        </w:rPr>
      </w:pPr>
      <w:r w:rsidRPr="00745D53">
        <w:rPr>
          <w:rFonts w:ascii="Times New Roman" w:hAnsi="Times New Roman" w:cs="Times New Roman"/>
          <w:sz w:val="24"/>
          <w:szCs w:val="24"/>
        </w:rPr>
        <w:t>Declarations of interest: none</w:t>
      </w:r>
    </w:p>
    <w:p w14:paraId="5BE08CFC" w14:textId="77777777" w:rsidR="00421401" w:rsidRPr="00745D53" w:rsidRDefault="00421401" w:rsidP="00D60769">
      <w:pPr>
        <w:spacing w:line="360" w:lineRule="auto"/>
        <w:jc w:val="center"/>
        <w:rPr>
          <w:rFonts w:ascii="Times New Roman" w:hAnsi="Times New Roman" w:cs="Times New Roman"/>
          <w:sz w:val="24"/>
          <w:szCs w:val="24"/>
        </w:rPr>
      </w:pPr>
    </w:p>
    <w:p w14:paraId="7CF85B7A" w14:textId="194F69E0" w:rsidR="007832DA" w:rsidRPr="00745D53" w:rsidRDefault="007832DA" w:rsidP="00D60769">
      <w:pPr>
        <w:spacing w:line="360" w:lineRule="auto"/>
        <w:jc w:val="center"/>
        <w:rPr>
          <w:rFonts w:ascii="Times New Roman" w:hAnsi="Times New Roman" w:cs="Times New Roman"/>
          <w:sz w:val="24"/>
          <w:szCs w:val="24"/>
          <w:shd w:val="clear" w:color="auto" w:fill="FFFFFF"/>
        </w:rPr>
      </w:pPr>
      <w:r w:rsidRPr="00745D53">
        <w:rPr>
          <w:rFonts w:ascii="Times New Roman" w:hAnsi="Times New Roman" w:cs="Times New Roman"/>
          <w:iCs/>
          <w:sz w:val="24"/>
          <w:szCs w:val="24"/>
        </w:rPr>
        <w:t xml:space="preserve">This systematic review and meta-analysis was registered on Prospero prior to starting </w:t>
      </w:r>
      <w:r w:rsidRPr="00745D53">
        <w:rPr>
          <w:rFonts w:ascii="Times New Roman" w:hAnsi="Times New Roman" w:cs="Times New Roman"/>
          <w:sz w:val="24"/>
          <w:szCs w:val="24"/>
          <w:shd w:val="clear" w:color="auto" w:fill="FFFFFF"/>
        </w:rPr>
        <w:t>CRD42019128542</w:t>
      </w:r>
    </w:p>
    <w:p w14:paraId="5379A58C" w14:textId="267E6AAA" w:rsidR="00A07E16" w:rsidRPr="00745D53" w:rsidRDefault="00A07E16" w:rsidP="00D60769">
      <w:pPr>
        <w:spacing w:line="360" w:lineRule="auto"/>
        <w:jc w:val="center"/>
        <w:rPr>
          <w:rFonts w:ascii="Times New Roman" w:hAnsi="Times New Roman" w:cs="Times New Roman"/>
          <w:sz w:val="24"/>
          <w:szCs w:val="24"/>
        </w:rPr>
      </w:pPr>
      <w:r w:rsidRPr="00745D53">
        <w:rPr>
          <w:rFonts w:ascii="Times New Roman" w:hAnsi="Times New Roman" w:cs="Times New Roman"/>
          <w:sz w:val="24"/>
          <w:szCs w:val="24"/>
        </w:rPr>
        <w:br w:type="page"/>
      </w:r>
    </w:p>
    <w:p w14:paraId="7CD0C0C0" w14:textId="4E23B149" w:rsidR="00CF0A06" w:rsidRPr="00745D53" w:rsidRDefault="00CF0A06" w:rsidP="00E80E18">
      <w:pPr>
        <w:spacing w:line="480" w:lineRule="auto"/>
        <w:rPr>
          <w:rFonts w:ascii="Times New Roman" w:hAnsi="Times New Roman" w:cs="Times New Roman"/>
          <w:b/>
          <w:sz w:val="24"/>
          <w:szCs w:val="24"/>
        </w:rPr>
      </w:pPr>
      <w:r w:rsidRPr="00745D53">
        <w:rPr>
          <w:rFonts w:ascii="Times New Roman" w:hAnsi="Times New Roman" w:cs="Times New Roman"/>
          <w:b/>
          <w:sz w:val="24"/>
          <w:szCs w:val="24"/>
        </w:rPr>
        <w:lastRenderedPageBreak/>
        <w:t>Abstract</w:t>
      </w:r>
    </w:p>
    <w:p w14:paraId="6F7F7E3B" w14:textId="393AC1B2" w:rsidR="005718F4" w:rsidRPr="00745D53" w:rsidRDefault="008847BB" w:rsidP="00CB723A">
      <w:pPr>
        <w:spacing w:line="480" w:lineRule="auto"/>
        <w:rPr>
          <w:rFonts w:ascii="Times New Roman" w:hAnsi="Times New Roman" w:cs="Times New Roman"/>
          <w:sz w:val="24"/>
          <w:szCs w:val="24"/>
        </w:rPr>
      </w:pPr>
      <w:r w:rsidRPr="00745D53">
        <w:rPr>
          <w:rFonts w:ascii="Times New Roman" w:hAnsi="Times New Roman" w:cs="Times New Roman"/>
          <w:sz w:val="24"/>
          <w:szCs w:val="24"/>
        </w:rPr>
        <w:t>C</w:t>
      </w:r>
      <w:r w:rsidR="007963A1" w:rsidRPr="00745D53">
        <w:rPr>
          <w:rFonts w:ascii="Times New Roman" w:hAnsi="Times New Roman" w:cs="Times New Roman"/>
          <w:sz w:val="24"/>
          <w:szCs w:val="24"/>
        </w:rPr>
        <w:t>onfederates</w:t>
      </w:r>
      <w:r w:rsidRPr="00745D53">
        <w:rPr>
          <w:rFonts w:ascii="Times New Roman" w:hAnsi="Times New Roman" w:cs="Times New Roman"/>
          <w:sz w:val="24"/>
          <w:szCs w:val="24"/>
        </w:rPr>
        <w:t xml:space="preserve"> </w:t>
      </w:r>
      <w:r w:rsidR="00F94E84" w:rsidRPr="00745D53">
        <w:rPr>
          <w:rFonts w:ascii="Times New Roman" w:hAnsi="Times New Roman" w:cs="Times New Roman"/>
          <w:sz w:val="24"/>
          <w:szCs w:val="24"/>
        </w:rPr>
        <w:t>influence eating behaviour</w:t>
      </w:r>
      <w:r w:rsidR="005718F4" w:rsidRPr="00745D53">
        <w:rPr>
          <w:rFonts w:ascii="Times New Roman" w:hAnsi="Times New Roman" w:cs="Times New Roman"/>
          <w:sz w:val="24"/>
          <w:szCs w:val="24"/>
        </w:rPr>
        <w:t xml:space="preserve">. Systematic reviews </w:t>
      </w:r>
      <w:r w:rsidR="00451981" w:rsidRPr="00745D53">
        <w:rPr>
          <w:rFonts w:ascii="Times New Roman" w:hAnsi="Times New Roman" w:cs="Times New Roman"/>
          <w:sz w:val="24"/>
          <w:szCs w:val="24"/>
        </w:rPr>
        <w:t xml:space="preserve">and meta-analyses </w:t>
      </w:r>
      <w:r w:rsidR="005718F4" w:rsidRPr="00745D53">
        <w:rPr>
          <w:rFonts w:ascii="Times New Roman" w:hAnsi="Times New Roman" w:cs="Times New Roman"/>
          <w:sz w:val="24"/>
          <w:szCs w:val="24"/>
        </w:rPr>
        <w:t xml:space="preserve">have </w:t>
      </w:r>
      <w:r w:rsidR="00614F73" w:rsidRPr="00745D53">
        <w:rPr>
          <w:rFonts w:ascii="Times New Roman" w:hAnsi="Times New Roman" w:cs="Times New Roman"/>
          <w:sz w:val="24"/>
          <w:szCs w:val="24"/>
        </w:rPr>
        <w:t>been</w:t>
      </w:r>
      <w:r w:rsidR="005718F4" w:rsidRPr="00745D53">
        <w:rPr>
          <w:rFonts w:ascii="Times New Roman" w:hAnsi="Times New Roman" w:cs="Times New Roman"/>
          <w:sz w:val="24"/>
          <w:szCs w:val="24"/>
        </w:rPr>
        <w:t xml:space="preserve"> conducted on this topic</w:t>
      </w:r>
      <w:r w:rsidR="007F07DB" w:rsidRPr="00745D53">
        <w:rPr>
          <w:rFonts w:ascii="Times New Roman" w:hAnsi="Times New Roman" w:cs="Times New Roman"/>
          <w:sz w:val="24"/>
          <w:szCs w:val="24"/>
        </w:rPr>
        <w:t>,</w:t>
      </w:r>
      <w:r w:rsidR="008E050E" w:rsidRPr="00745D53">
        <w:rPr>
          <w:rFonts w:ascii="Times New Roman" w:hAnsi="Times New Roman" w:cs="Times New Roman"/>
          <w:sz w:val="24"/>
          <w:szCs w:val="24"/>
        </w:rPr>
        <w:t xml:space="preserve"> </w:t>
      </w:r>
      <w:r w:rsidR="007F07DB" w:rsidRPr="00745D53">
        <w:rPr>
          <w:rFonts w:ascii="Times New Roman" w:hAnsi="Times New Roman" w:cs="Times New Roman"/>
          <w:sz w:val="24"/>
          <w:szCs w:val="24"/>
        </w:rPr>
        <w:t>h</w:t>
      </w:r>
      <w:r w:rsidR="009D7C24" w:rsidRPr="00745D53">
        <w:rPr>
          <w:rFonts w:ascii="Times New Roman" w:hAnsi="Times New Roman" w:cs="Times New Roman"/>
          <w:sz w:val="24"/>
          <w:szCs w:val="24"/>
        </w:rPr>
        <w:t>owever,</w:t>
      </w:r>
      <w:r w:rsidR="00C05493" w:rsidRPr="00745D53">
        <w:rPr>
          <w:rFonts w:ascii="Times New Roman" w:hAnsi="Times New Roman" w:cs="Times New Roman"/>
          <w:sz w:val="24"/>
          <w:szCs w:val="24"/>
        </w:rPr>
        <w:t xml:space="preserve"> the majority have examined adults, or a combination of adults and children, t</w:t>
      </w:r>
      <w:r w:rsidR="000E55D1" w:rsidRPr="00745D53">
        <w:rPr>
          <w:rFonts w:ascii="Times New Roman" w:hAnsi="Times New Roman" w:cs="Times New Roman"/>
          <w:sz w:val="24"/>
          <w:szCs w:val="24"/>
        </w:rPr>
        <w:t>herefore,</w:t>
      </w:r>
      <w:r w:rsidR="005718F4" w:rsidRPr="00745D53">
        <w:rPr>
          <w:rFonts w:ascii="Times New Roman" w:hAnsi="Times New Roman" w:cs="Times New Roman"/>
          <w:sz w:val="24"/>
          <w:szCs w:val="24"/>
        </w:rPr>
        <w:t xml:space="preserve"> a</w:t>
      </w:r>
      <w:r w:rsidR="007F07DB" w:rsidRPr="00745D53">
        <w:rPr>
          <w:rFonts w:ascii="Times New Roman" w:hAnsi="Times New Roman" w:cs="Times New Roman"/>
          <w:sz w:val="24"/>
          <w:szCs w:val="24"/>
        </w:rPr>
        <w:t>n up-to-date</w:t>
      </w:r>
      <w:r w:rsidR="005718F4" w:rsidRPr="00745D53">
        <w:rPr>
          <w:rFonts w:ascii="Times New Roman" w:hAnsi="Times New Roman" w:cs="Times New Roman"/>
          <w:sz w:val="24"/>
          <w:szCs w:val="24"/>
        </w:rPr>
        <w:t xml:space="preserve"> meta-analysis </w:t>
      </w:r>
      <w:r w:rsidR="007F07DB" w:rsidRPr="00745D53">
        <w:rPr>
          <w:rFonts w:ascii="Times New Roman" w:hAnsi="Times New Roman" w:cs="Times New Roman"/>
          <w:sz w:val="24"/>
          <w:szCs w:val="24"/>
        </w:rPr>
        <w:t>is needed to examine</w:t>
      </w:r>
      <w:r w:rsidR="005718F4" w:rsidRPr="00745D53">
        <w:rPr>
          <w:rFonts w:ascii="Times New Roman" w:hAnsi="Times New Roman" w:cs="Times New Roman"/>
          <w:sz w:val="24"/>
          <w:szCs w:val="24"/>
        </w:rPr>
        <w:t xml:space="preserve"> the impact of</w:t>
      </w:r>
      <w:r w:rsidR="001C20F3" w:rsidRPr="00745D53">
        <w:rPr>
          <w:rFonts w:ascii="Times New Roman" w:hAnsi="Times New Roman" w:cs="Times New Roman"/>
          <w:sz w:val="24"/>
          <w:szCs w:val="24"/>
        </w:rPr>
        <w:t xml:space="preserve"> </w:t>
      </w:r>
      <w:r w:rsidR="006B3411" w:rsidRPr="00745D53">
        <w:rPr>
          <w:rFonts w:ascii="Times New Roman" w:hAnsi="Times New Roman" w:cs="Times New Roman"/>
          <w:sz w:val="24"/>
          <w:szCs w:val="24"/>
        </w:rPr>
        <w:t>confederate</w:t>
      </w:r>
      <w:r w:rsidR="002F63F0" w:rsidRPr="00745D53">
        <w:rPr>
          <w:rFonts w:ascii="Times New Roman" w:hAnsi="Times New Roman" w:cs="Times New Roman"/>
          <w:sz w:val="24"/>
          <w:szCs w:val="24"/>
        </w:rPr>
        <w:t xml:space="preserve"> peers</w:t>
      </w:r>
      <w:r w:rsidR="006B3411" w:rsidRPr="00745D53">
        <w:rPr>
          <w:rFonts w:ascii="Times New Roman" w:hAnsi="Times New Roman" w:cs="Times New Roman"/>
          <w:sz w:val="24"/>
          <w:szCs w:val="24"/>
        </w:rPr>
        <w:t xml:space="preserve"> </w:t>
      </w:r>
      <w:r w:rsidR="005718F4" w:rsidRPr="00745D53">
        <w:rPr>
          <w:rFonts w:ascii="Times New Roman" w:hAnsi="Times New Roman" w:cs="Times New Roman"/>
          <w:sz w:val="24"/>
          <w:szCs w:val="24"/>
        </w:rPr>
        <w:t xml:space="preserve">on children’s </w:t>
      </w:r>
      <w:r w:rsidR="006B3411" w:rsidRPr="00745D53">
        <w:rPr>
          <w:rFonts w:ascii="Times New Roman" w:hAnsi="Times New Roman" w:cs="Times New Roman"/>
          <w:sz w:val="24"/>
          <w:szCs w:val="24"/>
        </w:rPr>
        <w:t>food intake</w:t>
      </w:r>
      <w:r w:rsidR="005718F4" w:rsidRPr="00745D53">
        <w:rPr>
          <w:rFonts w:ascii="Times New Roman" w:hAnsi="Times New Roman" w:cs="Times New Roman"/>
          <w:sz w:val="24"/>
          <w:szCs w:val="24"/>
        </w:rPr>
        <w:t>.</w:t>
      </w:r>
      <w:r w:rsidR="001525FD" w:rsidRPr="00745D53">
        <w:rPr>
          <w:rFonts w:ascii="Times New Roman" w:hAnsi="Times New Roman" w:cs="Times New Roman"/>
          <w:sz w:val="24"/>
          <w:szCs w:val="24"/>
        </w:rPr>
        <w:t xml:space="preserve"> </w:t>
      </w:r>
      <w:r w:rsidR="005718F4" w:rsidRPr="00745D53">
        <w:rPr>
          <w:rFonts w:ascii="Times New Roman" w:hAnsi="Times New Roman" w:cs="Times New Roman"/>
          <w:sz w:val="24"/>
          <w:szCs w:val="24"/>
        </w:rPr>
        <w:t>We systematically review</w:t>
      </w:r>
      <w:r w:rsidR="0046715F" w:rsidRPr="00745D53">
        <w:rPr>
          <w:rFonts w:ascii="Times New Roman" w:hAnsi="Times New Roman" w:cs="Times New Roman"/>
          <w:sz w:val="24"/>
          <w:szCs w:val="24"/>
        </w:rPr>
        <w:t>ed</w:t>
      </w:r>
      <w:r w:rsidR="005718F4" w:rsidRPr="00745D53">
        <w:rPr>
          <w:rFonts w:ascii="Times New Roman" w:hAnsi="Times New Roman" w:cs="Times New Roman"/>
          <w:sz w:val="24"/>
          <w:szCs w:val="24"/>
        </w:rPr>
        <w:t xml:space="preserve"> and meta-analyse</w:t>
      </w:r>
      <w:r w:rsidR="0046715F" w:rsidRPr="00745D53">
        <w:rPr>
          <w:rFonts w:ascii="Times New Roman" w:hAnsi="Times New Roman" w:cs="Times New Roman"/>
          <w:sz w:val="24"/>
          <w:szCs w:val="24"/>
        </w:rPr>
        <w:t>d</w:t>
      </w:r>
      <w:r w:rsidR="005718F4" w:rsidRPr="00745D53">
        <w:rPr>
          <w:rFonts w:ascii="Times New Roman" w:hAnsi="Times New Roman" w:cs="Times New Roman"/>
          <w:sz w:val="24"/>
          <w:szCs w:val="24"/>
        </w:rPr>
        <w:t xml:space="preserve"> </w:t>
      </w:r>
      <w:r w:rsidR="00BA2712" w:rsidRPr="00745D53">
        <w:rPr>
          <w:rFonts w:ascii="Times New Roman" w:hAnsi="Times New Roman" w:cs="Times New Roman"/>
          <w:sz w:val="24"/>
          <w:szCs w:val="24"/>
        </w:rPr>
        <w:t xml:space="preserve">the </w:t>
      </w:r>
      <w:r w:rsidR="00614F73" w:rsidRPr="00745D53">
        <w:rPr>
          <w:rFonts w:ascii="Times New Roman" w:hAnsi="Times New Roman" w:cs="Times New Roman"/>
          <w:sz w:val="24"/>
          <w:szCs w:val="24"/>
        </w:rPr>
        <w:t>influence</w:t>
      </w:r>
      <w:r w:rsidR="00BA2712" w:rsidRPr="00745D53">
        <w:rPr>
          <w:rFonts w:ascii="Times New Roman" w:hAnsi="Times New Roman" w:cs="Times New Roman"/>
          <w:sz w:val="24"/>
          <w:szCs w:val="24"/>
        </w:rPr>
        <w:t xml:space="preserve"> of </w:t>
      </w:r>
      <w:r w:rsidR="001C20F3" w:rsidRPr="00745D53">
        <w:rPr>
          <w:rFonts w:ascii="Times New Roman" w:hAnsi="Times New Roman" w:cs="Times New Roman"/>
          <w:sz w:val="24"/>
          <w:szCs w:val="24"/>
        </w:rPr>
        <w:t>confederate</w:t>
      </w:r>
      <w:r w:rsidR="002F63F0" w:rsidRPr="00745D53">
        <w:rPr>
          <w:rFonts w:ascii="Times New Roman" w:hAnsi="Times New Roman" w:cs="Times New Roman"/>
          <w:sz w:val="24"/>
          <w:szCs w:val="24"/>
        </w:rPr>
        <w:t xml:space="preserve"> peers</w:t>
      </w:r>
      <w:r w:rsidR="00BA2712" w:rsidRPr="00745D53">
        <w:rPr>
          <w:rFonts w:ascii="Times New Roman" w:hAnsi="Times New Roman" w:cs="Times New Roman"/>
          <w:sz w:val="24"/>
          <w:szCs w:val="24"/>
        </w:rPr>
        <w:t xml:space="preserve"> on </w:t>
      </w:r>
      <w:r w:rsidR="00B011B5" w:rsidRPr="00745D53">
        <w:rPr>
          <w:rFonts w:ascii="Times New Roman" w:hAnsi="Times New Roman" w:cs="Times New Roman"/>
          <w:sz w:val="24"/>
          <w:szCs w:val="24"/>
        </w:rPr>
        <w:t xml:space="preserve">children’s food intake </w:t>
      </w:r>
      <w:r w:rsidR="00BA2712" w:rsidRPr="00745D53">
        <w:rPr>
          <w:rFonts w:ascii="Times New Roman" w:hAnsi="Times New Roman" w:cs="Times New Roman"/>
          <w:sz w:val="24"/>
          <w:szCs w:val="24"/>
        </w:rPr>
        <w:t xml:space="preserve">in research using </w:t>
      </w:r>
      <w:r w:rsidR="00701B1A" w:rsidRPr="00745D53">
        <w:rPr>
          <w:rFonts w:ascii="Times New Roman" w:hAnsi="Times New Roman" w:cs="Times New Roman"/>
          <w:sz w:val="24"/>
          <w:szCs w:val="24"/>
        </w:rPr>
        <w:t>present</w:t>
      </w:r>
      <w:r w:rsidR="006B3411" w:rsidRPr="00745D53">
        <w:rPr>
          <w:rFonts w:ascii="Times New Roman" w:hAnsi="Times New Roman" w:cs="Times New Roman"/>
          <w:sz w:val="24"/>
          <w:szCs w:val="24"/>
        </w:rPr>
        <w:t xml:space="preserve"> and remote</w:t>
      </w:r>
      <w:r w:rsidR="005C32E9" w:rsidRPr="00745D53">
        <w:rPr>
          <w:rFonts w:ascii="Times New Roman" w:hAnsi="Times New Roman" w:cs="Times New Roman"/>
          <w:sz w:val="24"/>
          <w:szCs w:val="24"/>
        </w:rPr>
        <w:t>-</w:t>
      </w:r>
      <w:r w:rsidR="006B3411" w:rsidRPr="00745D53">
        <w:rPr>
          <w:rFonts w:ascii="Times New Roman" w:hAnsi="Times New Roman" w:cs="Times New Roman"/>
          <w:sz w:val="24"/>
          <w:szCs w:val="24"/>
        </w:rPr>
        <w:t>confederate</w:t>
      </w:r>
      <w:r w:rsidR="00BA2712" w:rsidRPr="00745D53">
        <w:rPr>
          <w:rFonts w:ascii="Times New Roman" w:hAnsi="Times New Roman" w:cs="Times New Roman"/>
          <w:sz w:val="24"/>
          <w:szCs w:val="24"/>
        </w:rPr>
        <w:t>s</w:t>
      </w:r>
      <w:r w:rsidR="00B011B5" w:rsidRPr="00745D53">
        <w:rPr>
          <w:rFonts w:ascii="Times New Roman" w:hAnsi="Times New Roman" w:cs="Times New Roman"/>
          <w:sz w:val="24"/>
          <w:szCs w:val="24"/>
        </w:rPr>
        <w:t xml:space="preserve">. Six publications </w:t>
      </w:r>
      <w:r w:rsidR="00BA2712" w:rsidRPr="00745D53">
        <w:rPr>
          <w:rFonts w:ascii="Times New Roman" w:hAnsi="Times New Roman" w:cs="Times New Roman"/>
          <w:sz w:val="24"/>
          <w:szCs w:val="24"/>
        </w:rPr>
        <w:t>summari</w:t>
      </w:r>
      <w:r w:rsidR="00840FBA" w:rsidRPr="00745D53">
        <w:rPr>
          <w:rFonts w:ascii="Times New Roman" w:hAnsi="Times New Roman" w:cs="Times New Roman"/>
          <w:sz w:val="24"/>
          <w:szCs w:val="24"/>
        </w:rPr>
        <w:t>s</w:t>
      </w:r>
      <w:r w:rsidR="00BA2712" w:rsidRPr="00745D53">
        <w:rPr>
          <w:rFonts w:ascii="Times New Roman" w:hAnsi="Times New Roman" w:cs="Times New Roman"/>
          <w:sz w:val="24"/>
          <w:szCs w:val="24"/>
        </w:rPr>
        <w:t xml:space="preserve">ing findings from </w:t>
      </w:r>
      <w:r w:rsidR="004678D9" w:rsidRPr="00745D53">
        <w:rPr>
          <w:rFonts w:ascii="Times New Roman" w:hAnsi="Times New Roman" w:cs="Times New Roman"/>
          <w:sz w:val="24"/>
          <w:szCs w:val="24"/>
        </w:rPr>
        <w:t>seven studies were</w:t>
      </w:r>
      <w:r w:rsidR="00BA2712" w:rsidRPr="00745D53">
        <w:rPr>
          <w:rFonts w:ascii="Times New Roman" w:hAnsi="Times New Roman" w:cs="Times New Roman"/>
          <w:sz w:val="24"/>
          <w:szCs w:val="24"/>
        </w:rPr>
        <w:t xml:space="preserve"> </w:t>
      </w:r>
      <w:r w:rsidR="004678D9" w:rsidRPr="00745D53">
        <w:rPr>
          <w:rFonts w:ascii="Times New Roman" w:hAnsi="Times New Roman" w:cs="Times New Roman"/>
          <w:sz w:val="24"/>
          <w:szCs w:val="24"/>
        </w:rPr>
        <w:t>included in this review</w:t>
      </w:r>
      <w:r w:rsidR="00A37B79" w:rsidRPr="00745D53">
        <w:rPr>
          <w:rFonts w:ascii="Times New Roman" w:hAnsi="Times New Roman" w:cs="Times New Roman"/>
          <w:sz w:val="24"/>
          <w:szCs w:val="24"/>
        </w:rPr>
        <w:t xml:space="preserve">. </w:t>
      </w:r>
      <w:r w:rsidR="00BA2712" w:rsidRPr="00745D53">
        <w:rPr>
          <w:rFonts w:ascii="Times New Roman" w:hAnsi="Times New Roman" w:cs="Times New Roman"/>
          <w:sz w:val="24"/>
          <w:szCs w:val="24"/>
        </w:rPr>
        <w:t xml:space="preserve">One publication was excluded from the meta-analysis because it was not possible to extract the required data. </w:t>
      </w:r>
      <w:r w:rsidR="00A37B79" w:rsidRPr="00745D53">
        <w:rPr>
          <w:rFonts w:ascii="Times New Roman" w:hAnsi="Times New Roman" w:cs="Times New Roman"/>
          <w:sz w:val="24"/>
          <w:szCs w:val="24"/>
        </w:rPr>
        <w:t>The meta-analysis showed that c</w:t>
      </w:r>
      <w:r w:rsidR="004678D9" w:rsidRPr="00745D53">
        <w:rPr>
          <w:rFonts w:ascii="Times New Roman" w:hAnsi="Times New Roman" w:cs="Times New Roman"/>
          <w:sz w:val="24"/>
          <w:szCs w:val="24"/>
        </w:rPr>
        <w:t xml:space="preserve">hildren </w:t>
      </w:r>
      <w:r w:rsidR="006F3A1D" w:rsidRPr="00745D53">
        <w:rPr>
          <w:rFonts w:ascii="Times New Roman" w:hAnsi="Times New Roman" w:cs="Times New Roman"/>
          <w:sz w:val="24"/>
          <w:szCs w:val="24"/>
        </w:rPr>
        <w:t>were influenced by</w:t>
      </w:r>
      <w:r w:rsidR="002E7826" w:rsidRPr="00745D53">
        <w:rPr>
          <w:rFonts w:ascii="Times New Roman" w:hAnsi="Times New Roman" w:cs="Times New Roman"/>
          <w:sz w:val="24"/>
          <w:szCs w:val="24"/>
        </w:rPr>
        <w:t xml:space="preserve"> </w:t>
      </w:r>
      <w:r w:rsidR="006F3A1D" w:rsidRPr="00745D53">
        <w:rPr>
          <w:rFonts w:ascii="Times New Roman" w:hAnsi="Times New Roman" w:cs="Times New Roman"/>
          <w:sz w:val="24"/>
          <w:szCs w:val="24"/>
        </w:rPr>
        <w:t>confederate</w:t>
      </w:r>
      <w:r w:rsidR="002F63F0" w:rsidRPr="00745D53">
        <w:rPr>
          <w:rFonts w:ascii="Times New Roman" w:hAnsi="Times New Roman" w:cs="Times New Roman"/>
          <w:sz w:val="24"/>
          <w:szCs w:val="24"/>
        </w:rPr>
        <w:t xml:space="preserve"> peers</w:t>
      </w:r>
      <w:r w:rsidR="006F3A1D" w:rsidRPr="00745D53">
        <w:rPr>
          <w:rFonts w:ascii="Times New Roman" w:hAnsi="Times New Roman" w:cs="Times New Roman"/>
          <w:sz w:val="24"/>
          <w:szCs w:val="24"/>
        </w:rPr>
        <w:t>;</w:t>
      </w:r>
      <w:r w:rsidR="005718F4" w:rsidRPr="00745D53">
        <w:rPr>
          <w:rFonts w:ascii="Times New Roman" w:hAnsi="Times New Roman" w:cs="Times New Roman"/>
          <w:sz w:val="24"/>
          <w:szCs w:val="24"/>
        </w:rPr>
        <w:t xml:space="preserve"> eating more when exposed to </w:t>
      </w:r>
      <w:r w:rsidR="002E7826" w:rsidRPr="00745D53">
        <w:rPr>
          <w:rFonts w:ascii="Times New Roman" w:hAnsi="Times New Roman" w:cs="Times New Roman"/>
          <w:sz w:val="24"/>
          <w:szCs w:val="24"/>
        </w:rPr>
        <w:t xml:space="preserve">a </w:t>
      </w:r>
      <w:r w:rsidR="005718F4" w:rsidRPr="00745D53">
        <w:rPr>
          <w:rFonts w:ascii="Times New Roman" w:hAnsi="Times New Roman" w:cs="Times New Roman"/>
          <w:sz w:val="24"/>
          <w:szCs w:val="24"/>
        </w:rPr>
        <w:t>high</w:t>
      </w:r>
      <w:r w:rsidR="00BA2712" w:rsidRPr="00745D53">
        <w:rPr>
          <w:rFonts w:ascii="Times New Roman" w:hAnsi="Times New Roman" w:cs="Times New Roman"/>
          <w:sz w:val="24"/>
          <w:szCs w:val="24"/>
        </w:rPr>
        <w:t>-</w:t>
      </w:r>
      <w:r w:rsidR="005718F4" w:rsidRPr="00745D53">
        <w:rPr>
          <w:rFonts w:ascii="Times New Roman" w:hAnsi="Times New Roman" w:cs="Times New Roman"/>
          <w:sz w:val="24"/>
          <w:szCs w:val="24"/>
        </w:rPr>
        <w:t>intak</w:t>
      </w:r>
      <w:r w:rsidR="00451981" w:rsidRPr="00745D53">
        <w:rPr>
          <w:rFonts w:ascii="Times New Roman" w:hAnsi="Times New Roman" w:cs="Times New Roman"/>
          <w:sz w:val="24"/>
          <w:szCs w:val="24"/>
        </w:rPr>
        <w:t>e</w:t>
      </w:r>
      <w:r w:rsidR="005718F4" w:rsidRPr="00745D53">
        <w:rPr>
          <w:rFonts w:ascii="Times New Roman" w:hAnsi="Times New Roman" w:cs="Times New Roman"/>
          <w:sz w:val="24"/>
          <w:szCs w:val="24"/>
        </w:rPr>
        <w:t xml:space="preserve"> </w:t>
      </w:r>
      <w:r w:rsidR="00614F73" w:rsidRPr="00745D53">
        <w:rPr>
          <w:rFonts w:ascii="Times New Roman" w:hAnsi="Times New Roman" w:cs="Times New Roman"/>
          <w:sz w:val="24"/>
          <w:szCs w:val="24"/>
        </w:rPr>
        <w:t>compared</w:t>
      </w:r>
      <w:r w:rsidR="005718F4" w:rsidRPr="00745D53">
        <w:rPr>
          <w:rFonts w:ascii="Times New Roman" w:hAnsi="Times New Roman" w:cs="Times New Roman"/>
          <w:sz w:val="24"/>
          <w:szCs w:val="24"/>
        </w:rPr>
        <w:t xml:space="preserve"> to </w:t>
      </w:r>
      <w:r w:rsidR="002E7826" w:rsidRPr="00745D53">
        <w:rPr>
          <w:rFonts w:ascii="Times New Roman" w:hAnsi="Times New Roman" w:cs="Times New Roman"/>
          <w:sz w:val="24"/>
          <w:szCs w:val="24"/>
        </w:rPr>
        <w:t xml:space="preserve">a </w:t>
      </w:r>
      <w:r w:rsidR="005718F4" w:rsidRPr="00745D53">
        <w:rPr>
          <w:rFonts w:ascii="Times New Roman" w:hAnsi="Times New Roman" w:cs="Times New Roman"/>
          <w:sz w:val="24"/>
          <w:szCs w:val="24"/>
        </w:rPr>
        <w:t>no</w:t>
      </w:r>
      <w:r w:rsidR="00701B1A" w:rsidRPr="00745D53">
        <w:rPr>
          <w:rFonts w:ascii="Times New Roman" w:hAnsi="Times New Roman" w:cs="Times New Roman"/>
          <w:sz w:val="24"/>
          <w:szCs w:val="24"/>
        </w:rPr>
        <w:t xml:space="preserve"> </w:t>
      </w:r>
      <w:r w:rsidR="00BA2712" w:rsidRPr="00745D53">
        <w:rPr>
          <w:rFonts w:ascii="Times New Roman" w:hAnsi="Times New Roman" w:cs="Times New Roman"/>
          <w:sz w:val="24"/>
          <w:szCs w:val="24"/>
        </w:rPr>
        <w:t xml:space="preserve">or </w:t>
      </w:r>
      <w:r w:rsidR="005718F4" w:rsidRPr="00745D53">
        <w:rPr>
          <w:rFonts w:ascii="Times New Roman" w:hAnsi="Times New Roman" w:cs="Times New Roman"/>
          <w:sz w:val="24"/>
          <w:szCs w:val="24"/>
        </w:rPr>
        <w:t>low</w:t>
      </w:r>
      <w:r w:rsidR="00BA2712" w:rsidRPr="00745D53">
        <w:rPr>
          <w:rFonts w:ascii="Times New Roman" w:hAnsi="Times New Roman" w:cs="Times New Roman"/>
          <w:sz w:val="24"/>
          <w:szCs w:val="24"/>
        </w:rPr>
        <w:t>-</w:t>
      </w:r>
      <w:r w:rsidR="005718F4" w:rsidRPr="00745D53">
        <w:rPr>
          <w:rFonts w:ascii="Times New Roman" w:hAnsi="Times New Roman" w:cs="Times New Roman"/>
          <w:sz w:val="24"/>
          <w:szCs w:val="24"/>
        </w:rPr>
        <w:t xml:space="preserve">intake confederate. </w:t>
      </w:r>
      <w:r w:rsidR="00451981" w:rsidRPr="00745D53">
        <w:rPr>
          <w:rFonts w:ascii="Times New Roman" w:hAnsi="Times New Roman" w:cs="Times New Roman"/>
          <w:sz w:val="24"/>
          <w:szCs w:val="24"/>
        </w:rPr>
        <w:t>L</w:t>
      </w:r>
      <w:r w:rsidR="005718F4" w:rsidRPr="00745D53">
        <w:rPr>
          <w:rFonts w:ascii="Times New Roman" w:hAnsi="Times New Roman" w:cs="Times New Roman"/>
          <w:sz w:val="24"/>
          <w:szCs w:val="24"/>
        </w:rPr>
        <w:t>arger effect</w:t>
      </w:r>
      <w:r w:rsidR="0046715F" w:rsidRPr="00745D53">
        <w:rPr>
          <w:rFonts w:ascii="Times New Roman" w:hAnsi="Times New Roman" w:cs="Times New Roman"/>
          <w:sz w:val="24"/>
          <w:szCs w:val="24"/>
        </w:rPr>
        <w:t>s</w:t>
      </w:r>
      <w:r w:rsidR="00451981" w:rsidRPr="00745D53">
        <w:rPr>
          <w:rFonts w:ascii="Times New Roman" w:hAnsi="Times New Roman" w:cs="Times New Roman"/>
          <w:sz w:val="24"/>
          <w:szCs w:val="24"/>
        </w:rPr>
        <w:t xml:space="preserve"> were observed</w:t>
      </w:r>
      <w:r w:rsidR="004645F1" w:rsidRPr="00745D53">
        <w:rPr>
          <w:rFonts w:ascii="Times New Roman" w:hAnsi="Times New Roman" w:cs="Times New Roman"/>
          <w:sz w:val="24"/>
          <w:szCs w:val="24"/>
        </w:rPr>
        <w:t xml:space="preserve"> </w:t>
      </w:r>
      <w:r w:rsidR="006A5410" w:rsidRPr="00745D53">
        <w:rPr>
          <w:rFonts w:ascii="Times New Roman" w:hAnsi="Times New Roman" w:cs="Times New Roman"/>
          <w:sz w:val="24"/>
          <w:szCs w:val="24"/>
        </w:rPr>
        <w:t>when children were exposed to a remote</w:t>
      </w:r>
      <w:r w:rsidR="00D80F06" w:rsidRPr="00745D53">
        <w:rPr>
          <w:rFonts w:ascii="Times New Roman" w:hAnsi="Times New Roman" w:cs="Times New Roman"/>
          <w:sz w:val="24"/>
          <w:szCs w:val="24"/>
        </w:rPr>
        <w:t>-</w:t>
      </w:r>
      <w:r w:rsidR="006A5410" w:rsidRPr="00745D53">
        <w:rPr>
          <w:rFonts w:ascii="Times New Roman" w:hAnsi="Times New Roman" w:cs="Times New Roman"/>
          <w:sz w:val="24"/>
          <w:szCs w:val="24"/>
        </w:rPr>
        <w:t xml:space="preserve"> than a presen</w:t>
      </w:r>
      <w:r w:rsidR="00D80F06" w:rsidRPr="00745D53">
        <w:rPr>
          <w:rFonts w:ascii="Times New Roman" w:hAnsi="Times New Roman" w:cs="Times New Roman"/>
          <w:sz w:val="24"/>
          <w:szCs w:val="24"/>
        </w:rPr>
        <w:t>t-</w:t>
      </w:r>
      <w:r w:rsidR="006A5410" w:rsidRPr="00745D53">
        <w:rPr>
          <w:rFonts w:ascii="Times New Roman" w:hAnsi="Times New Roman" w:cs="Times New Roman"/>
          <w:sz w:val="24"/>
          <w:szCs w:val="24"/>
        </w:rPr>
        <w:t>confederate</w:t>
      </w:r>
      <w:r w:rsidR="004645F1" w:rsidRPr="00745D53">
        <w:rPr>
          <w:rFonts w:ascii="Times New Roman" w:hAnsi="Times New Roman" w:cs="Times New Roman"/>
          <w:sz w:val="24"/>
          <w:szCs w:val="24"/>
        </w:rPr>
        <w:t>, and for studies using healthy snacks compared to high fat high sugar (HFHS) snacks</w:t>
      </w:r>
      <w:r w:rsidR="002E7826" w:rsidRPr="00745D53">
        <w:rPr>
          <w:rFonts w:ascii="Times New Roman" w:hAnsi="Times New Roman" w:cs="Times New Roman"/>
          <w:sz w:val="24"/>
          <w:szCs w:val="24"/>
        </w:rPr>
        <w:t>.</w:t>
      </w:r>
      <w:r w:rsidR="00616E9E" w:rsidRPr="00745D53">
        <w:rPr>
          <w:rFonts w:ascii="Times New Roman" w:hAnsi="Times New Roman" w:cs="Times New Roman"/>
          <w:sz w:val="24"/>
          <w:szCs w:val="24"/>
        </w:rPr>
        <w:t xml:space="preserve"> </w:t>
      </w:r>
      <w:r w:rsidR="0046715F" w:rsidRPr="00745D53">
        <w:rPr>
          <w:rFonts w:ascii="Times New Roman" w:hAnsi="Times New Roman" w:cs="Times New Roman"/>
          <w:sz w:val="24"/>
          <w:szCs w:val="24"/>
        </w:rPr>
        <w:t>No difference in effect size was observed when children were</w:t>
      </w:r>
      <w:r w:rsidR="00EC3E32" w:rsidRPr="00745D53">
        <w:rPr>
          <w:rFonts w:ascii="Times New Roman" w:hAnsi="Times New Roman" w:cs="Times New Roman"/>
          <w:sz w:val="24"/>
          <w:szCs w:val="24"/>
        </w:rPr>
        <w:t xml:space="preserve"> expos</w:t>
      </w:r>
      <w:r w:rsidR="0046715F" w:rsidRPr="00745D53">
        <w:rPr>
          <w:rFonts w:ascii="Times New Roman" w:hAnsi="Times New Roman" w:cs="Times New Roman"/>
          <w:sz w:val="24"/>
          <w:szCs w:val="24"/>
        </w:rPr>
        <w:t>ed</w:t>
      </w:r>
      <w:r w:rsidR="00EC3E32" w:rsidRPr="00745D53">
        <w:rPr>
          <w:rFonts w:ascii="Times New Roman" w:hAnsi="Times New Roman" w:cs="Times New Roman"/>
          <w:sz w:val="24"/>
          <w:szCs w:val="24"/>
        </w:rPr>
        <w:t xml:space="preserve"> to a high</w:t>
      </w:r>
      <w:r w:rsidR="00D80F06" w:rsidRPr="00745D53">
        <w:rPr>
          <w:rFonts w:ascii="Times New Roman" w:hAnsi="Times New Roman" w:cs="Times New Roman"/>
          <w:sz w:val="24"/>
          <w:szCs w:val="24"/>
        </w:rPr>
        <w:t>-</w:t>
      </w:r>
      <w:r w:rsidR="00EC3E32" w:rsidRPr="00745D53">
        <w:rPr>
          <w:rFonts w:ascii="Times New Roman" w:hAnsi="Times New Roman" w:cs="Times New Roman"/>
          <w:sz w:val="24"/>
          <w:szCs w:val="24"/>
        </w:rPr>
        <w:t xml:space="preserve"> </w:t>
      </w:r>
      <w:r w:rsidRPr="00745D53">
        <w:rPr>
          <w:rFonts w:ascii="Times New Roman" w:hAnsi="Times New Roman" w:cs="Times New Roman"/>
          <w:sz w:val="24"/>
          <w:szCs w:val="24"/>
        </w:rPr>
        <w:t>vs.</w:t>
      </w:r>
      <w:r w:rsidR="00EC3E32" w:rsidRPr="00745D53">
        <w:rPr>
          <w:rFonts w:ascii="Times New Roman" w:hAnsi="Times New Roman" w:cs="Times New Roman"/>
          <w:sz w:val="24"/>
          <w:szCs w:val="24"/>
        </w:rPr>
        <w:t xml:space="preserve"> low</w:t>
      </w:r>
      <w:r w:rsidR="00D80F06" w:rsidRPr="00745D53">
        <w:rPr>
          <w:rFonts w:ascii="Times New Roman" w:hAnsi="Times New Roman" w:cs="Times New Roman"/>
          <w:sz w:val="24"/>
          <w:szCs w:val="24"/>
        </w:rPr>
        <w:t>-</w:t>
      </w:r>
      <w:r w:rsidR="00EC3E32" w:rsidRPr="00745D53">
        <w:rPr>
          <w:rFonts w:ascii="Times New Roman" w:hAnsi="Times New Roman" w:cs="Times New Roman"/>
          <w:sz w:val="24"/>
          <w:szCs w:val="24"/>
        </w:rPr>
        <w:t xml:space="preserve">intake confederate </w:t>
      </w:r>
      <w:r w:rsidR="0046715F" w:rsidRPr="00745D53">
        <w:rPr>
          <w:rFonts w:ascii="Times New Roman" w:hAnsi="Times New Roman" w:cs="Times New Roman"/>
          <w:sz w:val="24"/>
          <w:szCs w:val="24"/>
        </w:rPr>
        <w:t xml:space="preserve">compared to </w:t>
      </w:r>
      <w:r w:rsidR="00EC3E32" w:rsidRPr="00745D53">
        <w:rPr>
          <w:rFonts w:ascii="Times New Roman" w:hAnsi="Times New Roman" w:cs="Times New Roman"/>
          <w:sz w:val="24"/>
          <w:szCs w:val="24"/>
        </w:rPr>
        <w:t>a high</w:t>
      </w:r>
      <w:r w:rsidR="00D80F06" w:rsidRPr="00745D53">
        <w:rPr>
          <w:rFonts w:ascii="Times New Roman" w:hAnsi="Times New Roman" w:cs="Times New Roman"/>
          <w:sz w:val="24"/>
          <w:szCs w:val="24"/>
        </w:rPr>
        <w:t>-</w:t>
      </w:r>
      <w:r w:rsidR="00EC3E32" w:rsidRPr="00745D53">
        <w:rPr>
          <w:rFonts w:ascii="Times New Roman" w:hAnsi="Times New Roman" w:cs="Times New Roman"/>
          <w:sz w:val="24"/>
          <w:szCs w:val="24"/>
        </w:rPr>
        <w:t xml:space="preserve"> </w:t>
      </w:r>
      <w:r w:rsidRPr="00745D53">
        <w:rPr>
          <w:rFonts w:ascii="Times New Roman" w:hAnsi="Times New Roman" w:cs="Times New Roman"/>
          <w:sz w:val="24"/>
          <w:szCs w:val="24"/>
        </w:rPr>
        <w:t>vs.</w:t>
      </w:r>
      <w:r w:rsidR="00EC3E32" w:rsidRPr="00745D53">
        <w:rPr>
          <w:rFonts w:ascii="Times New Roman" w:hAnsi="Times New Roman" w:cs="Times New Roman"/>
          <w:sz w:val="24"/>
          <w:szCs w:val="24"/>
        </w:rPr>
        <w:t xml:space="preserve"> no</w:t>
      </w:r>
      <w:r w:rsidR="00D80F06" w:rsidRPr="00745D53">
        <w:rPr>
          <w:rFonts w:ascii="Times New Roman" w:hAnsi="Times New Roman" w:cs="Times New Roman"/>
          <w:sz w:val="24"/>
          <w:szCs w:val="24"/>
        </w:rPr>
        <w:t>-</w:t>
      </w:r>
      <w:r w:rsidR="00EC3E32" w:rsidRPr="00745D53">
        <w:rPr>
          <w:rFonts w:ascii="Times New Roman" w:hAnsi="Times New Roman" w:cs="Times New Roman"/>
          <w:sz w:val="24"/>
          <w:szCs w:val="24"/>
        </w:rPr>
        <w:t xml:space="preserve">intake confederate. </w:t>
      </w:r>
      <w:r w:rsidR="00A37B79" w:rsidRPr="00745D53">
        <w:rPr>
          <w:rFonts w:ascii="Times New Roman" w:hAnsi="Times New Roman" w:cs="Times New Roman"/>
          <w:sz w:val="24"/>
          <w:szCs w:val="24"/>
        </w:rPr>
        <w:t>In the narrative synthesis,</w:t>
      </w:r>
      <w:r w:rsidR="00677870" w:rsidRPr="00745D53">
        <w:rPr>
          <w:rFonts w:ascii="Times New Roman" w:hAnsi="Times New Roman" w:cs="Times New Roman"/>
          <w:sz w:val="24"/>
          <w:szCs w:val="24"/>
        </w:rPr>
        <w:t xml:space="preserve"> </w:t>
      </w:r>
      <w:r w:rsidR="00451981" w:rsidRPr="00745D53">
        <w:rPr>
          <w:rFonts w:ascii="Times New Roman" w:hAnsi="Times New Roman" w:cs="Times New Roman"/>
          <w:sz w:val="24"/>
          <w:szCs w:val="24"/>
        </w:rPr>
        <w:t>c</w:t>
      </w:r>
      <w:r w:rsidR="009B6A1B" w:rsidRPr="00745D53">
        <w:rPr>
          <w:rFonts w:ascii="Times New Roman" w:hAnsi="Times New Roman" w:cs="Times New Roman"/>
          <w:sz w:val="24"/>
          <w:szCs w:val="24"/>
        </w:rPr>
        <w:t>onfederate intake influence</w:t>
      </w:r>
      <w:r w:rsidRPr="00745D53">
        <w:rPr>
          <w:rFonts w:ascii="Times New Roman" w:hAnsi="Times New Roman" w:cs="Times New Roman"/>
          <w:sz w:val="24"/>
          <w:szCs w:val="24"/>
        </w:rPr>
        <w:t>d</w:t>
      </w:r>
      <w:r w:rsidR="009B6A1B" w:rsidRPr="00745D53">
        <w:rPr>
          <w:rFonts w:ascii="Times New Roman" w:hAnsi="Times New Roman" w:cs="Times New Roman"/>
          <w:sz w:val="24"/>
          <w:szCs w:val="24"/>
        </w:rPr>
        <w:t xml:space="preserve"> children’s eating behaviour </w:t>
      </w:r>
      <w:r w:rsidR="006C468F" w:rsidRPr="00745D53">
        <w:rPr>
          <w:rFonts w:ascii="Times New Roman" w:hAnsi="Times New Roman" w:cs="Times New Roman"/>
          <w:sz w:val="24"/>
          <w:szCs w:val="24"/>
        </w:rPr>
        <w:t>twenty-four-hours later</w:t>
      </w:r>
      <w:r w:rsidR="00677870" w:rsidRPr="00745D53">
        <w:rPr>
          <w:rFonts w:ascii="Times New Roman" w:hAnsi="Times New Roman" w:cs="Times New Roman"/>
          <w:sz w:val="24"/>
          <w:szCs w:val="24"/>
        </w:rPr>
        <w:t>, and possible moderators and a potential mechanism underlying the influence of confederates were identified</w:t>
      </w:r>
      <w:r w:rsidR="00451981" w:rsidRPr="00745D53">
        <w:rPr>
          <w:rFonts w:ascii="Times New Roman" w:hAnsi="Times New Roman" w:cs="Times New Roman"/>
          <w:sz w:val="24"/>
          <w:szCs w:val="24"/>
        </w:rPr>
        <w:t>.</w:t>
      </w:r>
      <w:r w:rsidR="00677870" w:rsidRPr="00745D53">
        <w:rPr>
          <w:rFonts w:ascii="Times New Roman" w:hAnsi="Times New Roman" w:cs="Times New Roman"/>
          <w:sz w:val="24"/>
          <w:szCs w:val="24"/>
        </w:rPr>
        <w:t xml:space="preserve"> C</w:t>
      </w:r>
      <w:r w:rsidR="004645F1" w:rsidRPr="00745D53">
        <w:rPr>
          <w:rFonts w:ascii="Times New Roman" w:hAnsi="Times New Roman" w:cs="Times New Roman"/>
          <w:sz w:val="24"/>
          <w:szCs w:val="24"/>
        </w:rPr>
        <w:t xml:space="preserve">aution </w:t>
      </w:r>
      <w:r w:rsidR="00950EE5" w:rsidRPr="00745D53">
        <w:rPr>
          <w:rFonts w:ascii="Times New Roman" w:hAnsi="Times New Roman" w:cs="Times New Roman"/>
          <w:sz w:val="24"/>
          <w:szCs w:val="24"/>
        </w:rPr>
        <w:t>is needed</w:t>
      </w:r>
      <w:r w:rsidR="004645F1" w:rsidRPr="00745D53">
        <w:rPr>
          <w:rFonts w:ascii="Times New Roman" w:hAnsi="Times New Roman" w:cs="Times New Roman"/>
          <w:sz w:val="24"/>
          <w:szCs w:val="24"/>
        </w:rPr>
        <w:t xml:space="preserve"> when interpreting the results</w:t>
      </w:r>
      <w:r w:rsidR="00614F73" w:rsidRPr="00745D53">
        <w:rPr>
          <w:rFonts w:ascii="Times New Roman" w:hAnsi="Times New Roman" w:cs="Times New Roman"/>
          <w:sz w:val="24"/>
          <w:szCs w:val="24"/>
        </w:rPr>
        <w:t>,</w:t>
      </w:r>
      <w:r w:rsidR="00507641" w:rsidRPr="00745D53">
        <w:rPr>
          <w:rFonts w:ascii="Times New Roman" w:hAnsi="Times New Roman" w:cs="Times New Roman"/>
          <w:sz w:val="24"/>
          <w:szCs w:val="24"/>
        </w:rPr>
        <w:t xml:space="preserve"> as t</w:t>
      </w:r>
      <w:r w:rsidR="004645F1" w:rsidRPr="00745D53">
        <w:rPr>
          <w:rFonts w:ascii="Times New Roman" w:hAnsi="Times New Roman" w:cs="Times New Roman"/>
          <w:sz w:val="24"/>
          <w:szCs w:val="24"/>
        </w:rPr>
        <w:t xml:space="preserve">he </w:t>
      </w:r>
      <w:r w:rsidR="009E7B42" w:rsidRPr="00745D53">
        <w:rPr>
          <w:rFonts w:ascii="Times New Roman" w:hAnsi="Times New Roman" w:cs="Times New Roman"/>
          <w:sz w:val="24"/>
          <w:szCs w:val="24"/>
        </w:rPr>
        <w:t>sub-group</w:t>
      </w:r>
      <w:r w:rsidR="004645F1" w:rsidRPr="00745D53">
        <w:rPr>
          <w:rFonts w:ascii="Times New Roman" w:hAnsi="Times New Roman" w:cs="Times New Roman"/>
          <w:sz w:val="24"/>
          <w:szCs w:val="24"/>
        </w:rPr>
        <w:t>s were not compared statistically due to high heterogeneity</w:t>
      </w:r>
      <w:r w:rsidRPr="00745D53">
        <w:rPr>
          <w:rFonts w:ascii="Times New Roman" w:hAnsi="Times New Roman" w:cs="Times New Roman"/>
          <w:sz w:val="24"/>
          <w:szCs w:val="24"/>
        </w:rPr>
        <w:t>,</w:t>
      </w:r>
      <w:r w:rsidR="00856028" w:rsidRPr="00745D53">
        <w:rPr>
          <w:rFonts w:ascii="Times New Roman" w:hAnsi="Times New Roman" w:cs="Times New Roman"/>
          <w:sz w:val="24"/>
          <w:szCs w:val="24"/>
        </w:rPr>
        <w:t xml:space="preserve"> and a small number of studies were included in this review</w:t>
      </w:r>
      <w:r w:rsidR="004645F1" w:rsidRPr="00745D53">
        <w:rPr>
          <w:rFonts w:ascii="Times New Roman" w:hAnsi="Times New Roman" w:cs="Times New Roman"/>
          <w:sz w:val="24"/>
          <w:szCs w:val="24"/>
        </w:rPr>
        <w:t xml:space="preserve">. Furthermore, all </w:t>
      </w:r>
      <w:r w:rsidR="00451981" w:rsidRPr="00745D53">
        <w:rPr>
          <w:rFonts w:ascii="Times New Roman" w:hAnsi="Times New Roman" w:cs="Times New Roman"/>
          <w:sz w:val="24"/>
          <w:szCs w:val="24"/>
        </w:rPr>
        <w:t>studies using the</w:t>
      </w:r>
      <w:r w:rsidR="004645F1" w:rsidRPr="00745D53">
        <w:rPr>
          <w:rFonts w:ascii="Times New Roman" w:hAnsi="Times New Roman" w:cs="Times New Roman"/>
          <w:sz w:val="24"/>
          <w:szCs w:val="24"/>
        </w:rPr>
        <w:t xml:space="preserve"> present</w:t>
      </w:r>
      <w:r w:rsidR="00D80F06" w:rsidRPr="00745D53">
        <w:rPr>
          <w:rFonts w:ascii="Times New Roman" w:hAnsi="Times New Roman" w:cs="Times New Roman"/>
          <w:sz w:val="24"/>
          <w:szCs w:val="24"/>
        </w:rPr>
        <w:t>-</w:t>
      </w:r>
      <w:r w:rsidR="004645F1" w:rsidRPr="00745D53">
        <w:rPr>
          <w:rFonts w:ascii="Times New Roman" w:hAnsi="Times New Roman" w:cs="Times New Roman"/>
          <w:sz w:val="24"/>
          <w:szCs w:val="24"/>
        </w:rPr>
        <w:t xml:space="preserve">confederate </w:t>
      </w:r>
      <w:r w:rsidR="00451981" w:rsidRPr="00745D53">
        <w:rPr>
          <w:rFonts w:ascii="Times New Roman" w:hAnsi="Times New Roman" w:cs="Times New Roman"/>
          <w:sz w:val="24"/>
          <w:szCs w:val="24"/>
        </w:rPr>
        <w:t>design</w:t>
      </w:r>
      <w:r w:rsidR="004645F1" w:rsidRPr="00745D53">
        <w:rPr>
          <w:rFonts w:ascii="Times New Roman" w:hAnsi="Times New Roman" w:cs="Times New Roman"/>
          <w:sz w:val="24"/>
          <w:szCs w:val="24"/>
        </w:rPr>
        <w:t xml:space="preserve"> examined HFHS snack</w:t>
      </w:r>
      <w:r w:rsidR="0046715F" w:rsidRPr="00745D53">
        <w:rPr>
          <w:rFonts w:ascii="Times New Roman" w:hAnsi="Times New Roman" w:cs="Times New Roman"/>
          <w:sz w:val="24"/>
          <w:szCs w:val="24"/>
        </w:rPr>
        <w:t xml:space="preserve"> intake</w:t>
      </w:r>
      <w:r w:rsidR="004645F1" w:rsidRPr="00745D53">
        <w:rPr>
          <w:rFonts w:ascii="Times New Roman" w:hAnsi="Times New Roman" w:cs="Times New Roman"/>
          <w:sz w:val="24"/>
          <w:szCs w:val="24"/>
        </w:rPr>
        <w:t xml:space="preserve">, </w:t>
      </w:r>
      <w:r w:rsidR="000E55D1" w:rsidRPr="00745D53">
        <w:rPr>
          <w:rFonts w:ascii="Times New Roman" w:hAnsi="Times New Roman" w:cs="Times New Roman"/>
          <w:sz w:val="24"/>
          <w:szCs w:val="24"/>
        </w:rPr>
        <w:t>t</w:t>
      </w:r>
      <w:r w:rsidR="004645F1" w:rsidRPr="00745D53">
        <w:rPr>
          <w:rFonts w:ascii="Times New Roman" w:hAnsi="Times New Roman" w:cs="Times New Roman"/>
          <w:sz w:val="24"/>
          <w:szCs w:val="24"/>
        </w:rPr>
        <w:t xml:space="preserve">herefore, </w:t>
      </w:r>
      <w:r w:rsidR="0046715F" w:rsidRPr="00745D53">
        <w:rPr>
          <w:rFonts w:ascii="Times New Roman" w:hAnsi="Times New Roman" w:cs="Times New Roman"/>
          <w:sz w:val="24"/>
          <w:szCs w:val="24"/>
        </w:rPr>
        <w:t xml:space="preserve">it is </w:t>
      </w:r>
      <w:r w:rsidR="000E55D1" w:rsidRPr="00745D53">
        <w:rPr>
          <w:rFonts w:ascii="Times New Roman" w:hAnsi="Times New Roman" w:cs="Times New Roman"/>
          <w:sz w:val="24"/>
          <w:szCs w:val="24"/>
        </w:rPr>
        <w:t>un</w:t>
      </w:r>
      <w:r w:rsidRPr="00745D53">
        <w:rPr>
          <w:rFonts w:ascii="Times New Roman" w:hAnsi="Times New Roman" w:cs="Times New Roman"/>
          <w:sz w:val="24"/>
          <w:szCs w:val="24"/>
        </w:rPr>
        <w:t>clear</w:t>
      </w:r>
      <w:r w:rsidR="0046715F" w:rsidRPr="00745D53">
        <w:rPr>
          <w:rFonts w:ascii="Times New Roman" w:hAnsi="Times New Roman" w:cs="Times New Roman"/>
          <w:sz w:val="24"/>
          <w:szCs w:val="24"/>
        </w:rPr>
        <w:t xml:space="preserve"> whether </w:t>
      </w:r>
      <w:r w:rsidR="000E55D1" w:rsidRPr="00745D53">
        <w:rPr>
          <w:rFonts w:ascii="Times New Roman" w:hAnsi="Times New Roman" w:cs="Times New Roman"/>
          <w:sz w:val="24"/>
          <w:szCs w:val="24"/>
        </w:rPr>
        <w:t>observed differences in</w:t>
      </w:r>
      <w:r w:rsidR="0046715F" w:rsidRPr="00745D53">
        <w:rPr>
          <w:rFonts w:ascii="Times New Roman" w:hAnsi="Times New Roman" w:cs="Times New Roman"/>
          <w:sz w:val="24"/>
          <w:szCs w:val="24"/>
        </w:rPr>
        <w:t xml:space="preserve"> effect sizes </w:t>
      </w:r>
      <w:r w:rsidR="00614F73" w:rsidRPr="00745D53">
        <w:rPr>
          <w:rFonts w:ascii="Times New Roman" w:hAnsi="Times New Roman" w:cs="Times New Roman"/>
          <w:sz w:val="24"/>
          <w:szCs w:val="24"/>
        </w:rPr>
        <w:t>between present</w:t>
      </w:r>
      <w:r w:rsidR="00D80F06" w:rsidRPr="00745D53">
        <w:rPr>
          <w:rFonts w:ascii="Times New Roman" w:hAnsi="Times New Roman" w:cs="Times New Roman"/>
          <w:sz w:val="24"/>
          <w:szCs w:val="24"/>
        </w:rPr>
        <w:t>-</w:t>
      </w:r>
      <w:r w:rsidR="00614F73" w:rsidRPr="00745D53">
        <w:rPr>
          <w:rFonts w:ascii="Times New Roman" w:hAnsi="Times New Roman" w:cs="Times New Roman"/>
          <w:sz w:val="24"/>
          <w:szCs w:val="24"/>
        </w:rPr>
        <w:t xml:space="preserve"> and remote-confederates </w:t>
      </w:r>
      <w:r w:rsidR="0046715F" w:rsidRPr="00745D53">
        <w:rPr>
          <w:rFonts w:ascii="Times New Roman" w:hAnsi="Times New Roman" w:cs="Times New Roman"/>
          <w:sz w:val="24"/>
          <w:szCs w:val="24"/>
        </w:rPr>
        <w:t xml:space="preserve">may be due to confederate or food type. </w:t>
      </w:r>
      <w:r w:rsidR="00856028" w:rsidRPr="00745D53">
        <w:rPr>
          <w:rFonts w:ascii="Times New Roman" w:hAnsi="Times New Roman" w:cs="Times New Roman"/>
          <w:sz w:val="24"/>
          <w:szCs w:val="24"/>
        </w:rPr>
        <w:t>R</w:t>
      </w:r>
      <w:r w:rsidR="007D60A3" w:rsidRPr="00745D53">
        <w:rPr>
          <w:rFonts w:ascii="Times New Roman" w:hAnsi="Times New Roman" w:cs="Times New Roman"/>
          <w:sz w:val="24"/>
          <w:szCs w:val="24"/>
        </w:rPr>
        <w:t xml:space="preserve">esearch is needed </w:t>
      </w:r>
      <w:r w:rsidR="00824017" w:rsidRPr="00745D53">
        <w:rPr>
          <w:rFonts w:ascii="Times New Roman" w:hAnsi="Times New Roman" w:cs="Times New Roman"/>
          <w:sz w:val="24"/>
          <w:szCs w:val="24"/>
        </w:rPr>
        <w:t xml:space="preserve">to </w:t>
      </w:r>
      <w:r w:rsidR="006C2BD4" w:rsidRPr="00745D53">
        <w:rPr>
          <w:rFonts w:ascii="Times New Roman" w:hAnsi="Times New Roman" w:cs="Times New Roman"/>
          <w:sz w:val="24"/>
          <w:szCs w:val="24"/>
        </w:rPr>
        <w:t xml:space="preserve">further examine the </w:t>
      </w:r>
      <w:r w:rsidR="006513F5" w:rsidRPr="00745D53">
        <w:rPr>
          <w:rFonts w:ascii="Times New Roman" w:hAnsi="Times New Roman" w:cs="Times New Roman"/>
          <w:sz w:val="24"/>
          <w:szCs w:val="24"/>
        </w:rPr>
        <w:t>influence of confederate</w:t>
      </w:r>
      <w:r w:rsidR="002F63F0" w:rsidRPr="00745D53">
        <w:rPr>
          <w:rFonts w:ascii="Times New Roman" w:hAnsi="Times New Roman" w:cs="Times New Roman"/>
          <w:sz w:val="24"/>
          <w:szCs w:val="24"/>
        </w:rPr>
        <w:t xml:space="preserve"> peers</w:t>
      </w:r>
      <w:r w:rsidR="006513F5" w:rsidRPr="00745D53">
        <w:rPr>
          <w:rFonts w:ascii="Times New Roman" w:hAnsi="Times New Roman" w:cs="Times New Roman"/>
          <w:sz w:val="24"/>
          <w:szCs w:val="24"/>
        </w:rPr>
        <w:t xml:space="preserve"> on children’s food intake and to</w:t>
      </w:r>
      <w:r w:rsidR="000E55D1" w:rsidRPr="00745D53">
        <w:rPr>
          <w:rFonts w:ascii="Times New Roman" w:hAnsi="Times New Roman" w:cs="Times New Roman"/>
          <w:sz w:val="24"/>
          <w:szCs w:val="24"/>
        </w:rPr>
        <w:t xml:space="preserve"> </w:t>
      </w:r>
      <w:r w:rsidR="006513F5" w:rsidRPr="00745D53">
        <w:rPr>
          <w:rFonts w:ascii="Times New Roman" w:hAnsi="Times New Roman" w:cs="Times New Roman"/>
          <w:sz w:val="24"/>
          <w:szCs w:val="24"/>
        </w:rPr>
        <w:t xml:space="preserve">examine </w:t>
      </w:r>
      <w:r w:rsidR="006C2BD4" w:rsidRPr="00745D53">
        <w:rPr>
          <w:rFonts w:ascii="Times New Roman" w:hAnsi="Times New Roman" w:cs="Times New Roman"/>
          <w:sz w:val="24"/>
          <w:szCs w:val="24"/>
        </w:rPr>
        <w:t>mechanisms</w:t>
      </w:r>
      <w:r w:rsidR="00801439" w:rsidRPr="00745D53">
        <w:rPr>
          <w:rFonts w:ascii="Times New Roman" w:hAnsi="Times New Roman" w:cs="Times New Roman"/>
          <w:sz w:val="24"/>
          <w:szCs w:val="24"/>
        </w:rPr>
        <w:t xml:space="preserve"> and moderators.</w:t>
      </w:r>
    </w:p>
    <w:p w14:paraId="5BB3973A" w14:textId="6FB22B07" w:rsidR="002D44CE" w:rsidRPr="00745D53" w:rsidRDefault="002D44CE" w:rsidP="00CB723A">
      <w:pPr>
        <w:spacing w:line="480" w:lineRule="auto"/>
        <w:rPr>
          <w:rFonts w:ascii="Times New Roman" w:hAnsi="Times New Roman" w:cs="Times New Roman"/>
          <w:sz w:val="24"/>
          <w:szCs w:val="24"/>
        </w:rPr>
      </w:pPr>
      <w:r w:rsidRPr="00745D53">
        <w:rPr>
          <w:rFonts w:ascii="Times New Roman" w:hAnsi="Times New Roman" w:cs="Times New Roman"/>
          <w:sz w:val="24"/>
          <w:szCs w:val="24"/>
        </w:rPr>
        <w:t>Keywords: food intake; experimental confederates; children’s food intake; eating behaviour; social influence</w:t>
      </w:r>
    </w:p>
    <w:p w14:paraId="28BC145A" w14:textId="594DC3F4" w:rsidR="004F5CC7" w:rsidRPr="00745D53" w:rsidRDefault="0021311F" w:rsidP="00E80E18">
      <w:pPr>
        <w:pStyle w:val="ListParagraph"/>
        <w:numPr>
          <w:ilvl w:val="0"/>
          <w:numId w:val="10"/>
        </w:numPr>
        <w:spacing w:line="480" w:lineRule="auto"/>
        <w:rPr>
          <w:rFonts w:ascii="Times New Roman" w:hAnsi="Times New Roman" w:cs="Times New Roman"/>
          <w:b/>
          <w:sz w:val="24"/>
          <w:szCs w:val="24"/>
        </w:rPr>
      </w:pPr>
      <w:r w:rsidRPr="00745D53">
        <w:rPr>
          <w:rFonts w:ascii="Times New Roman" w:hAnsi="Times New Roman" w:cs="Times New Roman"/>
          <w:b/>
          <w:sz w:val="24"/>
          <w:szCs w:val="24"/>
        </w:rPr>
        <w:br w:type="page"/>
      </w:r>
      <w:r w:rsidR="004F5CC7" w:rsidRPr="00745D53">
        <w:rPr>
          <w:rFonts w:ascii="Times New Roman" w:hAnsi="Times New Roman" w:cs="Times New Roman"/>
          <w:b/>
          <w:sz w:val="24"/>
          <w:szCs w:val="24"/>
        </w:rPr>
        <w:lastRenderedPageBreak/>
        <w:t>Introdu</w:t>
      </w:r>
      <w:r w:rsidR="00B069B9" w:rsidRPr="00745D53">
        <w:rPr>
          <w:rFonts w:ascii="Times New Roman" w:hAnsi="Times New Roman" w:cs="Times New Roman"/>
          <w:b/>
          <w:sz w:val="24"/>
          <w:szCs w:val="24"/>
        </w:rPr>
        <w:t>c</w:t>
      </w:r>
      <w:r w:rsidR="004F5CC7" w:rsidRPr="00745D53">
        <w:rPr>
          <w:rFonts w:ascii="Times New Roman" w:hAnsi="Times New Roman" w:cs="Times New Roman"/>
          <w:b/>
          <w:sz w:val="24"/>
          <w:szCs w:val="24"/>
        </w:rPr>
        <w:t>tion</w:t>
      </w:r>
    </w:p>
    <w:p w14:paraId="526599C9" w14:textId="20F5C466" w:rsidR="000A2061" w:rsidRPr="00745D53" w:rsidRDefault="0001664A" w:rsidP="00CB723A">
      <w:pPr>
        <w:spacing w:line="480" w:lineRule="auto"/>
        <w:rPr>
          <w:rFonts w:ascii="Times New Roman" w:hAnsi="Times New Roman" w:cs="Times New Roman"/>
          <w:sz w:val="24"/>
          <w:szCs w:val="24"/>
        </w:rPr>
      </w:pPr>
      <w:r w:rsidRPr="00745D53">
        <w:rPr>
          <w:rFonts w:ascii="Times New Roman" w:hAnsi="Times New Roman" w:cs="Times New Roman"/>
          <w:sz w:val="24"/>
          <w:szCs w:val="24"/>
        </w:rPr>
        <w:t>E</w:t>
      </w:r>
      <w:r w:rsidR="0079615D" w:rsidRPr="00745D53">
        <w:rPr>
          <w:rFonts w:ascii="Times New Roman" w:hAnsi="Times New Roman" w:cs="Times New Roman"/>
          <w:sz w:val="24"/>
          <w:szCs w:val="24"/>
        </w:rPr>
        <w:t>ating behaviour has</w:t>
      </w:r>
      <w:r w:rsidR="00BC24D4" w:rsidRPr="00745D53">
        <w:rPr>
          <w:rFonts w:ascii="Times New Roman" w:hAnsi="Times New Roman" w:cs="Times New Roman"/>
          <w:sz w:val="24"/>
          <w:szCs w:val="24"/>
        </w:rPr>
        <w:t xml:space="preserve"> consistently</w:t>
      </w:r>
      <w:r w:rsidR="0079615D" w:rsidRPr="00745D53">
        <w:rPr>
          <w:rFonts w:ascii="Times New Roman" w:hAnsi="Times New Roman" w:cs="Times New Roman"/>
          <w:sz w:val="24"/>
          <w:szCs w:val="24"/>
        </w:rPr>
        <w:t xml:space="preserve"> been shown to be </w:t>
      </w:r>
      <w:r w:rsidR="00824017" w:rsidRPr="00745D53">
        <w:rPr>
          <w:rFonts w:ascii="Times New Roman" w:hAnsi="Times New Roman" w:cs="Times New Roman"/>
          <w:sz w:val="24"/>
          <w:szCs w:val="24"/>
        </w:rPr>
        <w:t>influenced by others</w:t>
      </w:r>
      <w:r w:rsidR="000734D9" w:rsidRPr="00745D53">
        <w:rPr>
          <w:rFonts w:ascii="Times New Roman" w:hAnsi="Times New Roman" w:cs="Times New Roman"/>
          <w:sz w:val="24"/>
          <w:szCs w:val="24"/>
        </w:rPr>
        <w:t xml:space="preserve"> </w:t>
      </w:r>
      <w:r w:rsidR="000734D9" w:rsidRPr="00745D53">
        <w:rPr>
          <w:rFonts w:ascii="Times New Roman" w:hAnsi="Times New Roman" w:cs="Times New Roman"/>
          <w:sz w:val="24"/>
          <w:szCs w:val="24"/>
        </w:rPr>
        <w:fldChar w:fldCharType="begin" w:fldLock="1"/>
      </w:r>
      <w:r w:rsidR="00A37B79" w:rsidRPr="00745D53">
        <w:rPr>
          <w:rFonts w:ascii="Times New Roman" w:hAnsi="Times New Roman" w:cs="Times New Roman"/>
          <w:sz w:val="24"/>
          <w:szCs w:val="24"/>
        </w:rPr>
        <w:instrText>ADDIN CSL_CITATION {"citationItems":[{"id":"ITEM-1","itemData":{"DOI":"10.1080/15534510.2015.1008037","ISSN":"1553-4510","abstract":"This meta-analysis provides a comprehensive quantitative assessment of\nresearch on modeling of food intake. Thirty-eight articles met inclusion\ncriteria. Overall, there was a large modeling effect (r=.39) such that\nparticipants ate more when their companion ate more, and ate less when\ntheir companion ate less. Furthermore, social models appear to have\nstronger inhibitory effects than augmenting effects. Moderator analyses\nindicated that there were larger effects for correlational versus\nexperimental studies, and for women versus men. There was no difference\nin effect sizes for studies using a live versus remote confederate, or\nfor participants who were high or low in concern with eating\nappropriately. Together, these findings point to modeling as a robust\nand powerful influence on food intake.","author":[{"dropping-particle":"","family":"Vartanian","given":"Lenny R","non-dropping-particle":"","parse-names":false,"suffix":""},{"dropping-particle":"","family":"Spanos","given":"Samantha","non-dropping-particle":"","parse-names":false,"suffix":""},{"dropping-particle":"","family":"Herman","given":"C Peter","non-dropping-particle":"","parse-names":false,"suffix":""},{"dropping-particle":"","family":"Polivy","given":"Janet","non-dropping-particle":"","parse-names":false,"suffix":""}],"container-title":"Social Influence","id":"ITEM-1","issue":"3","issued":{"date-parts":[["2015","7"]]},"page":"119-136","title":"Modeling of food intake: a meta-analytic review","type":"article-journal","volume":"10"},"uris":["http://www.mendeley.com/documents/?uuid=90054b8f-29d4-41d1-8cd0-e5e8b921cee7"]},{"id":"ITEM-2","itemData":{"DOI":"10.1016/j.jand.2013.11.009","ISSN":"22122672","abstract":"There is interest in the hypothesis that social norms are a determinant of healthy and unhealthy dietary practices. The objective of our work was to assess the weight of evidence that experimentally manipulated information about eating norms influences food intake and choice. This systematic review of experimental studies examined whether providing information about other peoples' eating habits influences food intake or choices. To inform the review, three electronic databases (PsycINFO, MEDLINE, and the Social Sciences Citation Index) were searched during July 2012. A narrative approach was used to synthesize studies that examined the influence of norms on food choice and meta-analyses were used to synthesize the effect that informational eating norms have on quantity of food consumed. Fifteen experimental studies were reviewed. There was evidence that both high intake norms (Z=3.84; P=0.0001; standardized mean difference 0.41, 95% confidence interval 0.20 to 0.63) and low intake norms (Z=2.78; P=0.005; standard mean difference -0.35, 95% confidence interval -0.59 to -0.10) exerted moderate influence on amounts of food eaten. There was consistent evidence that norms influenced food choices; norm information indicating that others make low-energy or high-energy food choices significantly increased the likelihood that participants made similar choices. Information about eating norms influences choice and quantity of food eaten, which could be used to promote healthy changes to dietary behavior. © 2014 Academy of Nutrition and Dietetics.","author":[{"dropping-particle":"","family":"Robinson","given":"Eric","non-dropping-particle":"","parse-names":false,"suffix":""},{"dropping-particle":"","family":"Thomas","given":"Jason","non-dropping-particle":"","parse-names":false,"suffix":""},{"dropping-particle":"","family":"Aveyard","given":"Paul","non-dropping-particle":"","parse-names":false,"suffix":""},{"dropping-particle":"","family":"Higgs","given":"Suzanne","non-dropping-particle":"","parse-names":false,"suffix":""}],"container-title":"Journal of the Academy of Nutrition and Dietetics","id":"ITEM-2","issue":"3","issued":{"date-parts":[["2014"]]},"page":"414-429","publisher":"Elsevier Inc","title":"What everyone else is eating: A systematic review and meta-analysis of the effect of informational eating norms on eating behavior","type":"article-journal","volume":"114"},"uris":["http://www.mendeley.com/documents/?uuid=1d0d000b-f9c9-4f4e-bf15-50e3912bf7ac"]},{"id":"ITEM-3","itemData":{"DOI":"10.1093/ajcn/nqz155","ISSN":"19383207","abstract":"Background: Research suggests that people tend to eat more when eating with other people, compared with when they eat alone, and this is known as the social facilitation of eating. However, little is known about when and why this phenomenon occurs. Objectives: This review aimed to quantify the evidence for social facilitation of eating and identify moderating factors and underlying mechanisms. Methods: We systematically reviewed studies that used experimental and nonexperimental approaches to examine food intake/food choice as a function of the number of co-eaters. The following databases were searched during April 2019: PsychInfo, Embase, Medline, and Social Sciences Citation Index. Studies that used naturalistic techniques were narratively synthesized, and meta-analyses were conducted to synthesize results from experimental studies. Results: We reviewed 42 studies. We found strong evidence that people select and eat more when eating with friends, compared with when they eat alone [Z = 5.32; P &lt; 0.001; standardized mean difference (SMD) = 0.76; 95% CI: 0.48, 1.03]. The meta-analysis revealed no evidence for social facilitation across studies that had examined food intake when participants ate alone or with strangers/acquaintances (Z = 1.32; P = 0.19; SMD = 0.21, 95% CI: -0.10, 0.51). There was some evidence that the social facilitation of eating is moderated by gender, weight status, and food type. However, this evidence was limited by a lack of experimental research examining the moderating effect of these factors on the social facilitation of eating among friends. In 2 studies, there was evidence that the effect of the social context on eating may be partly mediated by longer meal durations and the perceived appropriateness of eating. Conclusions: Findings suggest that eating with others increases food intake relative to eating alone, and this is moderated by the familiarity of co-eaters. The review identifies potential mechanisms for the social facilitation of eating and highlights the need for further research to establish mediating factors. Finally, we propose a new theoretical framework in which we suggest that the social facilitation of eating has evolved as an efficient evolutionary adaptation.","author":[{"dropping-particle":"","family":"Ruddock","given":"Helen K.","non-dropping-particle":"","parse-names":false,"suffix":""},{"dropping-particle":"","family":"Brunstrom","given":"Jeffrey M.","non-dropping-particle":"","parse-names":false,"suffix":""},{"dropping-particle":"","family":"Vartanian","given":"Lenny R.","non-dropping-particle":"","parse-names":false,"suffix":""},{"dropping-particle":"","family":"Higgs","given":"Suzanne","non-dropping-particle":"","parse-names":false,"suffix":""}],"container-title":"American Journal of Clinical Nutrition","id":"ITEM-3","issue":"4","issued":{"date-parts":[["2019"]]},"page":"842-861","publisher":"Oxford University Press","title":"A systematic review and meta-analysis of the social facilitation of eating","type":"article-journal","volume":"110"},"uris":["http://www.mendeley.com/documents/?uuid=58339c79-9c54-4c6f-87d5-c86e66299416"]}],"mendeley":{"formattedCitation":"(Robinson et al., 2014; Ruddock et al., 2019; Vartanian et al., 2015)","plainTextFormattedCitation":"(Robinson et al., 2014; Ruddock et al., 2019; Vartanian et al., 2015)","previouslyFormattedCitation":"(Robinson et al., 2014; Ruddock et al., 2019; Vartanian et al., 2015)"},"properties":{"noteIndex":0},"schema":"https://github.com/citation-style-language/schema/raw/master/csl-citation.json"}</w:instrText>
      </w:r>
      <w:r w:rsidR="000734D9" w:rsidRPr="00745D53">
        <w:rPr>
          <w:rFonts w:ascii="Times New Roman" w:hAnsi="Times New Roman" w:cs="Times New Roman"/>
          <w:sz w:val="24"/>
          <w:szCs w:val="24"/>
        </w:rPr>
        <w:fldChar w:fldCharType="separate"/>
      </w:r>
      <w:r w:rsidR="00077698" w:rsidRPr="00745D53">
        <w:rPr>
          <w:rFonts w:ascii="Times New Roman" w:hAnsi="Times New Roman" w:cs="Times New Roman"/>
          <w:noProof/>
          <w:sz w:val="24"/>
          <w:szCs w:val="24"/>
        </w:rPr>
        <w:t>(Robinson et al., 2014; Ruddock et al., 2019; Vartanian et al., 2015)</w:t>
      </w:r>
      <w:r w:rsidR="000734D9" w:rsidRPr="00745D53">
        <w:rPr>
          <w:rFonts w:ascii="Times New Roman" w:hAnsi="Times New Roman" w:cs="Times New Roman"/>
          <w:sz w:val="24"/>
          <w:szCs w:val="24"/>
        </w:rPr>
        <w:fldChar w:fldCharType="end"/>
      </w:r>
      <w:r w:rsidR="0079615D" w:rsidRPr="00745D53">
        <w:rPr>
          <w:rFonts w:ascii="Times New Roman" w:hAnsi="Times New Roman" w:cs="Times New Roman"/>
          <w:sz w:val="24"/>
          <w:szCs w:val="24"/>
        </w:rPr>
        <w:t xml:space="preserve">. </w:t>
      </w:r>
      <w:r w:rsidR="00B069B9" w:rsidRPr="00745D53">
        <w:rPr>
          <w:rFonts w:ascii="Times New Roman" w:hAnsi="Times New Roman" w:cs="Times New Roman"/>
          <w:sz w:val="24"/>
          <w:szCs w:val="24"/>
        </w:rPr>
        <w:t>A</w:t>
      </w:r>
      <w:r w:rsidR="00290EEC" w:rsidRPr="00745D53">
        <w:rPr>
          <w:rFonts w:ascii="Times New Roman" w:hAnsi="Times New Roman" w:cs="Times New Roman"/>
          <w:sz w:val="24"/>
          <w:szCs w:val="24"/>
        </w:rPr>
        <w:t>dults and children eat more when exposed to a</w:t>
      </w:r>
      <w:r w:rsidR="00B069B9" w:rsidRPr="00745D53">
        <w:rPr>
          <w:rFonts w:ascii="Times New Roman" w:hAnsi="Times New Roman" w:cs="Times New Roman"/>
          <w:sz w:val="24"/>
          <w:szCs w:val="24"/>
        </w:rPr>
        <w:t xml:space="preserve"> present</w:t>
      </w:r>
      <w:r w:rsidR="00D80F06" w:rsidRPr="00745D53">
        <w:rPr>
          <w:rFonts w:ascii="Times New Roman" w:hAnsi="Times New Roman" w:cs="Times New Roman"/>
          <w:sz w:val="24"/>
          <w:szCs w:val="24"/>
        </w:rPr>
        <w:t xml:space="preserve"> </w:t>
      </w:r>
      <w:r w:rsidR="00290EEC" w:rsidRPr="00745D53">
        <w:rPr>
          <w:rFonts w:ascii="Times New Roman" w:hAnsi="Times New Roman" w:cs="Times New Roman"/>
          <w:sz w:val="24"/>
          <w:szCs w:val="24"/>
        </w:rPr>
        <w:t>confederate who has been instructed to eat a large amount, and less when exposed to a</w:t>
      </w:r>
      <w:r w:rsidR="00F33326" w:rsidRPr="00745D53">
        <w:rPr>
          <w:rFonts w:ascii="Times New Roman" w:hAnsi="Times New Roman" w:cs="Times New Roman"/>
          <w:sz w:val="24"/>
          <w:szCs w:val="24"/>
        </w:rPr>
        <w:t xml:space="preserve"> </w:t>
      </w:r>
      <w:r w:rsidR="00B069B9" w:rsidRPr="00745D53">
        <w:rPr>
          <w:rFonts w:ascii="Times New Roman" w:hAnsi="Times New Roman" w:cs="Times New Roman"/>
          <w:sz w:val="24"/>
          <w:szCs w:val="24"/>
        </w:rPr>
        <w:t xml:space="preserve">present </w:t>
      </w:r>
      <w:r w:rsidR="00290EEC" w:rsidRPr="00745D53">
        <w:rPr>
          <w:rFonts w:ascii="Times New Roman" w:hAnsi="Times New Roman" w:cs="Times New Roman"/>
          <w:sz w:val="24"/>
          <w:szCs w:val="24"/>
        </w:rPr>
        <w:t>confederate who has been instructed to eat a small amount or abstain from eating</w:t>
      </w:r>
      <w:r w:rsidR="00B069B9" w:rsidRPr="00745D53">
        <w:rPr>
          <w:rFonts w:ascii="Times New Roman" w:hAnsi="Times New Roman" w:cs="Times New Roman"/>
          <w:sz w:val="24"/>
          <w:szCs w:val="24"/>
        </w:rPr>
        <w:t xml:space="preserve"> </w:t>
      </w:r>
      <w:r w:rsidR="00B069B9" w:rsidRPr="00745D53">
        <w:rPr>
          <w:rFonts w:ascii="Times New Roman" w:hAnsi="Times New Roman" w:cs="Times New Roman"/>
          <w:sz w:val="24"/>
          <w:szCs w:val="24"/>
        </w:rPr>
        <w:fldChar w:fldCharType="begin" w:fldLock="1"/>
      </w:r>
      <w:r w:rsidR="0029469C" w:rsidRPr="00745D53">
        <w:rPr>
          <w:rFonts w:ascii="Times New Roman" w:hAnsi="Times New Roman" w:cs="Times New Roman"/>
          <w:sz w:val="24"/>
          <w:szCs w:val="24"/>
        </w:rPr>
        <w:instrText>ADDIN CSL_CITATION {"citationItems":[{"id":"ITEM-1","itemData":{"DOI":"10.1016/j.appet.2011.03.001","ISSN":"01956663","PMID":"21396972","abstract":"In a social eating context individuals tend to match their food intake to that of eating companions, regardless of whether the other person is eating a large amount. However, relatively little is known about the underlying processes of food intake matching. Findings from behavioural mimicry research suggest that individuals may copy how those around them act in order to facilitate social interactions and ingratiate themselves. The present paper reports two studies which were designed to examine whether ingratiation strategies may in part explain social matching of food intake in young females. In Study 1, female dyads completed a problem solving task together whilst having access to chocolate M&amp;M's. We hypothesised that the extent to which individuals have a need to be socially accepted (trait self esteem) and are competent in social interactions (trait empathy) would predict the degree of matching. In Study 2 we directly manipulated the desire to ingratiate by priming social acceptance in half of participants prior to eating popcorn in the presence of a high eating confederate. In Study 1, both self esteem and empathy were associated with degree of matching within female dyads. In Study 2, priming social acceptance reduced the matching effect in females. These findings suggest that desire for social acceptance may be an underlying cause of social matching of food intake. © 2011 Elsevier Ltd.","author":[{"dropping-particle":"","family":"Robinson","given":"Eric","non-dropping-particle":"","parse-names":false,"suffix":""},{"dropping-particle":"","family":"Tobias","given":"Talia","non-dropping-particle":"","parse-names":false,"suffix":""},{"dropping-particle":"","family":"Shaw","given":"Lucy","non-dropping-particle":"","parse-names":false,"suffix":""},{"dropping-particle":"","family":"Freeman","given":"Elyse","non-dropping-particle":"","parse-names":false,"suffix":""},{"dropping-particle":"","family":"Higgs","given":"Suzanne","non-dropping-particle":"","parse-names":false,"suffix":""}],"container-title":"Appetite","id":"ITEM-1","issue":"3","issued":{"date-parts":[["2011"]]},"page":"747-752","publisher":"Elsevier Ltd","title":"Social matching of food intake and the need for social acceptance","type":"article-journal","volume":"56"},"uris":["http://www.mendeley.com/documents/?uuid=2cf9fa6a-1c5e-4a70-9044-539068aa85d9"]},{"id":"ITEM-2","itemData":{"DOI":"10.1017/S0007114511003278","ISSN":"00071145","PMID":"21733296","abstract":"Portion size and the intake of others have been found to influence people's food intake. No study, however, has tested the potential influences of both types of situational norms on intake during the same eating occasion. We experimentally tested the effects of manipulating portion size and the intake of others on young women's meal intake during a 20 min eating opportunity. An experimental design with a three (confederate's intake: small, standard, large) by two (portion size: small, standard) between-participants design was used. A total of eighty-five young women participated. Portion size and the confederate's intake both influenced young women's intake. Participants consumed more when offered a larger portion than when offered a smaller portion, and they also ate more when their eating companion ate more. The present results indicate that the effects of portion size and the intake of others were independent but additive. Thus, both types of situational norms might independently guide an individual's intake during a single eating occasion. © The Authors 2011.","author":[{"dropping-particle":"","family":"Hermans","given":"Roel C.J.","non-dropping-particle":"","parse-names":false,"suffix":""},{"dropping-particle":"","family":"Larsen","given":"Junilla K.","non-dropping-particle":"","parse-names":false,"suffix":""},{"dropping-particle":"","family":"Peter Herman","given":"C.","non-dropping-particle":"","parse-names":false,"suffix":""},{"dropping-particle":"","family":"Engels","given":"Rutger C.M.E.","non-dropping-particle":"","parse-names":false,"suffix":""}],"container-title":"British Journal of Nutrition","id":"ITEM-2","issue":"4","issued":{"date-parts":[["2012"]]},"page":"588-594","title":"How much should i eat? Situational norms affect young women's food intake during meal time","type":"article-journal","volume":"107"},"uris":["http://www.mendeley.com/documents/?uuid=d02aaa11-c4e3-4e6f-8938-b6b783a53457"]},{"id":"ITEM-3","itemData":{"DOI":"10.1016/j.appet.2012.02.003","ISSN":"0195-6663","abstract":"This experimental study investigated whether children’s food intake is influenced by a peer’s intake directly and over time and whether this depends upon weight status. The study consisted of two sessions taking place at Dutch primary schools. During the first (social modeling) session, the participants (N = 223) were asked to solve a puzzle with a same-sex normal weight confederate who was instructed to either eat nothing, a small or large amount. In the second session (about two days later), the participants had to solve the puzzle alone while they could freely eat. The study involved a three (no, low, high confederate intake) by two (normal weight, overweight) between-participants design. An interaction effect in the first session suggested that overweight children might be triggered to (over)eat when a peer eats a high amount of snack food, whereas the food intake of normal weight children seemed to depend on whether the confederate did actually eat, regardless of the amount. The guideline set during the first session persisted over time and influenced food intake during the second session, while differences between normal- and overweight children became insignificant. Peers can set an example as to what food intake is appropriate which could affect long-term food intake. (PsycINFO Database Record (c) 2016 APA, all rights reserved)","author":[{"dropping-particle":"","family":"Bevelander","given":"Kirsten E","non-dropping-particle":"","parse-names":false,"suffix":""},{"dropping-particle":"","family":"Anschütz","given":"Doeschka J","non-dropping-particle":"","parse-names":false,"suffix":""},{"dropping-particle":"","family":"Engels","given":"Rutger C M E","non-dropping-particle":"","parse-names":false,"suffix":""}],"container-title":"Appetite","id":"ITEM-3","issue":"3","issued":{"date-parts":[["2012","6"]]},"note":"Accession Number: 2012-11590-020. PMID: 22326506 Partial author list: First Author &amp;amp; Affiliation: Bevelander, Kirsten E.; Behavioural Science Institute, Radboud University Nijmegen, Nijmegen, Netherlands. Release Date: 20120611. Publication Type: Journal (0100), Peer Reviewed Journal (0110). Format Covered: Electronic. Document Type: Journal Article. Language: English. Major Descriptor: Food Intake; Overweight; Social Norms. Minor Descriptor: Childhood Development. Classification: Developmental Psychology (2800). Population: Human (10); Male (30); Female (40). Location: Netherlands. Age Group: Childhood (birth-12 yrs) (100); School Age (6-12 yrs) (180). Tests &amp;amp; Measures: Visual Analogue Scale. Methodology: Empirical Study; Quantitative Study. References Available: Y. Page Count: 9. Issue Publication Date: Jun, 2012. Publication History: First Posted Date: Feb 10, 2012; Accepted Date: Feb 3, 2012; Revised Date: Jan 16, 2012; First Submitted Date: Nov 28, 2011. Copyright Statement: All rights reserved. Elsevier Ltd. 2012.","page":"864-872","publisher":"Elsevier Science","publisher-place":"Bevelander, Kirsten E., Behavioural Science Institute, Radboud University Nijmegen, P.O. Box 9104, 6500 HE, Nijmegen, Netherlands","title":"Social norms in food intake among normal weight and overweight children","type":"article-journal","volume":"58"},"uris":["http://www.mendeley.com/documents/?uuid=e482ffbe-bbbe-4b65-be71-a23d375d1976"]}],"mendeley":{"formattedCitation":"(Bevelander et al., 2012; Hermans et al., 2012; Robinson et al., 2011)","plainTextFormattedCitation":"(Bevelander et al., 2012; Hermans et al., 2012; Robinson et al., 2011)","previouslyFormattedCitation":"(Bevelander et al., 2012; Hermans et al., 2012; Robinson et al., 2011)"},"properties":{"noteIndex":0},"schema":"https://github.com/citation-style-language/schema/raw/master/csl-citation.json"}</w:instrText>
      </w:r>
      <w:r w:rsidR="00B069B9" w:rsidRPr="00745D53">
        <w:rPr>
          <w:rFonts w:ascii="Times New Roman" w:hAnsi="Times New Roman" w:cs="Times New Roman"/>
          <w:sz w:val="24"/>
          <w:szCs w:val="24"/>
        </w:rPr>
        <w:fldChar w:fldCharType="separate"/>
      </w:r>
      <w:r w:rsidR="00B069B9" w:rsidRPr="00745D53">
        <w:rPr>
          <w:rFonts w:ascii="Times New Roman" w:hAnsi="Times New Roman" w:cs="Times New Roman"/>
          <w:noProof/>
          <w:sz w:val="24"/>
          <w:szCs w:val="24"/>
        </w:rPr>
        <w:t>(Bevelander et al., 2012; Hermans et al., 2012; Robinson et al., 2011)</w:t>
      </w:r>
      <w:r w:rsidR="00B069B9" w:rsidRPr="00745D53">
        <w:rPr>
          <w:rFonts w:ascii="Times New Roman" w:hAnsi="Times New Roman" w:cs="Times New Roman"/>
          <w:sz w:val="24"/>
          <w:szCs w:val="24"/>
        </w:rPr>
        <w:fldChar w:fldCharType="end"/>
      </w:r>
      <w:r w:rsidR="00290EEC" w:rsidRPr="00745D53">
        <w:rPr>
          <w:rFonts w:ascii="Times New Roman" w:hAnsi="Times New Roman" w:cs="Times New Roman"/>
          <w:sz w:val="24"/>
          <w:szCs w:val="24"/>
        </w:rPr>
        <w:t xml:space="preserve">. </w:t>
      </w:r>
      <w:r w:rsidR="00CB5AD0" w:rsidRPr="00745D53">
        <w:rPr>
          <w:rFonts w:ascii="Times New Roman" w:hAnsi="Times New Roman" w:cs="Times New Roman"/>
          <w:sz w:val="24"/>
          <w:szCs w:val="24"/>
        </w:rPr>
        <w:t>Remote-confederates are</w:t>
      </w:r>
      <w:r w:rsidR="005258B2" w:rsidRPr="00745D53">
        <w:rPr>
          <w:rFonts w:ascii="Times New Roman" w:hAnsi="Times New Roman" w:cs="Times New Roman"/>
          <w:sz w:val="24"/>
          <w:szCs w:val="24"/>
        </w:rPr>
        <w:t xml:space="preserve"> confederates who are</w:t>
      </w:r>
      <w:r w:rsidR="006D1E7F" w:rsidRPr="00745D53">
        <w:rPr>
          <w:rFonts w:ascii="Times New Roman" w:hAnsi="Times New Roman" w:cs="Times New Roman"/>
          <w:sz w:val="24"/>
          <w:szCs w:val="24"/>
        </w:rPr>
        <w:t xml:space="preserve"> not</w:t>
      </w:r>
      <w:r w:rsidR="00290EEC" w:rsidRPr="00745D53">
        <w:rPr>
          <w:rFonts w:ascii="Times New Roman" w:hAnsi="Times New Roman" w:cs="Times New Roman"/>
          <w:sz w:val="24"/>
          <w:szCs w:val="24"/>
        </w:rPr>
        <w:t xml:space="preserve"> present</w:t>
      </w:r>
      <w:r w:rsidR="00D34304" w:rsidRPr="00745D53">
        <w:rPr>
          <w:rFonts w:ascii="Times New Roman" w:hAnsi="Times New Roman" w:cs="Times New Roman"/>
          <w:sz w:val="24"/>
          <w:szCs w:val="24"/>
        </w:rPr>
        <w:t xml:space="preserve"> in the room</w:t>
      </w:r>
      <w:r w:rsidR="00CB5AD0" w:rsidRPr="00745D53">
        <w:rPr>
          <w:rFonts w:ascii="Times New Roman" w:hAnsi="Times New Roman" w:cs="Times New Roman"/>
          <w:sz w:val="24"/>
          <w:szCs w:val="24"/>
        </w:rPr>
        <w:t xml:space="preserve"> (i.e. either</w:t>
      </w:r>
      <w:r w:rsidR="00251D34" w:rsidRPr="00745D53">
        <w:rPr>
          <w:rFonts w:ascii="Times New Roman" w:hAnsi="Times New Roman" w:cs="Times New Roman"/>
          <w:sz w:val="24"/>
          <w:szCs w:val="24"/>
        </w:rPr>
        <w:t xml:space="preserve"> </w:t>
      </w:r>
      <w:r w:rsidR="00290EEC" w:rsidRPr="00745D53">
        <w:rPr>
          <w:rFonts w:ascii="Times New Roman" w:hAnsi="Times New Roman" w:cs="Times New Roman"/>
          <w:sz w:val="24"/>
          <w:szCs w:val="24"/>
        </w:rPr>
        <w:t>visible on a video</w:t>
      </w:r>
      <w:r w:rsidR="00D01E09" w:rsidRPr="00745D53">
        <w:rPr>
          <w:rFonts w:ascii="Times New Roman" w:hAnsi="Times New Roman" w:cs="Times New Roman"/>
          <w:sz w:val="24"/>
          <w:szCs w:val="24"/>
        </w:rPr>
        <w:t xml:space="preserve"> or computer screen</w:t>
      </w:r>
      <w:r w:rsidR="00251D34" w:rsidRPr="00745D53">
        <w:rPr>
          <w:rFonts w:ascii="Times New Roman" w:hAnsi="Times New Roman" w:cs="Times New Roman"/>
          <w:sz w:val="24"/>
          <w:szCs w:val="24"/>
        </w:rPr>
        <w:t xml:space="preserve"> or information </w:t>
      </w:r>
      <w:r w:rsidR="00CB5AD0" w:rsidRPr="00745D53">
        <w:rPr>
          <w:rFonts w:ascii="Times New Roman" w:hAnsi="Times New Roman" w:cs="Times New Roman"/>
          <w:sz w:val="24"/>
          <w:szCs w:val="24"/>
        </w:rPr>
        <w:t xml:space="preserve">is provided </w:t>
      </w:r>
      <w:r w:rsidR="00251D34" w:rsidRPr="00745D53">
        <w:rPr>
          <w:rFonts w:ascii="Times New Roman" w:hAnsi="Times New Roman" w:cs="Times New Roman"/>
          <w:sz w:val="24"/>
          <w:szCs w:val="24"/>
        </w:rPr>
        <w:t>about how previous fictitious participants have behaved in the study</w:t>
      </w:r>
      <w:r w:rsidR="00CB5AD0" w:rsidRPr="00745D53">
        <w:rPr>
          <w:rFonts w:ascii="Times New Roman" w:hAnsi="Times New Roman" w:cs="Times New Roman"/>
          <w:sz w:val="24"/>
          <w:szCs w:val="24"/>
        </w:rPr>
        <w:t>)</w:t>
      </w:r>
      <w:r w:rsidR="005258B2" w:rsidRPr="00745D53">
        <w:rPr>
          <w:rFonts w:ascii="Times New Roman" w:hAnsi="Times New Roman" w:cs="Times New Roman"/>
          <w:sz w:val="24"/>
          <w:szCs w:val="24"/>
        </w:rPr>
        <w:t xml:space="preserve"> and</w:t>
      </w:r>
      <w:r w:rsidR="00CB5AD0" w:rsidRPr="00745D53">
        <w:rPr>
          <w:rFonts w:ascii="Times New Roman" w:hAnsi="Times New Roman" w:cs="Times New Roman"/>
          <w:sz w:val="24"/>
          <w:szCs w:val="24"/>
        </w:rPr>
        <w:t xml:space="preserve"> also influence eating behaviour in adults and children</w:t>
      </w:r>
      <w:r w:rsidR="0029469C" w:rsidRPr="00745D53">
        <w:rPr>
          <w:rFonts w:ascii="Times New Roman" w:hAnsi="Times New Roman" w:cs="Times New Roman"/>
          <w:sz w:val="24"/>
          <w:szCs w:val="24"/>
        </w:rPr>
        <w:t xml:space="preserve"> in the same way as present confederates</w:t>
      </w:r>
      <w:r w:rsidR="00CB5AD0" w:rsidRPr="00745D53">
        <w:rPr>
          <w:rFonts w:ascii="Times New Roman" w:hAnsi="Times New Roman" w:cs="Times New Roman"/>
          <w:sz w:val="24"/>
          <w:szCs w:val="24"/>
        </w:rPr>
        <w:t xml:space="preserve"> </w:t>
      </w:r>
      <w:r w:rsidR="00290EEC" w:rsidRPr="00745D53">
        <w:rPr>
          <w:rFonts w:ascii="Times New Roman" w:hAnsi="Times New Roman" w:cs="Times New Roman"/>
          <w:sz w:val="24"/>
          <w:szCs w:val="24"/>
        </w:rPr>
        <w:fldChar w:fldCharType="begin" w:fldLock="1"/>
      </w:r>
      <w:r w:rsidR="00EB11FC" w:rsidRPr="00745D53">
        <w:rPr>
          <w:rFonts w:ascii="Times New Roman" w:hAnsi="Times New Roman" w:cs="Times New Roman"/>
          <w:sz w:val="24"/>
          <w:szCs w:val="24"/>
        </w:rPr>
        <w:instrText>ADDIN CSL_CITATION {"citationItems":[{"id":"ITEM-1","itemData":{"DOI":"10.1016/j.jada.2008.10.005","ISSN":"00028223","PMID":"19103334","abstract":"Previous studies indicate that the presence of peers influences children's food consumption. It is assumed that one factor producing this effect in children is child modeling of food intake. The present study assesses the effect of a video model on the food intake of overweight (n=22) and nonoverweight (n=22) preadolescent girls. A 2 (weight status)??2 (small vs large serving size) factorial design was used to test the hypothesis that youth model others' food intake. Serving sizes were manipulated by showing a video model selecting and consuming either a small or a large serving of cookies. Results indicate a main effect of serving size condition, F(1,40)=5.1, P&lt;0.05 (d=0.65; 95% confidence interval: 0.35 to 0.65), and a main effect of weight status, F(1,40)=4.9, P&lt;0.05 (d=0.63; 95% confidence interval: 0.35 to 0.65). Participants exposed to the large serving-size condition consumed more cookies than participants exposed to the small serving-size condition and overweight participants consumed considerably more cookies than nonoverweight participants. The interaction of weight status by serving-size condition did not reach statistical significance (P=0.2). These results suggest that peer-modeling influences overweight and nonoverweight preadolescent girls' snack consumption. ?? 2009 American Dietetic Association.","author":[{"dropping-particle":"","family":"Romero","given":"Natalie D.","non-dropping-particle":"","parse-names":false,"suffix":""},{"dropping-particle":"","family":"Epstein","given":"Leonard H.","non-dropping-particle":"","parse-names":false,"suffix":""},{"dropping-particle":"","family":"Salvy","given":"Sarah Jeanne","non-dropping-particle":"","parse-names":false,"suffix":""}],"container-title":"Journal of the American Dietetic Association","id":"ITEM-1","issue":"1","issued":{"date-parts":[["2009"]]},"page":"133-136","publisher":"American Dietetic Association","title":"Peer Modeling Influences Girls' Snack Intake","type":"article-journal","volume":"109"},"uris":["http://www.mendeley.com/documents/?uuid=11660132-16eb-4ca4-b7f6-d6fb6422cf05"]},{"id":"ITEM-2","itemData":{"DOI":"10.1371/journal.pone.0072481","ISBN":"1932-6203","ISSN":"19326203","PMID":"24015251","abstract":"OBJECTIVE: This experimental study investigated the impact of peers on palatable food intake of youngsters within a social media setting. To determine whether this effect was moderated by self-esteem, the present study examined the roles of global explicit self-esteem (ESE), body esteem (BE) and implicit self-esteem (ISE). METHODS: Participants (N = 118; 38.1% boys; M age 11.14±.79) were asked to play a computer game while they believed to interact online with a same-sex normal-weight remote confederate (i.e., instructed peer) who ate either nothing, a small or large amount of candy. RESULTS: Participants modeled the candy intake of peers via a social media interaction, but this was qualified by their self-esteem. Participants with higher ISE adjusted their candy intake to that of a peer more closely than those with lower ISE when the confederate ate nothing compared to when eating a modest (β = .26, p = .05) or considerable amount of candy (kcal) (β = .32, p = .001). In contrast, participants with lower BE modeled peer intake more than those with higher BE when eating nothing compared to a considerable amount of candy (kcal) (β = .21, p = .02); ESE did not moderate social modeling behavior. In addition, participants with higher discrepant or \"damaged\" self-esteem (i.e., high ISE and low ESE) modeled peer intake more when the peer ate nothing or a modest amount compared to a substantial amount of candy (kcal) (β = -.24, p = .004; β = -.26, p&lt;.0001, respectively). CONCLUSION: Youngsters conform to the amount of palatable food eaten by peers through social media interaction. Those with lower body esteem or damaged self-esteem may be more at risk to peer influences on food intake.","author":[{"dropping-particle":"","family":"Bevelander","given":"Kirsten E.","non-dropping-particle":"","parse-names":false,"suffix":""},{"dropping-particle":"","family":"Anschütz","given":"Doeschka J.","non-dropping-particle":"","parse-names":false,"suffix":""},{"dropping-particle":"","family":"Creemers","given":"Daan H.M.","non-dropping-particle":"","parse-names":false,"suffix":""},{"dropping-particle":"","family":"Kleinjan","given":"Marloes","non-dropping-particle":"","parse-names":false,"suffix":""},{"dropping-particle":"","family":"Engels","given":"Rutger C.M.E.","non-dropping-particle":"","parse-names":false,"suffix":""}],"container-title":"PLoS ONE","id":"ITEM-2","issue":"8","issued":{"date-parts":[["2013"]]},"title":"The Role of Explicit and Implicit Self-Esteem in Peer Modeling of Palatable Food Intake: A Study on Social Media Interaction among Youngsters","type":"article-journal","volume":"8"},"uris":["http://www.mendeley.com/documents/?uuid=c2fa4cd7-b05d-482e-9896-ac9c9b306775"]},{"id":"ITEM-3","itemData":{"DOI":"10.1016/j.physbeh.2005.08.064","ISBN":"0031-9384","ISSN":"00319384","PMID":"16243366","abstract":"Hunger and satiety have conventionally provided the framework for understanding eating and overeating. We argue that hunger and satiety play a relatively small role in everyday eating. The normative control of food intake refers to the fact that our eating is largely governed by the motive to avoid eating excessively. Dieters impose a restrictive intake norm on themselves, but often violate the norm. Personal norms are individualized rules that people develop to help themselves decide how much is appropriate to eat in a given situation. Situational norms are derived from the eating situation itself; examples include portion size and social influence, which exert powerful effects on intake. We discuss the implications of a normative approach to the analysis of eating and overeating. © 2005 Elsevier Inc. All rights reserved.","author":[{"dropping-particle":"","family":"Herman","given":"C. Peter","non-dropping-particle":"","parse-names":false,"suffix":""},{"dropping-particle":"","family":"Polivy","given":"Janet","non-dropping-particle":"","parse-names":false,"suffix":""}],"container-title":"Physiology and Behavior","id":"ITEM-3","issue":"5","issued":{"date-parts":[["2005"]]},"page":"762-772","title":"Normative influences on food intake","type":"article-journal","volume":"86"},"uris":["http://www.mendeley.com/documents/?uuid=cfcf44e4-2876-4a3c-84a0-145560dc78cc"]},{"id":"ITEM-4","itemData":{"DOI":"10.1016/j.jand.2013.11.009","ISSN":"22122672","abstract":"There is interest in the hypothesis that social norms are a determinant of healthy and unhealthy dietary practices. The objective of our work was to assess the weight of evidence that experimentally manipulated information about eating norms influences food intake and choice. This systematic review of experimental studies examined whether providing information about other peoples' eating habits influences food intake or choices. To inform the review, three electronic databases (PsycINFO, MEDLINE, and the Social Sciences Citation Index) were searched during July 2012. A narrative approach was used to synthesize studies that examined the influence of norms on food choice and meta-analyses were used to synthesize the effect that informational eating norms have on quantity of food consumed. Fifteen experimental studies were reviewed. There was evidence that both high intake norms (Z=3.84; P=0.0001; standardized mean difference 0.41, 95% confidence interval 0.20 to 0.63) and low intake norms (Z=2.78; P=0.005; standard mean difference -0.35, 95% confidence interval -0.59 to -0.10) exerted moderate influence on amounts of food eaten. There was consistent evidence that norms influenced food choices; norm information indicating that others make low-energy or high-energy food choices significantly increased the likelihood that participants made similar choices. Information about eating norms influences choice and quantity of food eaten, which could be used to promote healthy changes to dietary behavior. © 2014 Academy of Nutrition and Dietetics.","author":[{"dropping-particle":"","family":"Robinson","given":"Eric","non-dropping-particle":"","parse-names":false,"suffix":""},{"dropping-particle":"","family":"Thomas","given":"Jason","non-dropping-particle":"","parse-names":false,"suffix":""},{"dropping-particle":"","family":"Aveyard","given":"Paul","non-dropping-particle":"","parse-names":false,"suffix":""},{"dropping-particle":"","family":"Higgs","given":"Suzanne","non-dropping-particle":"","parse-names":false,"suffix":""}],"container-title":"Journal of the Academy of Nutrition and Dietetics","id":"ITEM-4","issue":"3","issued":{"date-parts":[["2014"]]},"page":"414-429","publisher":"Elsevier Inc","title":"What everyone else is eating: A systematic review and meta-analysis of the effect of informational eating norms on eating behavior","type":"article-journal","volume":"114"},"uris":["http://www.mendeley.com/documents/?uuid=1d0d000b-f9c9-4f4e-bf15-50e3912bf7ac"]},{"id":"ITEM-5","itemData":{"DOI":"10.1016/j.appet.2017.02.015","ISBN":"0195-6663","ISSN":"10958304","PMID":"28192218","abstract":"There is initial evidence that beliefs about the eating behaviour of others (perceived eating norms) can influence children's vegetable consumption, but little research has examined the mechanisms explaining this effect. In two studies we aimed to replicate the effect that perceived eating norms have on children's vegetable consumption, and to explore mechanisms which may underlie the influence of perceived eating norms on children's vegetable consumption. Study 1 investigated whether children follow perceived eating norms due to a desire to maintain personal feelings of social acceptance. Study 2 investigated whether perceived eating norms influence eating behaviour because eating norms provide information which can remove uncertainty about how to behave. Across both studies children were exposed to vegetable consumption information of other children and their vegetable consumption was examined. In both studies children were influenced by perceived eating norms, eating more when led to believe others had eaten a large amount compared to when led to believe others had eaten no vegetables. In Study 1, children were influenced by a perceived eating norm regardless of whether they felt sure or unsure that other children accepted them. In Study 2, children were most influenced by a perceived eating norm if they were eating in a novel context in which it may have been uncertain how to behave, as opposed to an eating context that children had already encountered. Perceived eating norms may influence children's eating behaviour by removing uncertainty about how to behave, otherwise known as informational social influence.","author":[{"dropping-particle":"","family":"Sharps","given":"Maxine","non-dropping-particle":"","parse-names":false,"suffix":""},{"dropping-particle":"","family":"Robinson","given":"Eric","non-dropping-particle":"","parse-names":false,"suffix":""}],"container-title":"Appetite","id":"ITEM-5","issued":{"date-parts":[["2017"]]},"page":"41-50","publisher":"Elsevier Ltd","title":"Perceived eating norms and children's eating behaviour: An informational social influence account","type":"article-journal","volume":"113"},"uris":["http://www.mendeley.com/documents/?uuid=5023334a-6362-4f42-bbf2-c3ce40547580"]},{"id":"ITEM-6","itemData":{"DOI":"10.1080/15534510.2015.1008037","ISSN":"1553-4510","abstract":"This meta-analysis provides a comprehensive quantitative assessment of\nresearch on modeling of food intake. Thirty-eight articles met inclusion\ncriteria. Overall, there was a large modeling effect (r=.39) such that\nparticipants ate more when their companion ate more, and ate less when\ntheir companion ate less. Furthermore, social models appear to have\nstronger inhibitory effects than augmenting effects. Moderator analyses\nindicated that there were larger effects for correlational versus\nexperimental studies, and for women versus men. There was no difference\nin effect sizes for studies using a live versus remote confederate, or\nfor participants who were high or low in concern with eating\nappropriately. Together, these findings point to modeling as a robust\nand powerful influence on food intake.","author":[{"dropping-particle":"","family":"Vartanian","given":"Lenny R","non-dropping-particle":"","parse-names":false,"suffix":""},{"dropping-particle":"","family":"Spanos","given":"Samantha","non-dropping-particle":"","parse-names":false,"suffix":""},{"dropping-particle":"","family":"Herman","given":"C Peter","non-dropping-particle":"","parse-names":false,"suffix":""},{"dropping-particle":"","family":"Polivy","given":"Janet","non-dropping-particle":"","parse-names":false,"suffix":""}],"container-title":"Social Influence","id":"ITEM-6","issue":"3","issued":{"date-parts":[["2015","7"]]},"page":"119-136","title":"Modeling of food intake: a meta-analytic review","type":"article-journal","volume":"10"},"uris":["http://www.mendeley.com/documents/?uuid=90054b8f-29d4-41d1-8cd0-e5e8b921cee7"]},{"id":"ITEM-7","itemData":{"DOI":"10.1016/j.eatbeh.2010.09.007","ISBN":"1873-7358 (Electronic)\\n1471-0153 (Linking)","ISSN":"14710153","PMID":"21184979","abstract":"Research demonstrates that people conform to how much other people eat. This conformity occurs in the presence of other people (live model) and when people view information about how much food prior participants ate (remote models). The assumption in the literature has been that remote models produce a similar effect to live models, but this has never been tested. To investigate this issue, we randomly paired participants with a live or remote model and compared their eating to those who ate alone. We found that participants exposed to both types of model differed significantly from those in the control group, but there was no significant difference between the two modeling procedures. © 2010.","author":[{"dropping-particle":"","family":"Feeney","given":"Justin R.","non-dropping-particle":"","parse-names":false,"suffix":""},{"dropping-particle":"","family":"Polivy","given":"Janet","non-dropping-particle":"","parse-names":false,"suffix":""},{"dropping-particle":"","family":"Pliner","given":"Patricia","non-dropping-particle":"","parse-names":false,"suffix":""},{"dropping-particle":"","family":"Sullivan","given":"Margot D.","non-dropping-particle":"","parse-names":false,"suffix":""}],"container-title":"Eating Behaviors","id":"ITEM-7","issue":"1","issued":{"date-parts":[["2011"]]},"page":"75-77","publisher":"Elsevier B.V.","title":"Comparing live and remote models in eating conformity research","type":"article-journal","volume":"12"},"uris":["http://www.mendeley.com/documents/?uuid=c9332d47-cafd-4e0f-ba7d-fe2ed0fc18b1"]}],"mendeley":{"formattedCitation":"(Bevelander, Anschütz, et al., 2013; Feeney et al., 2011; Herman &amp; Polivy, 2005; Robinson et al., 2014; Romero et al., 2009; Sharps &amp; Robinson, 2017; Vartanian et al., 2015)","plainTextFormattedCitation":"(Bevelander, Anschütz, et al., 2013; Feeney et al., 2011; Herman &amp; Polivy, 2005; Robinson et al., 2014; Romero et al., 2009; Sharps &amp; Robinson, 2017; Vartanian et al., 2015)","previouslyFormattedCitation":"(Bevelander, Anschütz, et al., 2013; Feeney et al., 2011; Herman &amp; Polivy, 2005; Robinson et al., 2014; Romero et al., 2009; Sharps &amp; Robinson, 2017; Vartanian et al., 2015)"},"properties":{"noteIndex":0},"schema":"https://github.com/citation-style-language/schema/raw/master/csl-citation.json"}</w:instrText>
      </w:r>
      <w:r w:rsidR="00290EEC" w:rsidRPr="00745D53">
        <w:rPr>
          <w:rFonts w:ascii="Times New Roman" w:hAnsi="Times New Roman" w:cs="Times New Roman"/>
          <w:sz w:val="24"/>
          <w:szCs w:val="24"/>
        </w:rPr>
        <w:fldChar w:fldCharType="separate"/>
      </w:r>
      <w:r w:rsidR="0029469C" w:rsidRPr="00745D53">
        <w:rPr>
          <w:rFonts w:ascii="Times New Roman" w:hAnsi="Times New Roman" w:cs="Times New Roman"/>
          <w:noProof/>
          <w:sz w:val="24"/>
          <w:szCs w:val="24"/>
        </w:rPr>
        <w:t>(Bevelander, Anschütz, et al., 2013; Feeney et al., 2011; Herman &amp; Polivy, 2005; Robinson et al., 2014; Romero et al., 2009; Sharps &amp; Robinson, 2017; Vartanian et al., 2015)</w:t>
      </w:r>
      <w:r w:rsidR="00290EEC" w:rsidRPr="00745D53">
        <w:rPr>
          <w:rFonts w:ascii="Times New Roman" w:hAnsi="Times New Roman" w:cs="Times New Roman"/>
          <w:sz w:val="24"/>
          <w:szCs w:val="24"/>
        </w:rPr>
        <w:fldChar w:fldCharType="end"/>
      </w:r>
      <w:r w:rsidR="00290EEC" w:rsidRPr="00745D53">
        <w:rPr>
          <w:rFonts w:ascii="Times New Roman" w:hAnsi="Times New Roman" w:cs="Times New Roman"/>
          <w:sz w:val="24"/>
          <w:szCs w:val="24"/>
        </w:rPr>
        <w:t>.</w:t>
      </w:r>
      <w:r w:rsidR="002C3B00" w:rsidRPr="00745D53">
        <w:rPr>
          <w:rFonts w:ascii="Times New Roman" w:hAnsi="Times New Roman" w:cs="Times New Roman"/>
          <w:sz w:val="24"/>
          <w:szCs w:val="24"/>
        </w:rPr>
        <w:t xml:space="preserve"> </w:t>
      </w:r>
      <w:r w:rsidR="002542A2" w:rsidRPr="00745D53">
        <w:rPr>
          <w:rFonts w:ascii="Times New Roman" w:hAnsi="Times New Roman" w:cs="Times New Roman"/>
          <w:sz w:val="24"/>
          <w:szCs w:val="24"/>
        </w:rPr>
        <w:t>According to the normative model of social influence</w:t>
      </w:r>
      <w:r w:rsidR="001B2F9A" w:rsidRPr="00745D53">
        <w:rPr>
          <w:rFonts w:ascii="Times New Roman" w:hAnsi="Times New Roman" w:cs="Times New Roman"/>
          <w:sz w:val="24"/>
          <w:szCs w:val="24"/>
        </w:rPr>
        <w:t>,</w:t>
      </w:r>
      <w:r w:rsidR="002542A2" w:rsidRPr="00745D53">
        <w:rPr>
          <w:rFonts w:ascii="Times New Roman" w:hAnsi="Times New Roman" w:cs="Times New Roman"/>
          <w:sz w:val="24"/>
          <w:szCs w:val="24"/>
        </w:rPr>
        <w:t xml:space="preserve"> </w:t>
      </w:r>
      <w:r w:rsidR="0029469C" w:rsidRPr="00745D53">
        <w:rPr>
          <w:rFonts w:ascii="Times New Roman" w:hAnsi="Times New Roman" w:cs="Times New Roman"/>
          <w:sz w:val="24"/>
          <w:szCs w:val="24"/>
        </w:rPr>
        <w:t xml:space="preserve">people are influenced by the eating behaviour of others, as </w:t>
      </w:r>
      <w:r w:rsidR="002E7826" w:rsidRPr="00745D53">
        <w:rPr>
          <w:rFonts w:ascii="Times New Roman" w:hAnsi="Times New Roman" w:cs="Times New Roman"/>
          <w:sz w:val="24"/>
          <w:szCs w:val="24"/>
        </w:rPr>
        <w:t>o</w:t>
      </w:r>
      <w:r w:rsidR="00F716E0" w:rsidRPr="00745D53">
        <w:rPr>
          <w:rFonts w:ascii="Times New Roman" w:hAnsi="Times New Roman" w:cs="Times New Roman"/>
          <w:sz w:val="24"/>
          <w:szCs w:val="24"/>
        </w:rPr>
        <w:t>ther people a</w:t>
      </w:r>
      <w:r w:rsidR="003903B9" w:rsidRPr="00745D53">
        <w:rPr>
          <w:rFonts w:ascii="Times New Roman" w:hAnsi="Times New Roman" w:cs="Times New Roman"/>
          <w:sz w:val="24"/>
          <w:szCs w:val="24"/>
        </w:rPr>
        <w:t>re believed to act as a guide for the appropriate amount to eat in a situation</w:t>
      </w:r>
      <w:r w:rsidR="00FC60C7" w:rsidRPr="00745D53">
        <w:rPr>
          <w:rFonts w:ascii="Times New Roman" w:hAnsi="Times New Roman" w:cs="Times New Roman"/>
          <w:sz w:val="24"/>
          <w:szCs w:val="24"/>
        </w:rPr>
        <w:t>, allowing people to eat as much as possible without appearing to eat excessively</w:t>
      </w:r>
      <w:r w:rsidR="003903B9" w:rsidRPr="00745D53">
        <w:rPr>
          <w:rFonts w:ascii="Times New Roman" w:hAnsi="Times New Roman" w:cs="Times New Roman"/>
          <w:sz w:val="24"/>
          <w:szCs w:val="24"/>
        </w:rPr>
        <w:t xml:space="preserve"> </w:t>
      </w:r>
      <w:r w:rsidR="003903B9" w:rsidRPr="00745D53">
        <w:rPr>
          <w:rFonts w:ascii="Times New Roman" w:hAnsi="Times New Roman" w:cs="Times New Roman"/>
          <w:sz w:val="24"/>
          <w:szCs w:val="24"/>
        </w:rPr>
        <w:fldChar w:fldCharType="begin" w:fldLock="1"/>
      </w:r>
      <w:r w:rsidR="0075797F" w:rsidRPr="00745D53">
        <w:rPr>
          <w:rFonts w:ascii="Times New Roman" w:hAnsi="Times New Roman" w:cs="Times New Roman"/>
          <w:sz w:val="24"/>
          <w:szCs w:val="24"/>
        </w:rPr>
        <w:instrText>ADDIN CSL_CITATION {"citationItems":[{"id":"ITEM-1","itemData":{"DOI":"10.1037/0033-2909.129.6.873","ISSN":"00332909","PMID":"14599286","abstract":"The authors review the effect of the presence of others on food intake. In social facilitation studies, people tend to eat more in groups than when alone. In modeling studies, the presence of others may facilitate or inhibit intake, depending on how much these other people eat. Studies of impression management demonstrate that people tend to eat less in the presence of others than when alone. The authors attempt to reconcile these divergent literatures by reference to a model of inhibitory norms that govern eating. In the presence of palatable food, and in the absence of clear signals of satiety, people look outward to cues from the environment to determine when to stop eating. Socially derived inhibitory norms can account for either increased or decreased intake in the presence of others, depending on how much the others eat and the extent to which one is eager to impress them.","author":[{"dropping-particle":"","family":"Herman","given":"C. Peter","non-dropping-particle":"","parse-names":false,"suffix":""},{"dropping-particle":"","family":"Roth","given":"Deborah A.","non-dropping-particle":"","parse-names":false,"suffix":""},{"dropping-particle":"","family":"Polivy","given":"Janet","non-dropping-particle":"","parse-names":false,"suffix":""}],"container-title":"Psychological Bulletin","id":"ITEM-1","issue":"6","issued":{"date-parts":[["2003"]]},"page":"873-886","title":"Effects of the Presence of Others on Food Intake: A Normative Interpretation","type":"article-journal","volume":"129"},"uris":["http://www.mendeley.com/documents/?uuid=065bbaea-2471-4983-a25a-cb5b400f2975"]}],"mendeley":{"formattedCitation":"(Herman et al., 2003)","plainTextFormattedCitation":"(Herman et al., 2003)","previouslyFormattedCitation":"(Herman et al., 2003)"},"properties":{"noteIndex":0},"schema":"https://github.com/citation-style-language/schema/raw/master/csl-citation.json"}</w:instrText>
      </w:r>
      <w:r w:rsidR="003903B9" w:rsidRPr="00745D53">
        <w:rPr>
          <w:rFonts w:ascii="Times New Roman" w:hAnsi="Times New Roman" w:cs="Times New Roman"/>
          <w:sz w:val="24"/>
          <w:szCs w:val="24"/>
        </w:rPr>
        <w:fldChar w:fldCharType="separate"/>
      </w:r>
      <w:r w:rsidR="003903B9" w:rsidRPr="00745D53">
        <w:rPr>
          <w:rFonts w:ascii="Times New Roman" w:hAnsi="Times New Roman" w:cs="Times New Roman"/>
          <w:noProof/>
          <w:sz w:val="24"/>
          <w:szCs w:val="24"/>
        </w:rPr>
        <w:t>(Herman et al., 2003)</w:t>
      </w:r>
      <w:r w:rsidR="003903B9" w:rsidRPr="00745D53">
        <w:rPr>
          <w:rFonts w:ascii="Times New Roman" w:hAnsi="Times New Roman" w:cs="Times New Roman"/>
          <w:sz w:val="24"/>
          <w:szCs w:val="24"/>
        </w:rPr>
        <w:fldChar w:fldCharType="end"/>
      </w:r>
      <w:r w:rsidR="003903B9" w:rsidRPr="00745D53">
        <w:rPr>
          <w:rFonts w:ascii="Times New Roman" w:hAnsi="Times New Roman" w:cs="Times New Roman"/>
          <w:sz w:val="24"/>
          <w:szCs w:val="24"/>
        </w:rPr>
        <w:t xml:space="preserve">. </w:t>
      </w:r>
    </w:p>
    <w:p w14:paraId="1EC98CBD" w14:textId="08E4DECC" w:rsidR="000876DF" w:rsidRPr="00745D53" w:rsidRDefault="00AD1F89" w:rsidP="00CB723A">
      <w:pPr>
        <w:spacing w:line="480" w:lineRule="auto"/>
        <w:rPr>
          <w:rFonts w:ascii="Times New Roman" w:hAnsi="Times New Roman" w:cs="Times New Roman"/>
          <w:sz w:val="24"/>
          <w:szCs w:val="24"/>
        </w:rPr>
      </w:pPr>
      <w:r w:rsidRPr="00745D53">
        <w:rPr>
          <w:rFonts w:ascii="Times New Roman" w:hAnsi="Times New Roman" w:cs="Times New Roman"/>
          <w:sz w:val="24"/>
          <w:szCs w:val="24"/>
        </w:rPr>
        <w:t>While several reviews have examined the impact of peers</w:t>
      </w:r>
      <w:r w:rsidR="002E7826" w:rsidRPr="00745D53">
        <w:rPr>
          <w:rFonts w:ascii="Times New Roman" w:hAnsi="Times New Roman" w:cs="Times New Roman"/>
          <w:sz w:val="24"/>
          <w:szCs w:val="24"/>
        </w:rPr>
        <w:t xml:space="preserve"> (including confederates)</w:t>
      </w:r>
      <w:r w:rsidRPr="00745D53">
        <w:rPr>
          <w:rFonts w:ascii="Times New Roman" w:hAnsi="Times New Roman" w:cs="Times New Roman"/>
          <w:sz w:val="24"/>
          <w:szCs w:val="24"/>
        </w:rPr>
        <w:t xml:space="preserve"> on children’s eating behaviour </w:t>
      </w:r>
      <w:r w:rsidR="00242F83" w:rsidRPr="00745D53">
        <w:rPr>
          <w:rFonts w:ascii="Times New Roman" w:hAnsi="Times New Roman" w:cs="Times New Roman"/>
          <w:sz w:val="24"/>
          <w:szCs w:val="24"/>
        </w:rPr>
        <w:fldChar w:fldCharType="begin" w:fldLock="1"/>
      </w:r>
      <w:r w:rsidR="001C6553" w:rsidRPr="00745D53">
        <w:rPr>
          <w:rFonts w:ascii="Times New Roman" w:hAnsi="Times New Roman" w:cs="Times New Roman"/>
          <w:sz w:val="24"/>
          <w:szCs w:val="24"/>
        </w:rPr>
        <w:instrText>ADDIN CSL_CITATION {"citationItems":[{"id":"ITEM-1","itemData":{"DOI":"10.1016/j.appet.2017.03.004","ISBN":"1095-8304","ISSN":"10958304","PMID":"28286164","abstract":"The interest in children's eating behaviours and how to change them has been growing in recent years. This review examines the following questions: What strategies have been used to change children's eating behaviours? Have their effects been experimentally demonstrated? And, are the effects transient or enduring? Medline and Cab abstract (Ovid) and Web of Science (Thomson Reuters) were used to identify the experimental studies. A total of 120 experimental studies were identified and they are presented grouped within these 11 topics; parental control, reward, social facilitation, cooking programs, school gardens, sensory education, availability and accessibility, choice architecture and nudging, branding and food packaging, preparation and serving style, and offering a choice. In conclusion, controlling strategies for changing children's eating behaviour in a positive direction appear to be counterproductive. Hands-on approaches such as gardening and cooking programs may encourage greater vegetable consumption and may have a larger effect compared to nutrition education. Providing children with free, accessible fruits and vegetables have been experimentally shown to positively affect long-term eating behaviour. The authors recommend future research to examine how taste and palatability can positively affect children's attitudes and eating behaviour.","author":[{"dropping-particle":"","family":"DeCosta","given":"Patricia","non-dropping-particle":"","parse-names":false,"suffix":""},{"dropping-particle":"","family":"Møller","given":"Per","non-dropping-particle":"","parse-names":false,"suffix":""},{"dropping-particle":"","family":"Frøst","given":"Michael Bom","non-dropping-particle":"","parse-names":false,"suffix":""},{"dropping-particle":"","family":"Olsen","given":"Annemarie","non-dropping-particle":"","parse-names":false,"suffix":""}],"container-title":"Appetite","id":"ITEM-1","issued":{"date-parts":[["2017"]]},"page":"327-357","publisher":"Elsevier Ltd","title":"Changing children's eating behaviour - A review of experimental research","type":"article-journal","volume":"113"},"uris":["http://www.mendeley.com/documents/?uuid=64730912-6143-4a60-b6d6-8f4a320bdaff"]},{"id":"ITEM-2","itemData":{"DOI":"10.1016/j.physbeh.2012.03.022","ISSN":"00319384","abstract":"Obesity during childhood and adolescence is a growing problem in the United States, Canada, and around the world that leads to significant physical, psychological, and social consequences. Peer experiences have been theoretically and empirically related to the \"Big Two\" contributors to the obesity epidemic, unhealthy eating and physical inactivity [1]. In this article, we synthesize the empirical literature on the influence of peers and friends on youth's eating and physical activity. Limitations and issues in the theoretical and empirical literatures are also discussed, along with future research directions. In conclusion, we argue that the involvement of children's and adolescents' peer networks in prevention and intervention efforts may be critical for promoting and maintaining positive behavioral health trajectories. However, further theoretical and empirical work is needed to better understand the specific mechanisms underlying the effects of peers on youth's eating and physical activity. © 2012 Elsevier Inc.","author":[{"dropping-particle":"","family":"Salvy","given":"Sarah Jeanne","non-dropping-particle":"","parse-names":false,"suffix":""},{"dropping-particle":"","family":"la Haye","given":"Kayla","non-dropping-particle":"de","parse-names":false,"suffix":""},{"dropping-particle":"","family":"Bowker","given":"Julie C.","non-dropping-particle":"","parse-names":false,"suffix":""},{"dropping-particle":"","family":"Hermans","given":"Roel C.J.","non-dropping-particle":"","parse-names":false,"suffix":""}],"container-title":"Physiology and Behavior","id":"ITEM-2","issued":{"date-parts":[["2012"]]},"title":"Influence of peers and friends on children's and adolescents' eating and activity behaviors","type":"article"},"uris":["http://www.mendeley.com/documents/?uuid=23a83ac9-a644-3973-a65b-6b82d361873c"]},{"id":"ITEM-3","itemData":{"author":[{"dropping-particle":"","family":"Houldcroft","given":"L.","non-dropping-particle":"","parse-names":false,"suffix":""},{"dropping-particle":"","family":"Haycraft","given":"E.","non-dropping-particle":"","parse-names":false,"suffix":""},{"dropping-particle":"","family":"Farrow","given":"C.","non-dropping-particle":"","parse-names":false,"suffix":""}],"container-title":"SOCIAL DEVELOPMENT","id":"ITEM-3","issued":{"date-parts":[["2014"]]},"page":"19-40","title":"Peer and friend influences on children's eating","type":"article-journal","volume":"23"},"uris":["http://www.mendeley.com/documents/?uuid=9a49f08b-c0cf-4221-aa6c-da18b365ff5d"]},{"id":"ITEM-4","itemData":{"DOI":"10.1080/15534510.2015.1008037","ISSN":"1553-4510","abstract":"This meta-analysis provides a comprehensive quantitative assessment of\nresearch on modeling of food intake. Thirty-eight articles met inclusion\ncriteria. Overall, there was a large modeling effect (r=.39) such that\nparticipants ate more when their companion ate more, and ate less when\ntheir companion ate less. Furthermore, social models appear to have\nstronger inhibitory effects than augmenting effects. Moderator analyses\nindicated that there were larger effects for correlational versus\nexperimental studies, and for women versus men. There was no difference\nin effect sizes for studies using a live versus remote confederate, or\nfor participants who were high or low in concern with eating\nappropriately. Together, these findings point to modeling as a robust\nand powerful influence on food intake.","author":[{"dropping-particle":"","family":"Vartanian","given":"Lenny R","non-dropping-particle":"","parse-names":false,"suffix":""},{"dropping-particle":"","family":"Spanos","given":"Samantha","non-dropping-particle":"","parse-names":false,"suffix":""},{"dropping-particle":"","family":"Herman","given":"C Peter","non-dropping-particle":"","parse-names":false,"suffix":""},{"dropping-particle":"","family":"Polivy","given":"Janet","non-dropping-particle":"","parse-names":false,"suffix":""}],"container-title":"Social Influence","id":"ITEM-4","issue":"3","issued":{"date-parts":[["2015","7"]]},"page":"119-136","title":"Modeling of food intake: a meta-analytic review","type":"article-journal","volume":"10"},"uris":["http://www.mendeley.com/documents/?uuid=90054b8f-29d4-41d1-8cd0-e5e8b921cee7"]}],"mendeley":{"formattedCitation":"(DeCosta et al., 2017; Houldcroft et al., 2014; Salvy et al., 2012; Vartanian et al., 2015)","plainTextFormattedCitation":"(DeCosta et al., 2017; Houldcroft et al., 2014; Salvy et al., 2012; Vartanian et al., 2015)","previouslyFormattedCitation":"(DeCosta et al., 2017; Houldcroft et al., 2014; Salvy et al., 2012; Vartanian et al., 2015)"},"properties":{"noteIndex":0},"schema":"https://github.com/citation-style-language/schema/raw/master/csl-citation.json"}</w:instrText>
      </w:r>
      <w:r w:rsidR="00242F83" w:rsidRPr="00745D53">
        <w:rPr>
          <w:rFonts w:ascii="Times New Roman" w:hAnsi="Times New Roman" w:cs="Times New Roman"/>
          <w:sz w:val="24"/>
          <w:szCs w:val="24"/>
        </w:rPr>
        <w:fldChar w:fldCharType="separate"/>
      </w:r>
      <w:r w:rsidR="00317688" w:rsidRPr="00745D53">
        <w:rPr>
          <w:rFonts w:ascii="Times New Roman" w:hAnsi="Times New Roman" w:cs="Times New Roman"/>
          <w:noProof/>
          <w:sz w:val="24"/>
          <w:szCs w:val="24"/>
        </w:rPr>
        <w:t>(DeCosta et al., 2017; Houldcroft et al., 2014; Salvy et al., 2012; Vartanian et al., 2015)</w:t>
      </w:r>
      <w:r w:rsidR="00242F83" w:rsidRPr="00745D53">
        <w:rPr>
          <w:rFonts w:ascii="Times New Roman" w:hAnsi="Times New Roman" w:cs="Times New Roman"/>
          <w:sz w:val="24"/>
          <w:szCs w:val="24"/>
        </w:rPr>
        <w:fldChar w:fldCharType="end"/>
      </w:r>
      <w:r w:rsidRPr="00745D53">
        <w:rPr>
          <w:rFonts w:ascii="Times New Roman" w:hAnsi="Times New Roman" w:cs="Times New Roman"/>
          <w:sz w:val="24"/>
          <w:szCs w:val="24"/>
        </w:rPr>
        <w:t xml:space="preserve">, </w:t>
      </w:r>
      <w:r w:rsidR="00631CE2" w:rsidRPr="00745D53">
        <w:rPr>
          <w:rFonts w:ascii="Times New Roman" w:hAnsi="Times New Roman" w:cs="Times New Roman"/>
          <w:sz w:val="24"/>
          <w:szCs w:val="24"/>
        </w:rPr>
        <w:t>only one meta-analysis has been conducted on this</w:t>
      </w:r>
      <w:r w:rsidR="0029469C" w:rsidRPr="00745D53">
        <w:rPr>
          <w:rFonts w:ascii="Times New Roman" w:hAnsi="Times New Roman" w:cs="Times New Roman"/>
          <w:sz w:val="24"/>
          <w:szCs w:val="24"/>
        </w:rPr>
        <w:t xml:space="preserve"> topic</w:t>
      </w:r>
      <w:r w:rsidR="00E0117A" w:rsidRPr="00745D53">
        <w:rPr>
          <w:rFonts w:ascii="Times New Roman" w:hAnsi="Times New Roman" w:cs="Times New Roman"/>
          <w:sz w:val="24"/>
          <w:szCs w:val="24"/>
        </w:rPr>
        <w:t xml:space="preserve"> </w:t>
      </w:r>
      <w:r w:rsidR="00E0117A" w:rsidRPr="00745D53">
        <w:rPr>
          <w:rFonts w:ascii="Times New Roman" w:hAnsi="Times New Roman" w:cs="Times New Roman"/>
          <w:sz w:val="24"/>
          <w:szCs w:val="24"/>
        </w:rPr>
        <w:fldChar w:fldCharType="begin" w:fldLock="1"/>
      </w:r>
      <w:r w:rsidR="0017012F" w:rsidRPr="00745D53">
        <w:rPr>
          <w:rFonts w:ascii="Times New Roman" w:hAnsi="Times New Roman" w:cs="Times New Roman"/>
          <w:sz w:val="24"/>
          <w:szCs w:val="24"/>
        </w:rPr>
        <w:instrText>ADDIN CSL_CITATION {"citationItems":[{"id":"ITEM-1","itemData":{"DOI":"10.1080/15534510.2015.1008037","ISSN":"1553-4510","abstract":"This meta-analysis provides a comprehensive quantitative assessment of\nresearch on modeling of food intake. Thirty-eight articles met inclusion\ncriteria. Overall, there was a large modeling effect (r=.39) such that\nparticipants ate more when their companion ate more, and ate less when\ntheir companion ate less. Furthermore, social models appear to have\nstronger inhibitory effects than augmenting effects. Moderator analyses\nindicated that there were larger effects for correlational versus\nexperimental studies, and for women versus men. There was no difference\nin effect sizes for studies using a live versus remote confederate, or\nfor participants who were high or low in concern with eating\nappropriately. Together, these findings point to modeling as a robust\nand powerful influence on food intake.","author":[{"dropping-particle":"","family":"Vartanian","given":"Lenny R","non-dropping-particle":"","parse-names":false,"suffix":""},{"dropping-particle":"","family":"Spanos","given":"Samantha","non-dropping-particle":"","parse-names":false,"suffix":""},{"dropping-particle":"","family":"Herman","given":"C Peter","non-dropping-particle":"","parse-names":false,"suffix":""},{"dropping-particle":"","family":"Polivy","given":"Janet","non-dropping-particle":"","parse-names":false,"suffix":""}],"container-title":"Social Influence","id":"ITEM-1","issue":"3","issued":{"date-parts":[["2015","7"]]},"page":"119-136","title":"Modeling of food intake: a meta-analytic review","type":"article-journal","volume":"10"},"uris":["http://www.mendeley.com/documents/?uuid=90054b8f-29d4-41d1-8cd0-e5e8b921cee7"]}],"mendeley":{"formattedCitation":"(Vartanian et al., 2015)","plainTextFormattedCitation":"(Vartanian et al., 2015)","previouslyFormattedCitation":"(Vartanian et al., 2015)"},"properties":{"noteIndex":0},"schema":"https://github.com/citation-style-language/schema/raw/master/csl-citation.json"}</w:instrText>
      </w:r>
      <w:r w:rsidR="00E0117A" w:rsidRPr="00745D53">
        <w:rPr>
          <w:rFonts w:ascii="Times New Roman" w:hAnsi="Times New Roman" w:cs="Times New Roman"/>
          <w:sz w:val="24"/>
          <w:szCs w:val="24"/>
        </w:rPr>
        <w:fldChar w:fldCharType="separate"/>
      </w:r>
      <w:r w:rsidR="00E0117A" w:rsidRPr="00745D53">
        <w:rPr>
          <w:rFonts w:ascii="Times New Roman" w:hAnsi="Times New Roman" w:cs="Times New Roman"/>
          <w:noProof/>
          <w:sz w:val="24"/>
          <w:szCs w:val="24"/>
        </w:rPr>
        <w:t>(Vartanian et al., 2015)</w:t>
      </w:r>
      <w:r w:rsidR="00E0117A" w:rsidRPr="00745D53">
        <w:rPr>
          <w:rFonts w:ascii="Times New Roman" w:hAnsi="Times New Roman" w:cs="Times New Roman"/>
          <w:sz w:val="24"/>
          <w:szCs w:val="24"/>
        </w:rPr>
        <w:fldChar w:fldCharType="end"/>
      </w:r>
      <w:r w:rsidR="00631CE2" w:rsidRPr="00745D53">
        <w:rPr>
          <w:rFonts w:ascii="Times New Roman" w:hAnsi="Times New Roman" w:cs="Times New Roman"/>
          <w:sz w:val="24"/>
          <w:szCs w:val="24"/>
        </w:rPr>
        <w:t>. In Vartanian et al’s (2015) meta-analysis, data w</w:t>
      </w:r>
      <w:r w:rsidR="00B3307D" w:rsidRPr="00745D53">
        <w:rPr>
          <w:rFonts w:ascii="Times New Roman" w:hAnsi="Times New Roman" w:cs="Times New Roman"/>
          <w:sz w:val="24"/>
          <w:szCs w:val="24"/>
        </w:rPr>
        <w:t>ere</w:t>
      </w:r>
      <w:r w:rsidR="00631CE2" w:rsidRPr="00745D53">
        <w:rPr>
          <w:rFonts w:ascii="Times New Roman" w:hAnsi="Times New Roman" w:cs="Times New Roman"/>
          <w:sz w:val="24"/>
          <w:szCs w:val="24"/>
        </w:rPr>
        <w:t xml:space="preserve"> included from </w:t>
      </w:r>
      <w:r w:rsidR="00971C31" w:rsidRPr="00745D53">
        <w:rPr>
          <w:rFonts w:ascii="Times New Roman" w:hAnsi="Times New Roman" w:cs="Times New Roman"/>
          <w:sz w:val="24"/>
          <w:szCs w:val="24"/>
        </w:rPr>
        <w:t xml:space="preserve">studies in </w:t>
      </w:r>
      <w:r w:rsidR="00631CE2" w:rsidRPr="00745D53">
        <w:rPr>
          <w:rFonts w:ascii="Times New Roman" w:hAnsi="Times New Roman" w:cs="Times New Roman"/>
          <w:sz w:val="24"/>
          <w:szCs w:val="24"/>
        </w:rPr>
        <w:t xml:space="preserve">both adult and </w:t>
      </w:r>
      <w:r w:rsidR="00971C31" w:rsidRPr="00745D53">
        <w:rPr>
          <w:rFonts w:ascii="Times New Roman" w:hAnsi="Times New Roman" w:cs="Times New Roman"/>
          <w:sz w:val="24"/>
          <w:szCs w:val="24"/>
        </w:rPr>
        <w:t>child populations</w:t>
      </w:r>
      <w:r w:rsidR="00B21DEB" w:rsidRPr="00745D53">
        <w:rPr>
          <w:rFonts w:ascii="Times New Roman" w:hAnsi="Times New Roman" w:cs="Times New Roman"/>
          <w:sz w:val="24"/>
          <w:szCs w:val="24"/>
        </w:rPr>
        <w:t xml:space="preserve"> and showed </w:t>
      </w:r>
      <w:r w:rsidR="00103F69" w:rsidRPr="00745D53">
        <w:rPr>
          <w:rFonts w:ascii="Times New Roman" w:hAnsi="Times New Roman" w:cs="Times New Roman"/>
          <w:sz w:val="24"/>
          <w:szCs w:val="24"/>
        </w:rPr>
        <w:t xml:space="preserve">that </w:t>
      </w:r>
      <w:r w:rsidR="00B21DEB" w:rsidRPr="00745D53">
        <w:rPr>
          <w:rFonts w:ascii="Times New Roman" w:hAnsi="Times New Roman" w:cs="Times New Roman"/>
          <w:sz w:val="24"/>
          <w:szCs w:val="24"/>
        </w:rPr>
        <w:t>confederate</w:t>
      </w:r>
      <w:r w:rsidR="00B3307D" w:rsidRPr="00745D53">
        <w:rPr>
          <w:rFonts w:ascii="Times New Roman" w:hAnsi="Times New Roman" w:cs="Times New Roman"/>
          <w:sz w:val="24"/>
          <w:szCs w:val="24"/>
        </w:rPr>
        <w:t xml:space="preserve"> intake</w:t>
      </w:r>
      <w:r w:rsidR="00103F69" w:rsidRPr="00745D53">
        <w:rPr>
          <w:rFonts w:ascii="Times New Roman" w:hAnsi="Times New Roman" w:cs="Times New Roman"/>
          <w:sz w:val="24"/>
          <w:szCs w:val="24"/>
        </w:rPr>
        <w:t xml:space="preserve"> influenced food intake in both</w:t>
      </w:r>
      <w:r w:rsidR="00B21DEB" w:rsidRPr="00745D53">
        <w:rPr>
          <w:rFonts w:ascii="Times New Roman" w:hAnsi="Times New Roman" w:cs="Times New Roman"/>
          <w:sz w:val="24"/>
          <w:szCs w:val="24"/>
        </w:rPr>
        <w:t xml:space="preserve"> adults and children</w:t>
      </w:r>
      <w:r w:rsidR="00521E7D" w:rsidRPr="00745D53">
        <w:rPr>
          <w:rFonts w:ascii="Times New Roman" w:hAnsi="Times New Roman" w:cs="Times New Roman"/>
          <w:sz w:val="24"/>
          <w:szCs w:val="24"/>
        </w:rPr>
        <w:t>.</w:t>
      </w:r>
      <w:r w:rsidR="00103F69" w:rsidRPr="00745D53">
        <w:rPr>
          <w:rFonts w:ascii="Times New Roman" w:hAnsi="Times New Roman" w:cs="Times New Roman"/>
          <w:sz w:val="24"/>
          <w:szCs w:val="24"/>
        </w:rPr>
        <w:t xml:space="preserve"> </w:t>
      </w:r>
      <w:r w:rsidR="00A9497D" w:rsidRPr="00745D53">
        <w:rPr>
          <w:rFonts w:ascii="Times New Roman" w:hAnsi="Times New Roman" w:cs="Times New Roman"/>
          <w:sz w:val="24"/>
          <w:szCs w:val="24"/>
        </w:rPr>
        <w:t xml:space="preserve">However, </w:t>
      </w:r>
      <w:r w:rsidR="008919F1" w:rsidRPr="00745D53">
        <w:rPr>
          <w:rFonts w:ascii="Times New Roman" w:hAnsi="Times New Roman" w:cs="Times New Roman"/>
          <w:sz w:val="24"/>
          <w:szCs w:val="24"/>
        </w:rPr>
        <w:t xml:space="preserve">more </w:t>
      </w:r>
      <w:r w:rsidR="00A6618D" w:rsidRPr="00745D53">
        <w:rPr>
          <w:rFonts w:ascii="Times New Roman" w:hAnsi="Times New Roman" w:cs="Times New Roman"/>
          <w:sz w:val="24"/>
          <w:szCs w:val="24"/>
        </w:rPr>
        <w:t xml:space="preserve">research has examined the influence of </w:t>
      </w:r>
      <w:r w:rsidR="008919F1" w:rsidRPr="00745D53">
        <w:rPr>
          <w:rFonts w:ascii="Times New Roman" w:hAnsi="Times New Roman" w:cs="Times New Roman"/>
          <w:sz w:val="24"/>
          <w:szCs w:val="24"/>
        </w:rPr>
        <w:t>remote-confederate</w:t>
      </w:r>
      <w:r w:rsidR="006B7B30" w:rsidRPr="00745D53">
        <w:rPr>
          <w:rFonts w:ascii="Times New Roman" w:hAnsi="Times New Roman" w:cs="Times New Roman"/>
          <w:sz w:val="24"/>
          <w:szCs w:val="24"/>
        </w:rPr>
        <w:t xml:space="preserve"> peers</w:t>
      </w:r>
      <w:r w:rsidR="00B70581" w:rsidRPr="00745D53">
        <w:rPr>
          <w:rFonts w:ascii="Times New Roman" w:hAnsi="Times New Roman" w:cs="Times New Roman"/>
          <w:sz w:val="24"/>
          <w:szCs w:val="24"/>
        </w:rPr>
        <w:t xml:space="preserve"> on children’s eating behaviour</w:t>
      </w:r>
      <w:r w:rsidR="0029469C" w:rsidRPr="00745D53">
        <w:rPr>
          <w:rFonts w:ascii="Times New Roman" w:hAnsi="Times New Roman" w:cs="Times New Roman"/>
          <w:sz w:val="24"/>
          <w:szCs w:val="24"/>
        </w:rPr>
        <w:t xml:space="preserve"> since this review was published</w:t>
      </w:r>
      <w:r w:rsidR="00FA1127" w:rsidRPr="00745D53">
        <w:rPr>
          <w:rFonts w:ascii="Times New Roman" w:hAnsi="Times New Roman" w:cs="Times New Roman"/>
          <w:sz w:val="24"/>
          <w:szCs w:val="24"/>
        </w:rPr>
        <w:t xml:space="preserve">. </w:t>
      </w:r>
      <w:r w:rsidR="008919F1" w:rsidRPr="00745D53">
        <w:rPr>
          <w:rFonts w:ascii="Times New Roman" w:hAnsi="Times New Roman" w:cs="Times New Roman"/>
          <w:sz w:val="24"/>
          <w:szCs w:val="24"/>
        </w:rPr>
        <w:t>T</w:t>
      </w:r>
      <w:r w:rsidR="00B21DEB" w:rsidRPr="00745D53">
        <w:rPr>
          <w:rFonts w:ascii="Times New Roman" w:hAnsi="Times New Roman" w:cs="Times New Roman"/>
          <w:sz w:val="24"/>
          <w:szCs w:val="24"/>
        </w:rPr>
        <w:t xml:space="preserve">herefore, an </w:t>
      </w:r>
      <w:r w:rsidR="00971C31" w:rsidRPr="00745D53">
        <w:rPr>
          <w:rFonts w:ascii="Times New Roman" w:hAnsi="Times New Roman" w:cs="Times New Roman"/>
          <w:sz w:val="24"/>
          <w:szCs w:val="24"/>
        </w:rPr>
        <w:t>updated</w:t>
      </w:r>
      <w:r w:rsidR="00B21DEB" w:rsidRPr="00745D53">
        <w:rPr>
          <w:rFonts w:ascii="Times New Roman" w:hAnsi="Times New Roman" w:cs="Times New Roman"/>
          <w:sz w:val="24"/>
          <w:szCs w:val="24"/>
        </w:rPr>
        <w:t xml:space="preserve"> meta-analysis</w:t>
      </w:r>
      <w:r w:rsidR="00B46F9A" w:rsidRPr="00745D53">
        <w:rPr>
          <w:rFonts w:ascii="Times New Roman" w:hAnsi="Times New Roman" w:cs="Times New Roman"/>
          <w:sz w:val="24"/>
          <w:szCs w:val="24"/>
        </w:rPr>
        <w:t xml:space="preserve"> on the influence of confederate</w:t>
      </w:r>
      <w:r w:rsidR="002F63F0" w:rsidRPr="00745D53">
        <w:rPr>
          <w:rFonts w:ascii="Times New Roman" w:hAnsi="Times New Roman" w:cs="Times New Roman"/>
          <w:sz w:val="24"/>
          <w:szCs w:val="24"/>
        </w:rPr>
        <w:t xml:space="preserve"> peers (i.e. the influence of children acting as confederates)</w:t>
      </w:r>
      <w:r w:rsidR="00B46F9A" w:rsidRPr="00745D53">
        <w:rPr>
          <w:rFonts w:ascii="Times New Roman" w:hAnsi="Times New Roman" w:cs="Times New Roman"/>
          <w:sz w:val="24"/>
          <w:szCs w:val="24"/>
        </w:rPr>
        <w:t xml:space="preserve"> on children’s </w:t>
      </w:r>
      <w:r w:rsidR="00AE73F6" w:rsidRPr="00745D53">
        <w:rPr>
          <w:rFonts w:ascii="Times New Roman" w:hAnsi="Times New Roman" w:cs="Times New Roman"/>
          <w:sz w:val="24"/>
          <w:szCs w:val="24"/>
        </w:rPr>
        <w:t xml:space="preserve">food </w:t>
      </w:r>
      <w:r w:rsidR="00B46F9A" w:rsidRPr="00745D53">
        <w:rPr>
          <w:rFonts w:ascii="Times New Roman" w:hAnsi="Times New Roman" w:cs="Times New Roman"/>
          <w:sz w:val="24"/>
          <w:szCs w:val="24"/>
        </w:rPr>
        <w:t>intake</w:t>
      </w:r>
      <w:r w:rsidR="00B21DEB" w:rsidRPr="00745D53">
        <w:rPr>
          <w:rFonts w:ascii="Times New Roman" w:hAnsi="Times New Roman" w:cs="Times New Roman"/>
          <w:sz w:val="24"/>
          <w:szCs w:val="24"/>
        </w:rPr>
        <w:t xml:space="preserve"> is warranted. </w:t>
      </w:r>
    </w:p>
    <w:p w14:paraId="3528E489" w14:textId="04C987A9" w:rsidR="00162342" w:rsidRPr="00745D53" w:rsidRDefault="007F07DB" w:rsidP="00CB723A">
      <w:pPr>
        <w:spacing w:line="480" w:lineRule="auto"/>
        <w:rPr>
          <w:rFonts w:ascii="Times New Roman" w:hAnsi="Times New Roman" w:cs="Times New Roman"/>
          <w:sz w:val="24"/>
          <w:szCs w:val="24"/>
        </w:rPr>
      </w:pPr>
      <w:r w:rsidRPr="00745D53">
        <w:rPr>
          <w:rFonts w:ascii="Times New Roman" w:hAnsi="Times New Roman" w:cs="Times New Roman"/>
          <w:sz w:val="24"/>
          <w:szCs w:val="24"/>
        </w:rPr>
        <w:lastRenderedPageBreak/>
        <w:t>In this</w:t>
      </w:r>
      <w:r w:rsidR="000876DF" w:rsidRPr="00745D53">
        <w:rPr>
          <w:rFonts w:ascii="Times New Roman" w:hAnsi="Times New Roman" w:cs="Times New Roman"/>
          <w:sz w:val="24"/>
          <w:szCs w:val="24"/>
        </w:rPr>
        <w:t xml:space="preserve"> systematic review and meta-analysis</w:t>
      </w:r>
      <w:r w:rsidRPr="00745D53">
        <w:rPr>
          <w:rFonts w:ascii="Times New Roman" w:hAnsi="Times New Roman" w:cs="Times New Roman"/>
          <w:sz w:val="24"/>
          <w:szCs w:val="24"/>
        </w:rPr>
        <w:t xml:space="preserve">, we </w:t>
      </w:r>
      <w:r w:rsidR="009E7B42" w:rsidRPr="00745D53">
        <w:rPr>
          <w:rFonts w:ascii="Times New Roman" w:hAnsi="Times New Roman" w:cs="Times New Roman"/>
          <w:sz w:val="24"/>
          <w:szCs w:val="24"/>
        </w:rPr>
        <w:t xml:space="preserve">aimed to </w:t>
      </w:r>
      <w:r w:rsidRPr="00745D53">
        <w:rPr>
          <w:rFonts w:ascii="Times New Roman" w:hAnsi="Times New Roman" w:cs="Times New Roman"/>
          <w:sz w:val="24"/>
          <w:szCs w:val="24"/>
        </w:rPr>
        <w:t>examine</w:t>
      </w:r>
      <w:r w:rsidR="00D6004F" w:rsidRPr="00745D53">
        <w:rPr>
          <w:rFonts w:ascii="Times New Roman" w:hAnsi="Times New Roman" w:cs="Times New Roman"/>
          <w:sz w:val="24"/>
          <w:szCs w:val="24"/>
        </w:rPr>
        <w:t xml:space="preserve"> the effect of</w:t>
      </w:r>
      <w:r w:rsidR="00971C31" w:rsidRPr="00745D53">
        <w:rPr>
          <w:rFonts w:ascii="Times New Roman" w:hAnsi="Times New Roman" w:cs="Times New Roman"/>
          <w:sz w:val="24"/>
          <w:szCs w:val="24"/>
        </w:rPr>
        <w:t xml:space="preserve"> </w:t>
      </w:r>
      <w:r w:rsidR="00AC1278" w:rsidRPr="00745D53">
        <w:rPr>
          <w:rFonts w:ascii="Times New Roman" w:hAnsi="Times New Roman" w:cs="Times New Roman"/>
          <w:sz w:val="24"/>
          <w:szCs w:val="24"/>
        </w:rPr>
        <w:t>c</w:t>
      </w:r>
      <w:r w:rsidR="00971C31" w:rsidRPr="00745D53">
        <w:rPr>
          <w:rFonts w:ascii="Times New Roman" w:hAnsi="Times New Roman" w:cs="Times New Roman"/>
          <w:sz w:val="24"/>
          <w:szCs w:val="24"/>
        </w:rPr>
        <w:t>onfederate</w:t>
      </w:r>
      <w:r w:rsidR="008040B9" w:rsidRPr="00745D53">
        <w:rPr>
          <w:rFonts w:ascii="Times New Roman" w:hAnsi="Times New Roman" w:cs="Times New Roman"/>
          <w:sz w:val="24"/>
          <w:szCs w:val="24"/>
        </w:rPr>
        <w:t xml:space="preserve"> peers</w:t>
      </w:r>
      <w:r w:rsidR="00971C31" w:rsidRPr="00745D53">
        <w:rPr>
          <w:rFonts w:ascii="Times New Roman" w:hAnsi="Times New Roman" w:cs="Times New Roman"/>
          <w:sz w:val="24"/>
          <w:szCs w:val="24"/>
        </w:rPr>
        <w:t xml:space="preserve"> </w:t>
      </w:r>
      <w:r w:rsidR="00D6004F" w:rsidRPr="00745D53">
        <w:rPr>
          <w:rFonts w:ascii="Times New Roman" w:hAnsi="Times New Roman" w:cs="Times New Roman"/>
          <w:sz w:val="24"/>
          <w:szCs w:val="24"/>
        </w:rPr>
        <w:t>(present</w:t>
      </w:r>
      <w:r w:rsidR="008919F1" w:rsidRPr="00745D53">
        <w:rPr>
          <w:rFonts w:ascii="Times New Roman" w:hAnsi="Times New Roman" w:cs="Times New Roman"/>
          <w:sz w:val="24"/>
          <w:szCs w:val="24"/>
        </w:rPr>
        <w:t xml:space="preserve"> and</w:t>
      </w:r>
      <w:r w:rsidR="00D6004F" w:rsidRPr="00745D53">
        <w:rPr>
          <w:rFonts w:ascii="Times New Roman" w:hAnsi="Times New Roman" w:cs="Times New Roman"/>
          <w:sz w:val="24"/>
          <w:szCs w:val="24"/>
        </w:rPr>
        <w:t xml:space="preserve"> remote) on </w:t>
      </w:r>
      <w:r w:rsidR="00971C31" w:rsidRPr="00745D53">
        <w:rPr>
          <w:rFonts w:ascii="Times New Roman" w:hAnsi="Times New Roman" w:cs="Times New Roman"/>
          <w:sz w:val="24"/>
          <w:szCs w:val="24"/>
        </w:rPr>
        <w:t>5–12-year-old</w:t>
      </w:r>
      <w:r w:rsidR="00A6618D" w:rsidRPr="00745D53">
        <w:rPr>
          <w:rFonts w:ascii="Times New Roman" w:hAnsi="Times New Roman" w:cs="Times New Roman"/>
          <w:sz w:val="24"/>
          <w:szCs w:val="24"/>
        </w:rPr>
        <w:t xml:space="preserve"> </w:t>
      </w:r>
      <w:r w:rsidR="00D6004F" w:rsidRPr="00745D53">
        <w:rPr>
          <w:rFonts w:ascii="Times New Roman" w:hAnsi="Times New Roman" w:cs="Times New Roman"/>
          <w:sz w:val="24"/>
          <w:szCs w:val="24"/>
        </w:rPr>
        <w:t xml:space="preserve">children’s </w:t>
      </w:r>
      <w:r w:rsidR="000876DF" w:rsidRPr="00745D53">
        <w:rPr>
          <w:rFonts w:ascii="Times New Roman" w:hAnsi="Times New Roman" w:cs="Times New Roman"/>
          <w:sz w:val="24"/>
          <w:szCs w:val="24"/>
        </w:rPr>
        <w:t>food intake</w:t>
      </w:r>
      <w:r w:rsidR="00D6004F" w:rsidRPr="00745D53">
        <w:rPr>
          <w:rFonts w:ascii="Times New Roman" w:hAnsi="Times New Roman" w:cs="Times New Roman"/>
          <w:sz w:val="24"/>
          <w:szCs w:val="24"/>
        </w:rPr>
        <w:t xml:space="preserve"> in </w:t>
      </w:r>
      <w:r w:rsidR="000876DF" w:rsidRPr="00745D53">
        <w:rPr>
          <w:rFonts w:ascii="Times New Roman" w:hAnsi="Times New Roman" w:cs="Times New Roman"/>
          <w:sz w:val="24"/>
          <w:szCs w:val="24"/>
        </w:rPr>
        <w:t>experimental studies</w:t>
      </w:r>
      <w:r w:rsidR="0054774F" w:rsidRPr="00745D53">
        <w:rPr>
          <w:rFonts w:ascii="Times New Roman" w:hAnsi="Times New Roman" w:cs="Times New Roman"/>
          <w:sz w:val="24"/>
          <w:szCs w:val="24"/>
        </w:rPr>
        <w:t xml:space="preserve">. </w:t>
      </w:r>
      <w:r w:rsidR="00005210" w:rsidRPr="00745D53">
        <w:rPr>
          <w:rFonts w:ascii="Times New Roman" w:hAnsi="Times New Roman" w:cs="Times New Roman"/>
          <w:sz w:val="24"/>
          <w:szCs w:val="24"/>
        </w:rPr>
        <w:t xml:space="preserve">We </w:t>
      </w:r>
      <w:r w:rsidR="009E7B42" w:rsidRPr="00745D53">
        <w:rPr>
          <w:rFonts w:ascii="Times New Roman" w:hAnsi="Times New Roman" w:cs="Times New Roman"/>
          <w:sz w:val="24"/>
          <w:szCs w:val="24"/>
        </w:rPr>
        <w:t xml:space="preserve">aimed to </w:t>
      </w:r>
      <w:r w:rsidR="00A36274" w:rsidRPr="00745D53">
        <w:rPr>
          <w:rFonts w:ascii="Times New Roman" w:hAnsi="Times New Roman" w:cs="Times New Roman"/>
          <w:sz w:val="24"/>
          <w:szCs w:val="24"/>
        </w:rPr>
        <w:t>conduct sub</w:t>
      </w:r>
      <w:r w:rsidR="009E7B42" w:rsidRPr="00745D53">
        <w:rPr>
          <w:rFonts w:ascii="Times New Roman" w:hAnsi="Times New Roman" w:cs="Times New Roman"/>
          <w:sz w:val="24"/>
          <w:szCs w:val="24"/>
        </w:rPr>
        <w:t>-</w:t>
      </w:r>
      <w:r w:rsidR="00A36274" w:rsidRPr="00745D53">
        <w:rPr>
          <w:rFonts w:ascii="Times New Roman" w:hAnsi="Times New Roman" w:cs="Times New Roman"/>
          <w:sz w:val="24"/>
          <w:szCs w:val="24"/>
        </w:rPr>
        <w:t>group analyses to examine</w:t>
      </w:r>
      <w:r w:rsidR="00005210" w:rsidRPr="00745D53">
        <w:rPr>
          <w:rFonts w:ascii="Times New Roman" w:hAnsi="Times New Roman" w:cs="Times New Roman"/>
          <w:sz w:val="24"/>
          <w:szCs w:val="24"/>
        </w:rPr>
        <w:t xml:space="preserve"> wh</w:t>
      </w:r>
      <w:r w:rsidR="0054774F" w:rsidRPr="00745D53">
        <w:rPr>
          <w:rFonts w:ascii="Times New Roman" w:hAnsi="Times New Roman" w:cs="Times New Roman"/>
          <w:sz w:val="24"/>
          <w:szCs w:val="24"/>
        </w:rPr>
        <w:t>ether the size of the effect differ</w:t>
      </w:r>
      <w:r w:rsidR="00005210" w:rsidRPr="00745D53">
        <w:rPr>
          <w:rFonts w:ascii="Times New Roman" w:hAnsi="Times New Roman" w:cs="Times New Roman"/>
          <w:sz w:val="24"/>
          <w:szCs w:val="24"/>
        </w:rPr>
        <w:t>ed</w:t>
      </w:r>
      <w:r w:rsidR="0054774F" w:rsidRPr="00745D53">
        <w:rPr>
          <w:rFonts w:ascii="Times New Roman" w:hAnsi="Times New Roman" w:cs="Times New Roman"/>
          <w:sz w:val="24"/>
          <w:szCs w:val="24"/>
        </w:rPr>
        <w:t xml:space="preserve"> when</w:t>
      </w:r>
      <w:r w:rsidR="00045104" w:rsidRPr="00745D53">
        <w:rPr>
          <w:rFonts w:ascii="Times New Roman" w:hAnsi="Times New Roman" w:cs="Times New Roman"/>
          <w:sz w:val="24"/>
          <w:szCs w:val="24"/>
        </w:rPr>
        <w:t xml:space="preserve"> children were exposed to </w:t>
      </w:r>
      <w:r w:rsidR="002E7826" w:rsidRPr="00745D53">
        <w:rPr>
          <w:rFonts w:ascii="Times New Roman" w:hAnsi="Times New Roman" w:cs="Times New Roman"/>
          <w:sz w:val="24"/>
          <w:szCs w:val="24"/>
        </w:rPr>
        <w:t xml:space="preserve">present </w:t>
      </w:r>
      <w:r w:rsidR="008D6975" w:rsidRPr="00745D53">
        <w:rPr>
          <w:rFonts w:ascii="Times New Roman" w:hAnsi="Times New Roman" w:cs="Times New Roman"/>
          <w:sz w:val="24"/>
          <w:szCs w:val="24"/>
        </w:rPr>
        <w:t>vs.</w:t>
      </w:r>
      <w:r w:rsidR="00045104" w:rsidRPr="00745D53">
        <w:rPr>
          <w:rFonts w:ascii="Times New Roman" w:hAnsi="Times New Roman" w:cs="Times New Roman"/>
          <w:sz w:val="24"/>
          <w:szCs w:val="24"/>
        </w:rPr>
        <w:t xml:space="preserve"> remote</w:t>
      </w:r>
      <w:r w:rsidR="002E7826" w:rsidRPr="00745D53">
        <w:rPr>
          <w:rFonts w:ascii="Times New Roman" w:hAnsi="Times New Roman" w:cs="Times New Roman"/>
          <w:sz w:val="24"/>
          <w:szCs w:val="24"/>
        </w:rPr>
        <w:t>-</w:t>
      </w:r>
      <w:r w:rsidR="0054774F" w:rsidRPr="00745D53">
        <w:rPr>
          <w:rFonts w:ascii="Times New Roman" w:hAnsi="Times New Roman" w:cs="Times New Roman"/>
          <w:sz w:val="24"/>
          <w:szCs w:val="24"/>
        </w:rPr>
        <w:t>confederate</w:t>
      </w:r>
      <w:r w:rsidR="0011586F" w:rsidRPr="00745D53">
        <w:rPr>
          <w:rFonts w:ascii="Times New Roman" w:hAnsi="Times New Roman" w:cs="Times New Roman"/>
          <w:sz w:val="24"/>
          <w:szCs w:val="24"/>
        </w:rPr>
        <w:t xml:space="preserve"> peers</w:t>
      </w:r>
      <w:r w:rsidR="009E7B42" w:rsidRPr="00745D53">
        <w:rPr>
          <w:rFonts w:ascii="Times New Roman" w:hAnsi="Times New Roman" w:cs="Times New Roman"/>
          <w:sz w:val="24"/>
          <w:szCs w:val="24"/>
        </w:rPr>
        <w:t xml:space="preserve">, when children were exposed to high vs. low compared to high vs. no intake confederates, and when children were exposed to healthy vs. </w:t>
      </w:r>
      <w:r w:rsidR="008D6975" w:rsidRPr="00745D53">
        <w:rPr>
          <w:rFonts w:ascii="Times New Roman" w:hAnsi="Times New Roman" w:cs="Times New Roman"/>
          <w:sz w:val="24"/>
          <w:szCs w:val="24"/>
        </w:rPr>
        <w:t>high sugar high fat (</w:t>
      </w:r>
      <w:r w:rsidR="009E7B42" w:rsidRPr="00745D53">
        <w:rPr>
          <w:rFonts w:ascii="Times New Roman" w:hAnsi="Times New Roman" w:cs="Times New Roman"/>
          <w:sz w:val="24"/>
          <w:szCs w:val="24"/>
        </w:rPr>
        <w:t>HFHS</w:t>
      </w:r>
      <w:r w:rsidR="008D6975" w:rsidRPr="00745D53">
        <w:rPr>
          <w:rFonts w:ascii="Times New Roman" w:hAnsi="Times New Roman" w:cs="Times New Roman"/>
          <w:sz w:val="24"/>
          <w:szCs w:val="24"/>
        </w:rPr>
        <w:t>)</w:t>
      </w:r>
      <w:r w:rsidR="009E7B42" w:rsidRPr="00745D53">
        <w:rPr>
          <w:rFonts w:ascii="Times New Roman" w:hAnsi="Times New Roman" w:cs="Times New Roman"/>
          <w:sz w:val="24"/>
          <w:szCs w:val="24"/>
        </w:rPr>
        <w:t xml:space="preserve"> snack foods</w:t>
      </w:r>
      <w:r w:rsidR="003E165B" w:rsidRPr="00745D53">
        <w:rPr>
          <w:rFonts w:ascii="Times New Roman" w:hAnsi="Times New Roman" w:cs="Times New Roman"/>
          <w:sz w:val="24"/>
          <w:szCs w:val="24"/>
        </w:rPr>
        <w:t xml:space="preserve">. </w:t>
      </w:r>
      <w:r w:rsidR="000C659A" w:rsidRPr="00745D53">
        <w:rPr>
          <w:rFonts w:ascii="Times New Roman" w:hAnsi="Times New Roman" w:cs="Times New Roman"/>
          <w:sz w:val="24"/>
          <w:szCs w:val="24"/>
        </w:rPr>
        <w:t>Depending on the number of available studies, w</w:t>
      </w:r>
      <w:r w:rsidR="003E2791" w:rsidRPr="00745D53">
        <w:rPr>
          <w:rFonts w:ascii="Times New Roman" w:hAnsi="Times New Roman" w:cs="Times New Roman"/>
          <w:sz w:val="24"/>
          <w:szCs w:val="24"/>
        </w:rPr>
        <w:t xml:space="preserve">e </w:t>
      </w:r>
      <w:r w:rsidR="009E7B42" w:rsidRPr="00745D53">
        <w:rPr>
          <w:rFonts w:ascii="Times New Roman" w:hAnsi="Times New Roman" w:cs="Times New Roman"/>
          <w:sz w:val="24"/>
          <w:szCs w:val="24"/>
        </w:rPr>
        <w:t xml:space="preserve">also </w:t>
      </w:r>
      <w:r w:rsidR="003E2791" w:rsidRPr="00745D53">
        <w:rPr>
          <w:rFonts w:ascii="Times New Roman" w:hAnsi="Times New Roman" w:cs="Times New Roman"/>
          <w:sz w:val="24"/>
          <w:szCs w:val="24"/>
        </w:rPr>
        <w:t xml:space="preserve">aimed to </w:t>
      </w:r>
      <w:r w:rsidR="003E165B" w:rsidRPr="00745D53">
        <w:rPr>
          <w:rFonts w:ascii="Times New Roman" w:hAnsi="Times New Roman" w:cs="Times New Roman"/>
          <w:sz w:val="24"/>
          <w:szCs w:val="24"/>
        </w:rPr>
        <w:t>meta-analyse</w:t>
      </w:r>
      <w:r w:rsidR="006F3ED5" w:rsidRPr="00745D53">
        <w:rPr>
          <w:rFonts w:ascii="Times New Roman" w:hAnsi="Times New Roman" w:cs="Times New Roman"/>
          <w:sz w:val="24"/>
          <w:szCs w:val="24"/>
        </w:rPr>
        <w:t xml:space="preserve"> t</w:t>
      </w:r>
      <w:r w:rsidR="00A36274" w:rsidRPr="00745D53">
        <w:rPr>
          <w:rFonts w:ascii="Times New Roman" w:hAnsi="Times New Roman" w:cs="Times New Roman"/>
          <w:sz w:val="24"/>
          <w:szCs w:val="24"/>
        </w:rPr>
        <w:t>he impact of m</w:t>
      </w:r>
      <w:r w:rsidR="00D52226" w:rsidRPr="00745D53">
        <w:rPr>
          <w:rFonts w:ascii="Times New Roman" w:hAnsi="Times New Roman" w:cs="Times New Roman"/>
          <w:sz w:val="24"/>
          <w:szCs w:val="24"/>
        </w:rPr>
        <w:t>oderators</w:t>
      </w:r>
      <w:r w:rsidR="006F3ED5" w:rsidRPr="00745D53">
        <w:rPr>
          <w:rFonts w:ascii="Times New Roman" w:hAnsi="Times New Roman" w:cs="Times New Roman"/>
          <w:sz w:val="24"/>
          <w:szCs w:val="24"/>
        </w:rPr>
        <w:t xml:space="preserve"> measured in the studies</w:t>
      </w:r>
      <w:r w:rsidR="00680C86" w:rsidRPr="00745D53">
        <w:rPr>
          <w:rFonts w:ascii="Times New Roman" w:hAnsi="Times New Roman" w:cs="Times New Roman"/>
          <w:sz w:val="24"/>
          <w:szCs w:val="24"/>
        </w:rPr>
        <w:t xml:space="preserve"> </w:t>
      </w:r>
      <w:r w:rsidR="00CC1D85" w:rsidRPr="00745D53">
        <w:rPr>
          <w:rFonts w:ascii="Times New Roman" w:hAnsi="Times New Roman" w:cs="Times New Roman"/>
          <w:sz w:val="24"/>
          <w:szCs w:val="24"/>
        </w:rPr>
        <w:t>(</w:t>
      </w:r>
      <w:r w:rsidR="00680C86" w:rsidRPr="00745D53">
        <w:rPr>
          <w:rFonts w:ascii="Times New Roman" w:hAnsi="Times New Roman" w:cs="Times New Roman"/>
          <w:sz w:val="24"/>
          <w:szCs w:val="24"/>
        </w:rPr>
        <w:t>such as weight-status</w:t>
      </w:r>
      <w:r w:rsidR="00CC1D85" w:rsidRPr="00745D53">
        <w:rPr>
          <w:rFonts w:ascii="Times New Roman" w:hAnsi="Times New Roman" w:cs="Times New Roman"/>
          <w:sz w:val="24"/>
          <w:szCs w:val="24"/>
        </w:rPr>
        <w:t>)</w:t>
      </w:r>
      <w:r w:rsidR="009E7B42" w:rsidRPr="00745D53">
        <w:rPr>
          <w:rFonts w:ascii="Times New Roman" w:hAnsi="Times New Roman" w:cs="Times New Roman"/>
          <w:sz w:val="24"/>
          <w:szCs w:val="24"/>
        </w:rPr>
        <w:t xml:space="preserve">, and to discuss all other results in </w:t>
      </w:r>
      <w:r w:rsidR="005258B2" w:rsidRPr="00745D53">
        <w:rPr>
          <w:rFonts w:ascii="Times New Roman" w:hAnsi="Times New Roman" w:cs="Times New Roman"/>
          <w:sz w:val="24"/>
          <w:szCs w:val="24"/>
        </w:rPr>
        <w:t>a</w:t>
      </w:r>
      <w:r w:rsidR="009E7B42" w:rsidRPr="00745D53">
        <w:rPr>
          <w:rFonts w:ascii="Times New Roman" w:hAnsi="Times New Roman" w:cs="Times New Roman"/>
          <w:sz w:val="24"/>
          <w:szCs w:val="24"/>
        </w:rPr>
        <w:t xml:space="preserve"> narrative synthesis</w:t>
      </w:r>
      <w:r w:rsidR="0054774F" w:rsidRPr="00745D53">
        <w:rPr>
          <w:rFonts w:ascii="Times New Roman" w:hAnsi="Times New Roman" w:cs="Times New Roman"/>
          <w:sz w:val="24"/>
          <w:szCs w:val="24"/>
        </w:rPr>
        <w:t>.</w:t>
      </w:r>
      <w:r w:rsidR="00D52226" w:rsidRPr="00745D53">
        <w:rPr>
          <w:rFonts w:ascii="Times New Roman" w:hAnsi="Times New Roman" w:cs="Times New Roman"/>
          <w:sz w:val="24"/>
          <w:szCs w:val="24"/>
        </w:rPr>
        <w:t xml:space="preserve"> </w:t>
      </w:r>
    </w:p>
    <w:p w14:paraId="7CD4263F" w14:textId="77777777" w:rsidR="009908DD" w:rsidRPr="00745D53" w:rsidRDefault="009908DD" w:rsidP="00CB723A">
      <w:pPr>
        <w:spacing w:line="480" w:lineRule="auto"/>
        <w:rPr>
          <w:rFonts w:ascii="Times New Roman" w:hAnsi="Times New Roman" w:cs="Times New Roman"/>
          <w:sz w:val="24"/>
          <w:szCs w:val="24"/>
        </w:rPr>
      </w:pPr>
    </w:p>
    <w:p w14:paraId="71CC2DDA" w14:textId="7A317F6F" w:rsidR="004D4EB0" w:rsidRPr="00745D53" w:rsidRDefault="001D3972" w:rsidP="00E80E18">
      <w:pPr>
        <w:pStyle w:val="ListParagraph"/>
        <w:numPr>
          <w:ilvl w:val="0"/>
          <w:numId w:val="10"/>
        </w:numPr>
        <w:spacing w:line="480" w:lineRule="auto"/>
        <w:rPr>
          <w:rFonts w:ascii="Times New Roman" w:hAnsi="Times New Roman" w:cs="Times New Roman"/>
          <w:b/>
          <w:sz w:val="24"/>
          <w:szCs w:val="24"/>
        </w:rPr>
      </w:pPr>
      <w:r w:rsidRPr="00745D53">
        <w:rPr>
          <w:rFonts w:ascii="Times New Roman" w:hAnsi="Times New Roman" w:cs="Times New Roman"/>
          <w:b/>
          <w:sz w:val="24"/>
          <w:szCs w:val="24"/>
        </w:rPr>
        <w:t>Subjects and m</w:t>
      </w:r>
      <w:r w:rsidR="00A9564A" w:rsidRPr="00745D53">
        <w:rPr>
          <w:rFonts w:ascii="Times New Roman" w:hAnsi="Times New Roman" w:cs="Times New Roman"/>
          <w:b/>
          <w:sz w:val="24"/>
          <w:szCs w:val="24"/>
        </w:rPr>
        <w:t>ethod</w:t>
      </w:r>
      <w:r w:rsidRPr="00745D53">
        <w:rPr>
          <w:rFonts w:ascii="Times New Roman" w:hAnsi="Times New Roman" w:cs="Times New Roman"/>
          <w:b/>
          <w:sz w:val="24"/>
          <w:szCs w:val="24"/>
        </w:rPr>
        <w:t>s</w:t>
      </w:r>
      <w:r w:rsidR="00DE4149" w:rsidRPr="00745D53">
        <w:rPr>
          <w:rStyle w:val="FootnoteReference"/>
        </w:rPr>
        <w:footnoteReference w:id="1"/>
      </w:r>
    </w:p>
    <w:p w14:paraId="410804D9" w14:textId="3D6951AC" w:rsidR="00FD1B86" w:rsidRPr="00745D53" w:rsidRDefault="00E80E18" w:rsidP="00CB723A">
      <w:pPr>
        <w:spacing w:line="480" w:lineRule="auto"/>
        <w:rPr>
          <w:rFonts w:ascii="Times New Roman" w:hAnsi="Times New Roman" w:cs="Times New Roman"/>
          <w:b/>
          <w:bCs/>
          <w:i/>
          <w:sz w:val="24"/>
          <w:szCs w:val="24"/>
        </w:rPr>
      </w:pPr>
      <w:r w:rsidRPr="00745D53">
        <w:rPr>
          <w:rFonts w:ascii="Times New Roman" w:hAnsi="Times New Roman" w:cs="Times New Roman"/>
          <w:b/>
          <w:bCs/>
          <w:i/>
          <w:sz w:val="24"/>
          <w:szCs w:val="24"/>
        </w:rPr>
        <w:t>2</w:t>
      </w:r>
      <w:r w:rsidR="00A21040" w:rsidRPr="00745D53">
        <w:rPr>
          <w:rFonts w:ascii="Times New Roman" w:hAnsi="Times New Roman" w:cs="Times New Roman"/>
          <w:b/>
          <w:bCs/>
          <w:i/>
          <w:sz w:val="24"/>
          <w:szCs w:val="24"/>
        </w:rPr>
        <w:t xml:space="preserve">.1 </w:t>
      </w:r>
      <w:r w:rsidR="00FD1B86" w:rsidRPr="00745D53">
        <w:rPr>
          <w:rFonts w:ascii="Times New Roman" w:hAnsi="Times New Roman" w:cs="Times New Roman"/>
          <w:b/>
          <w:bCs/>
          <w:i/>
          <w:sz w:val="24"/>
          <w:szCs w:val="24"/>
        </w:rPr>
        <w:t>Eligibility criteria</w:t>
      </w:r>
    </w:p>
    <w:p w14:paraId="48E74CB3" w14:textId="15680CA4" w:rsidR="00A9564A" w:rsidRPr="00745D53" w:rsidRDefault="00E80E18" w:rsidP="00CB723A">
      <w:pPr>
        <w:spacing w:line="480" w:lineRule="auto"/>
        <w:rPr>
          <w:rFonts w:ascii="Times New Roman" w:hAnsi="Times New Roman" w:cs="Times New Roman"/>
          <w:i/>
          <w:sz w:val="24"/>
          <w:szCs w:val="24"/>
        </w:rPr>
      </w:pPr>
      <w:r w:rsidRPr="00745D53">
        <w:rPr>
          <w:rFonts w:ascii="Times New Roman" w:hAnsi="Times New Roman" w:cs="Times New Roman"/>
          <w:i/>
          <w:sz w:val="24"/>
          <w:szCs w:val="24"/>
        </w:rPr>
        <w:t xml:space="preserve">2.1.1 </w:t>
      </w:r>
      <w:r w:rsidR="00A6618D" w:rsidRPr="00745D53">
        <w:rPr>
          <w:rFonts w:ascii="Times New Roman" w:hAnsi="Times New Roman" w:cs="Times New Roman"/>
          <w:i/>
          <w:sz w:val="24"/>
          <w:szCs w:val="24"/>
        </w:rPr>
        <w:t>Participants, s</w:t>
      </w:r>
      <w:r w:rsidR="00200A85" w:rsidRPr="00745D53">
        <w:rPr>
          <w:rFonts w:ascii="Times New Roman" w:hAnsi="Times New Roman" w:cs="Times New Roman"/>
          <w:i/>
          <w:sz w:val="24"/>
          <w:szCs w:val="24"/>
        </w:rPr>
        <w:t>tudies</w:t>
      </w:r>
      <w:r w:rsidR="00A6618D" w:rsidRPr="00745D53">
        <w:rPr>
          <w:rFonts w:ascii="Times New Roman" w:hAnsi="Times New Roman" w:cs="Times New Roman"/>
          <w:i/>
          <w:sz w:val="24"/>
          <w:szCs w:val="24"/>
        </w:rPr>
        <w:t>, and outcome measures</w:t>
      </w:r>
    </w:p>
    <w:p w14:paraId="4AD2AD6C" w14:textId="3D10F52E" w:rsidR="00A6618D" w:rsidRPr="00745D53" w:rsidRDefault="00E80E18" w:rsidP="00CB723A">
      <w:pPr>
        <w:spacing w:line="480" w:lineRule="auto"/>
        <w:rPr>
          <w:rFonts w:ascii="Times New Roman" w:hAnsi="Times New Roman" w:cs="Times New Roman"/>
          <w:i/>
          <w:sz w:val="24"/>
          <w:szCs w:val="24"/>
        </w:rPr>
      </w:pPr>
      <w:r w:rsidRPr="00745D53">
        <w:rPr>
          <w:rFonts w:ascii="Times New Roman" w:hAnsi="Times New Roman" w:cs="Times New Roman"/>
          <w:i/>
          <w:sz w:val="24"/>
          <w:szCs w:val="24"/>
        </w:rPr>
        <w:t xml:space="preserve">2.1.1.1 </w:t>
      </w:r>
      <w:r w:rsidR="00A6618D" w:rsidRPr="00745D53">
        <w:rPr>
          <w:rFonts w:ascii="Times New Roman" w:hAnsi="Times New Roman" w:cs="Times New Roman"/>
          <w:i/>
          <w:sz w:val="24"/>
          <w:szCs w:val="24"/>
        </w:rPr>
        <w:t>Included</w:t>
      </w:r>
    </w:p>
    <w:p w14:paraId="1C675E45" w14:textId="75BB6F0F" w:rsidR="00A6618D" w:rsidRPr="00745D53" w:rsidRDefault="009E3378" w:rsidP="00CB723A">
      <w:pPr>
        <w:spacing w:line="480" w:lineRule="auto"/>
        <w:rPr>
          <w:rFonts w:ascii="Times New Roman" w:hAnsi="Times New Roman" w:cs="Times New Roman"/>
          <w:sz w:val="24"/>
          <w:szCs w:val="24"/>
        </w:rPr>
      </w:pPr>
      <w:r w:rsidRPr="00745D53">
        <w:rPr>
          <w:rFonts w:ascii="Times New Roman" w:hAnsi="Times New Roman" w:cs="Times New Roman"/>
          <w:sz w:val="24"/>
          <w:szCs w:val="24"/>
        </w:rPr>
        <w:t>Studies eligible fo</w:t>
      </w:r>
      <w:r w:rsidR="00586D20" w:rsidRPr="00745D53">
        <w:rPr>
          <w:rFonts w:ascii="Times New Roman" w:hAnsi="Times New Roman" w:cs="Times New Roman"/>
          <w:sz w:val="24"/>
          <w:szCs w:val="24"/>
        </w:rPr>
        <w:t>r inclusion</w:t>
      </w:r>
      <w:r w:rsidR="00281919" w:rsidRPr="00745D53">
        <w:rPr>
          <w:rFonts w:ascii="Times New Roman" w:hAnsi="Times New Roman" w:cs="Times New Roman"/>
          <w:sz w:val="24"/>
          <w:szCs w:val="24"/>
        </w:rPr>
        <w:t xml:space="preserve"> </w:t>
      </w:r>
      <w:r w:rsidR="0044247F" w:rsidRPr="00745D53">
        <w:rPr>
          <w:rFonts w:ascii="Times New Roman" w:hAnsi="Times New Roman" w:cs="Times New Roman"/>
          <w:sz w:val="24"/>
          <w:szCs w:val="24"/>
        </w:rPr>
        <w:t xml:space="preserve">examined </w:t>
      </w:r>
      <w:r w:rsidR="00A6618D" w:rsidRPr="00745D53">
        <w:rPr>
          <w:rFonts w:ascii="Times New Roman" w:hAnsi="Times New Roman" w:cs="Times New Roman"/>
          <w:sz w:val="24"/>
          <w:szCs w:val="24"/>
        </w:rPr>
        <w:t>5-12-year-old</w:t>
      </w:r>
      <w:r w:rsidR="0044247F" w:rsidRPr="00745D53">
        <w:rPr>
          <w:rFonts w:ascii="Times New Roman" w:hAnsi="Times New Roman" w:cs="Times New Roman"/>
          <w:sz w:val="24"/>
          <w:szCs w:val="24"/>
        </w:rPr>
        <w:t xml:space="preserve"> children</w:t>
      </w:r>
      <w:r w:rsidR="0050275B" w:rsidRPr="00745D53">
        <w:rPr>
          <w:rFonts w:ascii="Times New Roman" w:hAnsi="Times New Roman" w:cs="Times New Roman"/>
          <w:sz w:val="24"/>
          <w:szCs w:val="24"/>
        </w:rPr>
        <w:t>. W</w:t>
      </w:r>
      <w:r w:rsidR="006F2F38" w:rsidRPr="00745D53">
        <w:rPr>
          <w:rFonts w:ascii="Times New Roman" w:hAnsi="Times New Roman" w:cs="Times New Roman"/>
          <w:sz w:val="24"/>
          <w:szCs w:val="24"/>
        </w:rPr>
        <w:t>e were particularly interested in the role of confederate</w:t>
      </w:r>
      <w:r w:rsidR="007F01FF" w:rsidRPr="00745D53">
        <w:rPr>
          <w:rFonts w:ascii="Times New Roman" w:hAnsi="Times New Roman" w:cs="Times New Roman"/>
          <w:sz w:val="24"/>
          <w:szCs w:val="24"/>
        </w:rPr>
        <w:t xml:space="preserve"> peers</w:t>
      </w:r>
      <w:r w:rsidR="006F2F38" w:rsidRPr="00745D53">
        <w:rPr>
          <w:rFonts w:ascii="Times New Roman" w:hAnsi="Times New Roman" w:cs="Times New Roman"/>
          <w:sz w:val="24"/>
          <w:szCs w:val="24"/>
        </w:rPr>
        <w:t xml:space="preserve"> on primary school children’s eating behaviour</w:t>
      </w:r>
      <w:r w:rsidR="0050275B" w:rsidRPr="00745D53">
        <w:rPr>
          <w:rFonts w:ascii="Times New Roman" w:hAnsi="Times New Roman" w:cs="Times New Roman"/>
          <w:sz w:val="24"/>
          <w:szCs w:val="24"/>
        </w:rPr>
        <w:t xml:space="preserve"> due to the unique eating environment within primary schools where children sit together in a structured environment and are likely to be eating similar foods.</w:t>
      </w:r>
      <w:r w:rsidR="006F2F38" w:rsidRPr="00745D53">
        <w:rPr>
          <w:rFonts w:ascii="Times New Roman" w:hAnsi="Times New Roman" w:cs="Times New Roman"/>
          <w:sz w:val="24"/>
          <w:szCs w:val="24"/>
        </w:rPr>
        <w:t xml:space="preserve"> The studies</w:t>
      </w:r>
      <w:r w:rsidR="00281919" w:rsidRPr="00745D53">
        <w:rPr>
          <w:rStyle w:val="CommentReference"/>
          <w:rFonts w:ascii="Times New Roman" w:hAnsi="Times New Roman" w:cs="Times New Roman"/>
          <w:sz w:val="24"/>
        </w:rPr>
        <w:t xml:space="preserve"> </w:t>
      </w:r>
      <w:r w:rsidRPr="00745D53">
        <w:rPr>
          <w:rFonts w:ascii="Times New Roman" w:hAnsi="Times New Roman" w:cs="Times New Roman"/>
          <w:sz w:val="24"/>
          <w:szCs w:val="24"/>
        </w:rPr>
        <w:t>were q</w:t>
      </w:r>
      <w:r w:rsidR="001D3972" w:rsidRPr="00745D53">
        <w:rPr>
          <w:rFonts w:ascii="Times New Roman" w:hAnsi="Times New Roman" w:cs="Times New Roman"/>
          <w:sz w:val="24"/>
          <w:szCs w:val="24"/>
        </w:rPr>
        <w:t xml:space="preserve">uantitative experimental studies </w:t>
      </w:r>
      <w:r w:rsidR="00081E23" w:rsidRPr="00745D53">
        <w:rPr>
          <w:rFonts w:ascii="Times New Roman" w:hAnsi="Times New Roman" w:cs="Times New Roman"/>
          <w:sz w:val="24"/>
          <w:szCs w:val="24"/>
        </w:rPr>
        <w:t xml:space="preserve">in human volunteers </w:t>
      </w:r>
      <w:r w:rsidR="001D3972" w:rsidRPr="00745D53">
        <w:rPr>
          <w:rFonts w:ascii="Times New Roman" w:hAnsi="Times New Roman" w:cs="Times New Roman"/>
          <w:sz w:val="24"/>
          <w:szCs w:val="24"/>
        </w:rPr>
        <w:t xml:space="preserve">examining </w:t>
      </w:r>
      <w:r w:rsidR="0050275B" w:rsidRPr="00745D53">
        <w:rPr>
          <w:rFonts w:ascii="Times New Roman" w:hAnsi="Times New Roman" w:cs="Times New Roman"/>
          <w:sz w:val="24"/>
          <w:szCs w:val="24"/>
        </w:rPr>
        <w:t xml:space="preserve">1) </w:t>
      </w:r>
      <w:r w:rsidR="005F6688" w:rsidRPr="00745D53">
        <w:rPr>
          <w:rFonts w:ascii="Times New Roman" w:hAnsi="Times New Roman" w:cs="Times New Roman"/>
          <w:sz w:val="24"/>
          <w:szCs w:val="24"/>
        </w:rPr>
        <w:t xml:space="preserve">the influence of </w:t>
      </w:r>
      <w:r w:rsidR="005C7975" w:rsidRPr="00745D53">
        <w:rPr>
          <w:rFonts w:ascii="Times New Roman" w:hAnsi="Times New Roman" w:cs="Times New Roman"/>
          <w:sz w:val="24"/>
          <w:szCs w:val="24"/>
        </w:rPr>
        <w:t>present</w:t>
      </w:r>
      <w:r w:rsidR="00355314" w:rsidRPr="00745D53">
        <w:rPr>
          <w:rFonts w:ascii="Times New Roman" w:hAnsi="Times New Roman" w:cs="Times New Roman"/>
          <w:sz w:val="24"/>
          <w:szCs w:val="24"/>
        </w:rPr>
        <w:t xml:space="preserve"> or remote confederate</w:t>
      </w:r>
      <w:r w:rsidR="008040B9" w:rsidRPr="00745D53">
        <w:rPr>
          <w:rFonts w:ascii="Times New Roman" w:hAnsi="Times New Roman" w:cs="Times New Roman"/>
          <w:sz w:val="24"/>
          <w:szCs w:val="24"/>
        </w:rPr>
        <w:t xml:space="preserve"> peers</w:t>
      </w:r>
      <w:r w:rsidR="00F113F5" w:rsidRPr="00745D53">
        <w:rPr>
          <w:rFonts w:ascii="Times New Roman" w:hAnsi="Times New Roman" w:cs="Times New Roman"/>
          <w:sz w:val="24"/>
          <w:szCs w:val="24"/>
        </w:rPr>
        <w:t xml:space="preserve">, and </w:t>
      </w:r>
      <w:r w:rsidR="007415D4" w:rsidRPr="00745D53">
        <w:rPr>
          <w:rFonts w:ascii="Times New Roman" w:hAnsi="Times New Roman" w:cs="Times New Roman"/>
          <w:sz w:val="24"/>
          <w:szCs w:val="24"/>
        </w:rPr>
        <w:t>2</w:t>
      </w:r>
      <w:r w:rsidR="00F113F5" w:rsidRPr="00745D53">
        <w:rPr>
          <w:rFonts w:ascii="Times New Roman" w:hAnsi="Times New Roman" w:cs="Times New Roman"/>
          <w:sz w:val="24"/>
          <w:szCs w:val="24"/>
        </w:rPr>
        <w:t>)</w:t>
      </w:r>
      <w:r w:rsidR="00F64F1F" w:rsidRPr="00745D53">
        <w:rPr>
          <w:rFonts w:ascii="Times New Roman" w:hAnsi="Times New Roman" w:cs="Times New Roman"/>
          <w:sz w:val="24"/>
          <w:szCs w:val="24"/>
        </w:rPr>
        <w:t xml:space="preserve"> </w:t>
      </w:r>
      <w:r w:rsidR="00F113F5" w:rsidRPr="00745D53">
        <w:rPr>
          <w:rFonts w:ascii="Times New Roman" w:hAnsi="Times New Roman" w:cs="Times New Roman"/>
          <w:sz w:val="24"/>
          <w:szCs w:val="24"/>
        </w:rPr>
        <w:t>the influence of exposure to</w:t>
      </w:r>
      <w:r w:rsidR="007B2EE0" w:rsidRPr="00745D53">
        <w:rPr>
          <w:rFonts w:ascii="Times New Roman" w:hAnsi="Times New Roman" w:cs="Times New Roman"/>
          <w:sz w:val="24"/>
          <w:szCs w:val="24"/>
        </w:rPr>
        <w:t xml:space="preserve"> a high</w:t>
      </w:r>
      <w:r w:rsidR="00971C31" w:rsidRPr="00745D53">
        <w:rPr>
          <w:rFonts w:ascii="Times New Roman" w:hAnsi="Times New Roman" w:cs="Times New Roman"/>
          <w:sz w:val="24"/>
          <w:szCs w:val="24"/>
        </w:rPr>
        <w:t>-</w:t>
      </w:r>
      <w:r w:rsidR="007B2EE0" w:rsidRPr="00745D53">
        <w:rPr>
          <w:rFonts w:ascii="Times New Roman" w:hAnsi="Times New Roman" w:cs="Times New Roman"/>
          <w:sz w:val="24"/>
          <w:szCs w:val="24"/>
        </w:rPr>
        <w:t xml:space="preserve">intake vs. a low or </w:t>
      </w:r>
      <w:r w:rsidR="0019567C" w:rsidRPr="00745D53">
        <w:rPr>
          <w:rFonts w:ascii="Times New Roman" w:hAnsi="Times New Roman" w:cs="Times New Roman"/>
          <w:sz w:val="24"/>
          <w:szCs w:val="24"/>
        </w:rPr>
        <w:t>no-intake</w:t>
      </w:r>
      <w:r w:rsidR="000A46EA" w:rsidRPr="00745D53">
        <w:rPr>
          <w:rFonts w:ascii="Times New Roman" w:hAnsi="Times New Roman" w:cs="Times New Roman"/>
          <w:sz w:val="24"/>
          <w:szCs w:val="24"/>
        </w:rPr>
        <w:t xml:space="preserve"> confederate</w:t>
      </w:r>
      <w:r w:rsidR="008040B9" w:rsidRPr="00745D53">
        <w:rPr>
          <w:rFonts w:ascii="Times New Roman" w:hAnsi="Times New Roman" w:cs="Times New Roman"/>
          <w:sz w:val="24"/>
          <w:szCs w:val="24"/>
        </w:rPr>
        <w:t xml:space="preserve"> peers</w:t>
      </w:r>
      <w:r w:rsidR="000A46EA" w:rsidRPr="00745D53">
        <w:rPr>
          <w:rFonts w:ascii="Times New Roman" w:hAnsi="Times New Roman" w:cs="Times New Roman"/>
          <w:sz w:val="24"/>
          <w:szCs w:val="24"/>
        </w:rPr>
        <w:t xml:space="preserve"> </w:t>
      </w:r>
      <w:r w:rsidR="00F113F5" w:rsidRPr="00745D53">
        <w:rPr>
          <w:rFonts w:ascii="Times New Roman" w:hAnsi="Times New Roman" w:cs="Times New Roman"/>
          <w:sz w:val="24"/>
          <w:szCs w:val="24"/>
        </w:rPr>
        <w:t>on children’s food intake</w:t>
      </w:r>
      <w:r w:rsidR="007B2EE0" w:rsidRPr="00745D53">
        <w:rPr>
          <w:rFonts w:ascii="Times New Roman" w:hAnsi="Times New Roman" w:cs="Times New Roman"/>
          <w:sz w:val="24"/>
          <w:szCs w:val="24"/>
        </w:rPr>
        <w:t>.</w:t>
      </w:r>
      <w:r w:rsidR="00D1439A" w:rsidRPr="00745D53">
        <w:rPr>
          <w:rFonts w:ascii="Times New Roman" w:hAnsi="Times New Roman" w:cs="Times New Roman"/>
          <w:sz w:val="24"/>
          <w:szCs w:val="24"/>
        </w:rPr>
        <w:t xml:space="preserve"> </w:t>
      </w:r>
    </w:p>
    <w:p w14:paraId="1FE8D33D" w14:textId="77777777" w:rsidR="00E80E18" w:rsidRPr="00745D53" w:rsidRDefault="00E80E18" w:rsidP="00CB723A">
      <w:pPr>
        <w:spacing w:line="480" w:lineRule="auto"/>
        <w:rPr>
          <w:rFonts w:ascii="Times New Roman" w:hAnsi="Times New Roman" w:cs="Times New Roman"/>
          <w:i/>
          <w:sz w:val="24"/>
          <w:szCs w:val="24"/>
        </w:rPr>
      </w:pPr>
    </w:p>
    <w:p w14:paraId="21BFD3DD" w14:textId="2E9BAA6A" w:rsidR="00A6618D" w:rsidRPr="00745D53" w:rsidRDefault="00E80E18" w:rsidP="00CB723A">
      <w:pPr>
        <w:spacing w:line="480" w:lineRule="auto"/>
        <w:rPr>
          <w:rFonts w:ascii="Times New Roman" w:hAnsi="Times New Roman" w:cs="Times New Roman"/>
          <w:i/>
          <w:sz w:val="24"/>
          <w:szCs w:val="24"/>
        </w:rPr>
      </w:pPr>
      <w:r w:rsidRPr="00745D53">
        <w:rPr>
          <w:rFonts w:ascii="Times New Roman" w:hAnsi="Times New Roman" w:cs="Times New Roman"/>
          <w:i/>
          <w:sz w:val="24"/>
          <w:szCs w:val="24"/>
        </w:rPr>
        <w:lastRenderedPageBreak/>
        <w:t xml:space="preserve">2.1.1.2 </w:t>
      </w:r>
      <w:r w:rsidR="00A6618D" w:rsidRPr="00745D53">
        <w:rPr>
          <w:rFonts w:ascii="Times New Roman" w:hAnsi="Times New Roman" w:cs="Times New Roman"/>
          <w:i/>
          <w:sz w:val="24"/>
          <w:szCs w:val="24"/>
        </w:rPr>
        <w:t>Excluded</w:t>
      </w:r>
    </w:p>
    <w:p w14:paraId="450F1A1D" w14:textId="50765B2B" w:rsidR="001D3972" w:rsidRPr="00745D53" w:rsidRDefault="00A6618D" w:rsidP="00CB723A">
      <w:pPr>
        <w:spacing w:line="480" w:lineRule="auto"/>
        <w:rPr>
          <w:rFonts w:ascii="Times New Roman" w:hAnsi="Times New Roman" w:cs="Times New Roman"/>
          <w:sz w:val="24"/>
          <w:szCs w:val="24"/>
        </w:rPr>
      </w:pPr>
      <w:r w:rsidRPr="00745D53">
        <w:rPr>
          <w:rFonts w:ascii="Times New Roman" w:hAnsi="Times New Roman" w:cs="Times New Roman"/>
          <w:sz w:val="24"/>
          <w:szCs w:val="24"/>
        </w:rPr>
        <w:t>Intervention</w:t>
      </w:r>
      <w:r w:rsidR="00971C31" w:rsidRPr="00745D53">
        <w:rPr>
          <w:rFonts w:ascii="Times New Roman" w:hAnsi="Times New Roman" w:cs="Times New Roman"/>
          <w:sz w:val="24"/>
          <w:szCs w:val="24"/>
        </w:rPr>
        <w:t>al</w:t>
      </w:r>
      <w:r w:rsidRPr="00745D53">
        <w:rPr>
          <w:rFonts w:ascii="Times New Roman" w:hAnsi="Times New Roman" w:cs="Times New Roman"/>
          <w:sz w:val="24"/>
          <w:szCs w:val="24"/>
        </w:rPr>
        <w:t xml:space="preserve"> and </w:t>
      </w:r>
      <w:r w:rsidR="00971C31" w:rsidRPr="00745D53">
        <w:rPr>
          <w:rFonts w:ascii="Times New Roman" w:hAnsi="Times New Roman" w:cs="Times New Roman"/>
          <w:sz w:val="24"/>
          <w:szCs w:val="24"/>
        </w:rPr>
        <w:t xml:space="preserve">experimental </w:t>
      </w:r>
      <w:r w:rsidRPr="00745D53">
        <w:rPr>
          <w:rFonts w:ascii="Times New Roman" w:hAnsi="Times New Roman" w:cs="Times New Roman"/>
          <w:sz w:val="24"/>
          <w:szCs w:val="24"/>
        </w:rPr>
        <w:t xml:space="preserve">studies involving parental influences were excluded, as were studies involving children with health </w:t>
      </w:r>
      <w:r w:rsidR="00971C31" w:rsidRPr="00745D53">
        <w:rPr>
          <w:rFonts w:ascii="Times New Roman" w:hAnsi="Times New Roman" w:cs="Times New Roman"/>
          <w:sz w:val="24"/>
          <w:szCs w:val="24"/>
        </w:rPr>
        <w:t xml:space="preserve">problems </w:t>
      </w:r>
      <w:r w:rsidRPr="00745D53">
        <w:rPr>
          <w:rFonts w:ascii="Times New Roman" w:hAnsi="Times New Roman" w:cs="Times New Roman"/>
          <w:sz w:val="24"/>
          <w:szCs w:val="24"/>
        </w:rPr>
        <w:t xml:space="preserve">or learning </w:t>
      </w:r>
      <w:r w:rsidR="00971C31" w:rsidRPr="00745D53">
        <w:rPr>
          <w:rFonts w:ascii="Times New Roman" w:hAnsi="Times New Roman" w:cs="Times New Roman"/>
          <w:sz w:val="24"/>
          <w:szCs w:val="24"/>
        </w:rPr>
        <w:t xml:space="preserve">difficulties </w:t>
      </w:r>
      <w:r w:rsidRPr="00745D53">
        <w:rPr>
          <w:rFonts w:ascii="Times New Roman" w:hAnsi="Times New Roman" w:cs="Times New Roman"/>
          <w:sz w:val="24"/>
          <w:szCs w:val="24"/>
        </w:rPr>
        <w:t xml:space="preserve">(e.g. eating disorders or learning disabilities). </w:t>
      </w:r>
      <w:r w:rsidR="00D1439A" w:rsidRPr="00745D53">
        <w:rPr>
          <w:rFonts w:ascii="Times New Roman" w:hAnsi="Times New Roman" w:cs="Times New Roman"/>
          <w:sz w:val="24"/>
          <w:szCs w:val="24"/>
        </w:rPr>
        <w:t xml:space="preserve">Studies </w:t>
      </w:r>
      <w:r w:rsidR="008F0FEC" w:rsidRPr="00745D53">
        <w:rPr>
          <w:rFonts w:ascii="Times New Roman" w:hAnsi="Times New Roman" w:cs="Times New Roman"/>
          <w:sz w:val="24"/>
          <w:szCs w:val="24"/>
        </w:rPr>
        <w:t xml:space="preserve">measuring food </w:t>
      </w:r>
      <w:r w:rsidR="007D78F0" w:rsidRPr="00745D53">
        <w:rPr>
          <w:rFonts w:ascii="Times New Roman" w:hAnsi="Times New Roman" w:cs="Times New Roman"/>
          <w:sz w:val="24"/>
          <w:szCs w:val="24"/>
        </w:rPr>
        <w:t>choice</w:t>
      </w:r>
      <w:r w:rsidR="00971C31" w:rsidRPr="00745D53">
        <w:rPr>
          <w:rFonts w:ascii="Times New Roman" w:hAnsi="Times New Roman" w:cs="Times New Roman"/>
          <w:sz w:val="24"/>
          <w:szCs w:val="24"/>
        </w:rPr>
        <w:t>, those involving two or more free-</w:t>
      </w:r>
      <w:r w:rsidR="00D1439A" w:rsidRPr="00745D53">
        <w:rPr>
          <w:rFonts w:ascii="Times New Roman" w:hAnsi="Times New Roman" w:cs="Times New Roman"/>
          <w:sz w:val="24"/>
          <w:szCs w:val="24"/>
        </w:rPr>
        <w:t>eating participants,</w:t>
      </w:r>
      <w:r w:rsidR="008040B9" w:rsidRPr="00745D53">
        <w:rPr>
          <w:rFonts w:ascii="Times New Roman" w:hAnsi="Times New Roman" w:cs="Times New Roman"/>
          <w:sz w:val="24"/>
          <w:szCs w:val="24"/>
        </w:rPr>
        <w:t xml:space="preserve"> those including an adult confederate,</w:t>
      </w:r>
      <w:r w:rsidR="00D1439A" w:rsidRPr="00745D53">
        <w:rPr>
          <w:rFonts w:ascii="Times New Roman" w:hAnsi="Times New Roman" w:cs="Times New Roman"/>
          <w:sz w:val="24"/>
          <w:szCs w:val="24"/>
        </w:rPr>
        <w:t xml:space="preserve"> and studies examining the impact of social norm messages</w:t>
      </w:r>
      <w:r w:rsidR="00892252" w:rsidRPr="00745D53">
        <w:rPr>
          <w:rFonts w:ascii="Times New Roman" w:hAnsi="Times New Roman" w:cs="Times New Roman"/>
          <w:sz w:val="24"/>
          <w:szCs w:val="24"/>
        </w:rPr>
        <w:t xml:space="preserve"> (e.g. messages indicating the </w:t>
      </w:r>
      <w:r w:rsidR="00680C86" w:rsidRPr="00745D53">
        <w:rPr>
          <w:rFonts w:ascii="Times New Roman" w:hAnsi="Times New Roman" w:cs="Times New Roman"/>
          <w:sz w:val="24"/>
          <w:szCs w:val="24"/>
        </w:rPr>
        <w:t xml:space="preserve">general </w:t>
      </w:r>
      <w:r w:rsidR="00892252" w:rsidRPr="00745D53">
        <w:rPr>
          <w:rFonts w:ascii="Times New Roman" w:hAnsi="Times New Roman" w:cs="Times New Roman"/>
          <w:sz w:val="24"/>
          <w:szCs w:val="24"/>
        </w:rPr>
        <w:t>behaviour of others</w:t>
      </w:r>
      <w:r w:rsidR="00680C86" w:rsidRPr="00745D53">
        <w:rPr>
          <w:rFonts w:ascii="Times New Roman" w:hAnsi="Times New Roman" w:cs="Times New Roman"/>
          <w:sz w:val="24"/>
          <w:szCs w:val="24"/>
        </w:rPr>
        <w:t xml:space="preserve"> and not specifically how people had behaved in the study</w:t>
      </w:r>
      <w:r w:rsidR="00892252" w:rsidRPr="00745D53">
        <w:rPr>
          <w:rFonts w:ascii="Times New Roman" w:hAnsi="Times New Roman" w:cs="Times New Roman"/>
          <w:sz w:val="24"/>
          <w:szCs w:val="24"/>
        </w:rPr>
        <w:t>)</w:t>
      </w:r>
      <w:r w:rsidR="00D1439A" w:rsidRPr="00745D53">
        <w:rPr>
          <w:rFonts w:ascii="Times New Roman" w:hAnsi="Times New Roman" w:cs="Times New Roman"/>
          <w:sz w:val="24"/>
          <w:szCs w:val="24"/>
        </w:rPr>
        <w:t xml:space="preserve"> were excluded. </w:t>
      </w:r>
      <w:r w:rsidR="00F64F1F" w:rsidRPr="00745D53">
        <w:rPr>
          <w:rFonts w:ascii="Times New Roman" w:hAnsi="Times New Roman" w:cs="Times New Roman"/>
          <w:sz w:val="24"/>
          <w:szCs w:val="24"/>
        </w:rPr>
        <w:t>Studies which did not include a low</w:t>
      </w:r>
      <w:r w:rsidR="00971C31" w:rsidRPr="00745D53">
        <w:rPr>
          <w:rFonts w:ascii="Times New Roman" w:hAnsi="Times New Roman" w:cs="Times New Roman"/>
          <w:sz w:val="24"/>
          <w:szCs w:val="24"/>
        </w:rPr>
        <w:t>-</w:t>
      </w:r>
      <w:r w:rsidR="00156815" w:rsidRPr="00745D53">
        <w:rPr>
          <w:rFonts w:ascii="Times New Roman" w:hAnsi="Times New Roman" w:cs="Times New Roman"/>
          <w:sz w:val="24"/>
          <w:szCs w:val="24"/>
        </w:rPr>
        <w:t xml:space="preserve"> or no</w:t>
      </w:r>
      <w:r w:rsidR="00971C31" w:rsidRPr="00745D53">
        <w:rPr>
          <w:rFonts w:ascii="Times New Roman" w:hAnsi="Times New Roman" w:cs="Times New Roman"/>
          <w:sz w:val="24"/>
          <w:szCs w:val="24"/>
        </w:rPr>
        <w:t>-</w:t>
      </w:r>
      <w:r w:rsidR="00156815" w:rsidRPr="00745D53">
        <w:rPr>
          <w:rFonts w:ascii="Times New Roman" w:hAnsi="Times New Roman" w:cs="Times New Roman"/>
          <w:sz w:val="24"/>
          <w:szCs w:val="24"/>
        </w:rPr>
        <w:t xml:space="preserve">intake condition (i.e. only examined </w:t>
      </w:r>
      <w:r w:rsidR="0019567C" w:rsidRPr="00745D53">
        <w:rPr>
          <w:rFonts w:ascii="Times New Roman" w:hAnsi="Times New Roman" w:cs="Times New Roman"/>
          <w:sz w:val="24"/>
          <w:szCs w:val="24"/>
        </w:rPr>
        <w:t>high-intake</w:t>
      </w:r>
      <w:r w:rsidR="00156815" w:rsidRPr="00745D53">
        <w:rPr>
          <w:rFonts w:ascii="Times New Roman" w:hAnsi="Times New Roman" w:cs="Times New Roman"/>
          <w:sz w:val="24"/>
          <w:szCs w:val="24"/>
        </w:rPr>
        <w:t xml:space="preserve"> confederates) were </w:t>
      </w:r>
      <w:r w:rsidRPr="00745D53">
        <w:rPr>
          <w:rFonts w:ascii="Times New Roman" w:hAnsi="Times New Roman" w:cs="Times New Roman"/>
          <w:sz w:val="24"/>
          <w:szCs w:val="24"/>
        </w:rPr>
        <w:t xml:space="preserve">also </w:t>
      </w:r>
      <w:r w:rsidR="00156815" w:rsidRPr="00745D53">
        <w:rPr>
          <w:rFonts w:ascii="Times New Roman" w:hAnsi="Times New Roman" w:cs="Times New Roman"/>
          <w:sz w:val="24"/>
          <w:szCs w:val="24"/>
        </w:rPr>
        <w:t>excluded</w:t>
      </w:r>
      <w:r w:rsidR="00E72724" w:rsidRPr="00745D53">
        <w:rPr>
          <w:rFonts w:ascii="Times New Roman" w:hAnsi="Times New Roman" w:cs="Times New Roman"/>
          <w:sz w:val="24"/>
          <w:szCs w:val="24"/>
        </w:rPr>
        <w:t>.</w:t>
      </w:r>
    </w:p>
    <w:p w14:paraId="3DAB564F" w14:textId="77777777" w:rsidR="00E80E18" w:rsidRPr="00745D53" w:rsidRDefault="00E80E18" w:rsidP="00CB723A">
      <w:pPr>
        <w:spacing w:line="480" w:lineRule="auto"/>
        <w:rPr>
          <w:rFonts w:ascii="Times New Roman" w:hAnsi="Times New Roman" w:cs="Times New Roman"/>
          <w:b/>
          <w:bCs/>
          <w:i/>
          <w:sz w:val="24"/>
          <w:szCs w:val="24"/>
        </w:rPr>
      </w:pPr>
    </w:p>
    <w:p w14:paraId="44C5122C" w14:textId="602C79CF" w:rsidR="00507452" w:rsidRPr="00745D53" w:rsidRDefault="00E80E18" w:rsidP="00CB723A">
      <w:pPr>
        <w:spacing w:line="480" w:lineRule="auto"/>
        <w:rPr>
          <w:rFonts w:ascii="Times New Roman" w:hAnsi="Times New Roman" w:cs="Times New Roman"/>
          <w:b/>
          <w:bCs/>
          <w:i/>
          <w:sz w:val="24"/>
          <w:szCs w:val="24"/>
        </w:rPr>
      </w:pPr>
      <w:r w:rsidRPr="00745D53">
        <w:rPr>
          <w:rFonts w:ascii="Times New Roman" w:hAnsi="Times New Roman" w:cs="Times New Roman"/>
          <w:b/>
          <w:bCs/>
          <w:i/>
          <w:sz w:val="24"/>
          <w:szCs w:val="24"/>
        </w:rPr>
        <w:t>2.</w:t>
      </w:r>
      <w:r w:rsidR="00653572" w:rsidRPr="00745D53">
        <w:rPr>
          <w:rFonts w:ascii="Times New Roman" w:hAnsi="Times New Roman" w:cs="Times New Roman"/>
          <w:b/>
          <w:bCs/>
          <w:i/>
          <w:sz w:val="24"/>
          <w:szCs w:val="24"/>
        </w:rPr>
        <w:t xml:space="preserve">2 </w:t>
      </w:r>
      <w:r w:rsidR="00507452" w:rsidRPr="00745D53">
        <w:rPr>
          <w:rFonts w:ascii="Times New Roman" w:hAnsi="Times New Roman" w:cs="Times New Roman"/>
          <w:b/>
          <w:bCs/>
          <w:i/>
          <w:sz w:val="24"/>
          <w:szCs w:val="24"/>
        </w:rPr>
        <w:t>Information sources and search strategy</w:t>
      </w:r>
    </w:p>
    <w:p w14:paraId="57570B68" w14:textId="7953D0EB" w:rsidR="00507452" w:rsidRPr="00745D53" w:rsidRDefault="00873190" w:rsidP="00CB723A">
      <w:pPr>
        <w:spacing w:line="480" w:lineRule="auto"/>
        <w:rPr>
          <w:rFonts w:ascii="Times New Roman" w:hAnsi="Times New Roman" w:cs="Times New Roman"/>
          <w:sz w:val="24"/>
          <w:szCs w:val="24"/>
        </w:rPr>
      </w:pPr>
      <w:r w:rsidRPr="00745D53">
        <w:rPr>
          <w:rFonts w:ascii="Times New Roman" w:hAnsi="Times New Roman" w:cs="Times New Roman"/>
          <w:sz w:val="24"/>
          <w:szCs w:val="24"/>
        </w:rPr>
        <w:t xml:space="preserve">Three electronic databases were searched: </w:t>
      </w:r>
      <w:r w:rsidR="00171C51" w:rsidRPr="00745D53">
        <w:rPr>
          <w:rFonts w:ascii="Times New Roman" w:hAnsi="Times New Roman" w:cs="Times New Roman"/>
          <w:sz w:val="24"/>
          <w:szCs w:val="24"/>
        </w:rPr>
        <w:t>M</w:t>
      </w:r>
      <w:r w:rsidR="00A9564A" w:rsidRPr="00745D53">
        <w:rPr>
          <w:rFonts w:ascii="Times New Roman" w:hAnsi="Times New Roman" w:cs="Times New Roman"/>
          <w:sz w:val="24"/>
          <w:szCs w:val="24"/>
        </w:rPr>
        <w:t>edline</w:t>
      </w:r>
      <w:r w:rsidR="00171C51" w:rsidRPr="00745D53">
        <w:rPr>
          <w:rFonts w:ascii="Times New Roman" w:hAnsi="Times New Roman" w:cs="Times New Roman"/>
          <w:sz w:val="24"/>
          <w:szCs w:val="24"/>
        </w:rPr>
        <w:t xml:space="preserve"> (pubmed),</w:t>
      </w:r>
      <w:r w:rsidR="00A9564A" w:rsidRPr="00745D53">
        <w:rPr>
          <w:rFonts w:ascii="Times New Roman" w:hAnsi="Times New Roman" w:cs="Times New Roman"/>
          <w:sz w:val="24"/>
          <w:szCs w:val="24"/>
        </w:rPr>
        <w:t xml:space="preserve"> PsycINFO</w:t>
      </w:r>
      <w:r w:rsidR="00171C51" w:rsidRPr="00745D53">
        <w:rPr>
          <w:rFonts w:ascii="Times New Roman" w:hAnsi="Times New Roman" w:cs="Times New Roman"/>
          <w:sz w:val="24"/>
          <w:szCs w:val="24"/>
        </w:rPr>
        <w:t xml:space="preserve"> and Web of Science</w:t>
      </w:r>
      <w:r w:rsidR="00A9564A" w:rsidRPr="00745D53">
        <w:rPr>
          <w:rFonts w:ascii="Times New Roman" w:hAnsi="Times New Roman" w:cs="Times New Roman"/>
          <w:sz w:val="24"/>
          <w:szCs w:val="24"/>
        </w:rPr>
        <w:t xml:space="preserve"> </w:t>
      </w:r>
      <w:r w:rsidR="00171C51" w:rsidRPr="00745D53">
        <w:rPr>
          <w:rFonts w:ascii="Times New Roman" w:hAnsi="Times New Roman" w:cs="Times New Roman"/>
          <w:sz w:val="24"/>
          <w:szCs w:val="24"/>
        </w:rPr>
        <w:t xml:space="preserve">in </w:t>
      </w:r>
      <w:r w:rsidR="000C4CC8" w:rsidRPr="00745D53">
        <w:rPr>
          <w:rFonts w:ascii="Times New Roman" w:hAnsi="Times New Roman" w:cs="Times New Roman"/>
          <w:sz w:val="24"/>
          <w:szCs w:val="24"/>
        </w:rPr>
        <w:t>June 2020</w:t>
      </w:r>
      <w:r w:rsidR="008F0FEC" w:rsidRPr="00745D53">
        <w:rPr>
          <w:rFonts w:ascii="Times New Roman" w:hAnsi="Times New Roman" w:cs="Times New Roman"/>
          <w:sz w:val="24"/>
          <w:szCs w:val="24"/>
        </w:rPr>
        <w:t xml:space="preserve"> and again in </w:t>
      </w:r>
      <w:r w:rsidR="008150F9" w:rsidRPr="00745D53">
        <w:rPr>
          <w:rFonts w:ascii="Times New Roman" w:hAnsi="Times New Roman" w:cs="Times New Roman"/>
          <w:sz w:val="24"/>
          <w:szCs w:val="24"/>
        </w:rPr>
        <w:t>March</w:t>
      </w:r>
      <w:r w:rsidR="008F0FEC" w:rsidRPr="00745D53">
        <w:rPr>
          <w:rFonts w:ascii="Times New Roman" w:hAnsi="Times New Roman" w:cs="Times New Roman"/>
          <w:sz w:val="24"/>
          <w:szCs w:val="24"/>
        </w:rPr>
        <w:t xml:space="preserve"> 2021</w:t>
      </w:r>
      <w:r w:rsidR="005C7975" w:rsidRPr="00745D53">
        <w:rPr>
          <w:rFonts w:ascii="Times New Roman" w:hAnsi="Times New Roman" w:cs="Times New Roman"/>
          <w:sz w:val="24"/>
          <w:szCs w:val="24"/>
        </w:rPr>
        <w:t xml:space="preserve"> to check for any new articles (no additional articles were found or included in March 2021)</w:t>
      </w:r>
      <w:r w:rsidR="007C3D5A" w:rsidRPr="00745D53">
        <w:rPr>
          <w:rFonts w:ascii="Times New Roman" w:hAnsi="Times New Roman" w:cs="Times New Roman"/>
          <w:sz w:val="24"/>
          <w:szCs w:val="24"/>
        </w:rPr>
        <w:t xml:space="preserve">. </w:t>
      </w:r>
      <w:r w:rsidR="005C7975" w:rsidRPr="00745D53">
        <w:rPr>
          <w:rFonts w:ascii="Times New Roman" w:hAnsi="Times New Roman" w:cs="Times New Roman"/>
          <w:sz w:val="24"/>
          <w:szCs w:val="24"/>
        </w:rPr>
        <w:t xml:space="preserve">The first author and a research assistant (SR) both ran the searches and screened 100% of the titles, abstracts and full texts. Any discrepancies were discussed and resolved. </w:t>
      </w:r>
      <w:r w:rsidR="00507452" w:rsidRPr="00745D53">
        <w:rPr>
          <w:rFonts w:ascii="Times New Roman" w:hAnsi="Times New Roman" w:cs="Times New Roman"/>
          <w:sz w:val="24"/>
          <w:szCs w:val="24"/>
        </w:rPr>
        <w:t>Searches included a combination of key words relevant to peer influence and children’s eating behaviour</w:t>
      </w:r>
      <w:r w:rsidR="007F07DB" w:rsidRPr="00745D53">
        <w:rPr>
          <w:rFonts w:ascii="Times New Roman" w:hAnsi="Times New Roman" w:cs="Times New Roman"/>
          <w:sz w:val="24"/>
          <w:szCs w:val="24"/>
        </w:rPr>
        <w:t xml:space="preserve"> </w:t>
      </w:r>
      <w:r w:rsidR="008A5C8E" w:rsidRPr="00745D53">
        <w:rPr>
          <w:rFonts w:ascii="Times New Roman" w:hAnsi="Times New Roman" w:cs="Times New Roman"/>
          <w:sz w:val="24"/>
          <w:szCs w:val="24"/>
        </w:rPr>
        <w:t>(s</w:t>
      </w:r>
      <w:r w:rsidR="007F07DB" w:rsidRPr="00745D53">
        <w:rPr>
          <w:rFonts w:ascii="Times New Roman" w:hAnsi="Times New Roman" w:cs="Times New Roman"/>
          <w:sz w:val="24"/>
          <w:szCs w:val="24"/>
        </w:rPr>
        <w:t>ee supplemental data for the full search strategy</w:t>
      </w:r>
      <w:r w:rsidR="008A5C8E" w:rsidRPr="00745D53">
        <w:rPr>
          <w:rFonts w:ascii="Times New Roman" w:hAnsi="Times New Roman" w:cs="Times New Roman"/>
          <w:sz w:val="24"/>
          <w:szCs w:val="24"/>
        </w:rPr>
        <w:t>)</w:t>
      </w:r>
      <w:r w:rsidR="007F07DB" w:rsidRPr="00745D53">
        <w:rPr>
          <w:rFonts w:ascii="Times New Roman" w:hAnsi="Times New Roman" w:cs="Times New Roman"/>
          <w:sz w:val="24"/>
          <w:szCs w:val="24"/>
        </w:rPr>
        <w:t>.</w:t>
      </w:r>
      <w:r w:rsidR="00361313" w:rsidRPr="00745D53">
        <w:rPr>
          <w:rFonts w:ascii="Times New Roman" w:hAnsi="Times New Roman" w:cs="Times New Roman"/>
          <w:sz w:val="24"/>
          <w:szCs w:val="24"/>
        </w:rPr>
        <w:t xml:space="preserve"> </w:t>
      </w:r>
      <w:r w:rsidR="00507452" w:rsidRPr="00745D53">
        <w:rPr>
          <w:rFonts w:ascii="Times New Roman" w:hAnsi="Times New Roman" w:cs="Times New Roman"/>
          <w:sz w:val="24"/>
          <w:szCs w:val="24"/>
        </w:rPr>
        <w:t>The electronic searches were supplemented with a manual search of reference sections in articles identified by the electronic search and other relevant sources.</w:t>
      </w:r>
      <w:r w:rsidR="00CE6F73" w:rsidRPr="00745D53">
        <w:rPr>
          <w:rFonts w:ascii="Times New Roman" w:hAnsi="Times New Roman" w:cs="Times New Roman"/>
          <w:sz w:val="24"/>
          <w:szCs w:val="24"/>
        </w:rPr>
        <w:t xml:space="preserve"> The author of one article was contacted to retrieve data</w:t>
      </w:r>
      <w:r w:rsidR="005258B2" w:rsidRPr="00745D53">
        <w:rPr>
          <w:rFonts w:ascii="Times New Roman" w:hAnsi="Times New Roman" w:cs="Times New Roman"/>
          <w:sz w:val="24"/>
          <w:szCs w:val="24"/>
        </w:rPr>
        <w:t>,</w:t>
      </w:r>
      <w:r w:rsidR="00CE6F73" w:rsidRPr="00745D53">
        <w:rPr>
          <w:rFonts w:ascii="Times New Roman" w:hAnsi="Times New Roman" w:cs="Times New Roman"/>
          <w:sz w:val="24"/>
          <w:szCs w:val="24"/>
        </w:rPr>
        <w:t xml:space="preserve"> however this proved unsuccessful and the paper is included in th</w:t>
      </w:r>
      <w:r w:rsidR="008A5C8E" w:rsidRPr="00745D53">
        <w:rPr>
          <w:rFonts w:ascii="Times New Roman" w:hAnsi="Times New Roman" w:cs="Times New Roman"/>
          <w:sz w:val="24"/>
          <w:szCs w:val="24"/>
        </w:rPr>
        <w:t>e narrative</w:t>
      </w:r>
      <w:r w:rsidR="00CE6F73" w:rsidRPr="00745D53">
        <w:rPr>
          <w:rFonts w:ascii="Times New Roman" w:hAnsi="Times New Roman" w:cs="Times New Roman"/>
          <w:sz w:val="24"/>
          <w:szCs w:val="24"/>
        </w:rPr>
        <w:t xml:space="preserve"> review but could not be included in the meta-analysis. </w:t>
      </w:r>
      <w:r w:rsidR="00507452" w:rsidRPr="00745D53">
        <w:rPr>
          <w:rFonts w:ascii="Times New Roman" w:hAnsi="Times New Roman" w:cs="Times New Roman"/>
          <w:sz w:val="24"/>
          <w:szCs w:val="24"/>
        </w:rPr>
        <w:t xml:space="preserve">The search process was guided by the Preferred Reporting Items for Systematic Reviews and Meta-analysis (PRISMA) guidelines. </w:t>
      </w:r>
      <w:r w:rsidR="00190429" w:rsidRPr="00745D53">
        <w:rPr>
          <w:rFonts w:ascii="Times New Roman" w:hAnsi="Times New Roman" w:cs="Times New Roman"/>
          <w:sz w:val="24"/>
          <w:szCs w:val="24"/>
        </w:rPr>
        <w:t>See figure 1 for the PRISMA flowchart.</w:t>
      </w:r>
      <w:r w:rsidR="00FF5307" w:rsidRPr="00745D53">
        <w:rPr>
          <w:rFonts w:ascii="Times New Roman" w:hAnsi="Times New Roman" w:cs="Times New Roman"/>
          <w:sz w:val="24"/>
          <w:szCs w:val="24"/>
        </w:rPr>
        <w:t xml:space="preserve"> </w:t>
      </w:r>
    </w:p>
    <w:p w14:paraId="1F82B72B" w14:textId="77777777" w:rsidR="00E80E18" w:rsidRPr="00745D53" w:rsidRDefault="00E80E18" w:rsidP="00CB723A">
      <w:pPr>
        <w:spacing w:line="480" w:lineRule="auto"/>
        <w:rPr>
          <w:rFonts w:ascii="Times New Roman" w:hAnsi="Times New Roman" w:cs="Times New Roman"/>
          <w:sz w:val="24"/>
          <w:szCs w:val="24"/>
        </w:rPr>
      </w:pPr>
    </w:p>
    <w:p w14:paraId="3BAE15CD" w14:textId="1097C1E9" w:rsidR="00190429" w:rsidRPr="00745D53" w:rsidRDefault="00E80E18" w:rsidP="00CB723A">
      <w:pPr>
        <w:spacing w:line="480" w:lineRule="auto"/>
        <w:rPr>
          <w:rFonts w:ascii="Times New Roman" w:hAnsi="Times New Roman" w:cs="Times New Roman"/>
          <w:b/>
          <w:bCs/>
          <w:i/>
          <w:sz w:val="24"/>
          <w:szCs w:val="24"/>
        </w:rPr>
      </w:pPr>
      <w:r w:rsidRPr="00745D53">
        <w:rPr>
          <w:rFonts w:ascii="Times New Roman" w:hAnsi="Times New Roman" w:cs="Times New Roman"/>
          <w:b/>
          <w:bCs/>
          <w:i/>
          <w:sz w:val="24"/>
          <w:szCs w:val="24"/>
        </w:rPr>
        <w:lastRenderedPageBreak/>
        <w:t>2</w:t>
      </w:r>
      <w:r w:rsidR="00653572" w:rsidRPr="00745D53">
        <w:rPr>
          <w:rFonts w:ascii="Times New Roman" w:hAnsi="Times New Roman" w:cs="Times New Roman"/>
          <w:b/>
          <w:bCs/>
          <w:i/>
          <w:sz w:val="24"/>
          <w:szCs w:val="24"/>
        </w:rPr>
        <w:t xml:space="preserve">.3 </w:t>
      </w:r>
      <w:r w:rsidR="00190429" w:rsidRPr="00745D53">
        <w:rPr>
          <w:rFonts w:ascii="Times New Roman" w:hAnsi="Times New Roman" w:cs="Times New Roman"/>
          <w:b/>
          <w:bCs/>
          <w:i/>
          <w:sz w:val="24"/>
          <w:szCs w:val="24"/>
        </w:rPr>
        <w:t>Quality assessment</w:t>
      </w:r>
    </w:p>
    <w:p w14:paraId="208728E6" w14:textId="05ED8191" w:rsidR="00190429" w:rsidRPr="00745D53" w:rsidRDefault="00745F08" w:rsidP="00CB723A">
      <w:pPr>
        <w:spacing w:line="480" w:lineRule="auto"/>
        <w:rPr>
          <w:rFonts w:ascii="Times New Roman" w:hAnsi="Times New Roman" w:cs="Times New Roman"/>
          <w:sz w:val="24"/>
          <w:szCs w:val="24"/>
        </w:rPr>
      </w:pPr>
      <w:r w:rsidRPr="00745D53">
        <w:rPr>
          <w:rFonts w:ascii="Times New Roman" w:hAnsi="Times New Roman" w:cs="Times New Roman"/>
          <w:sz w:val="24"/>
          <w:szCs w:val="24"/>
        </w:rPr>
        <w:t xml:space="preserve">Consistent with previous systematic reviews and meta-analyses </w:t>
      </w:r>
      <w:r w:rsidRPr="00745D53">
        <w:rPr>
          <w:rFonts w:ascii="Times New Roman" w:hAnsi="Times New Roman" w:cs="Times New Roman"/>
          <w:sz w:val="24"/>
          <w:szCs w:val="24"/>
        </w:rPr>
        <w:fldChar w:fldCharType="begin" w:fldLock="1"/>
      </w:r>
      <w:r w:rsidR="003B23B6" w:rsidRPr="00745D53">
        <w:rPr>
          <w:rFonts w:ascii="Times New Roman" w:hAnsi="Times New Roman" w:cs="Times New Roman"/>
          <w:sz w:val="24"/>
          <w:szCs w:val="24"/>
        </w:rPr>
        <w:instrText>ADDIN CSL_CITATION {"citationItems":[{"id":"ITEM-1","itemData":{"DOI":"10.1093/ajcn/nqz155","ISSN":"19383207","abstract":"Background: Research suggests that people tend to eat more when eating with other people, compared with when they eat alone, and this is known as the social facilitation of eating. However, little is known about when and why this phenomenon occurs. Objectives: This review aimed to quantify the evidence for social facilitation of eating and identify moderating factors and underlying mechanisms. Methods: We systematically reviewed studies that used experimental and nonexperimental approaches to examine food intake/food choice as a function of the number of co-eaters. The following databases were searched during April 2019: PsychInfo, Embase, Medline, and Social Sciences Citation Index. Studies that used naturalistic techniques were narratively synthesized, and meta-analyses were conducted to synthesize results from experimental studies. Results: We reviewed 42 studies. We found strong evidence that people select and eat more when eating with friends, compared with when they eat alone [Z = 5.32; P &lt; 0.001; standardized mean difference (SMD) = 0.76; 95% CI: 0.48, 1.03]. The meta-analysis revealed no evidence for social facilitation across studies that had examined food intake when participants ate alone or with strangers/acquaintances (Z = 1.32; P = 0.19; SMD = 0.21, 95% CI: -0.10, 0.51). There was some evidence that the social facilitation of eating is moderated by gender, weight status, and food type. However, this evidence was limited by a lack of experimental research examining the moderating effect of these factors on the social facilitation of eating among friends. In 2 studies, there was evidence that the effect of the social context on eating may be partly mediated by longer meal durations and the perceived appropriateness of eating. Conclusions: Findings suggest that eating with others increases food intake relative to eating alone, and this is moderated by the familiarity of co-eaters. The review identifies potential mechanisms for the social facilitation of eating and highlights the need for further research to establish mediating factors. Finally, we propose a new theoretical framework in which we suggest that the social facilitation of eating has evolved as an efficient evolutionary adaptation.","author":[{"dropping-particle":"","family":"Ruddock","given":"Helen K.","non-dropping-particle":"","parse-names":false,"suffix":""},{"dropping-particle":"","family":"Brunstrom","given":"Jeffrey M.","non-dropping-particle":"","parse-names":false,"suffix":""},{"dropping-particle":"","family":"Vartanian","given":"Lenny R.","non-dropping-particle":"","parse-names":false,"suffix":""},{"dropping-particle":"","family":"Higgs","given":"Suzanne","non-dropping-particle":"","parse-names":false,"suffix":""}],"container-title":"American Journal of Clinical Nutrition","id":"ITEM-1","issue":"4","issued":{"date-parts":[["2019"]]},"page":"842-861","publisher":"Oxford University Press","title":"A systematic review and meta-analysis of the social facilitation of eating","type":"article-journal","volume":"110"},"uris":["http://www.mendeley.com/documents/?uuid=58339c79-9c54-4c6f-87d5-c86e66299416"]},{"id":"ITEM-2","itemData":{"DOI":"10.3945/ajcn.112.045245","ISSN":"00029165","PMID":"23446890","abstract":"Background: Cognitive processes such as attention and memory may influence food intake, but the degree to which they do is unclear. Objective: The objective was to examine whether such cognitive processes influence the amount of food eaten either immediately or in subsequent meals. Design: We systematically reviewed studies that examined experimentally the effect that manipulating memory, distraction, awareness, or attention has on food intake. We combined studies by using inverse variance meta-analysis, calculating the standardized mean difference (SMD) in food intake between experimental and control groups and assessing heterogeneity with the I2 statistic. Results: Twenty-four studies were reviewed. Evidence indicated that eating when distracted produced a moderate increase in immediate intake (SMD: 0.39; 95% CI: 0.25, 0.53) but increased later intake to a greater extent (SMD: 0.76; 95% CI: 0.45, 1.07). The effect of distraction on immediate intake appeared to be independent of dietary restraint. Enhancing memory of food consumed reduced later intake (SMD: 0.40; 95% CI: 0.12, 0.68), but this effect may depend on the degree of the participants' tendencies toward disinhibited eating. Removing visual information about the amount of food eaten during a meal increased immediate intake (SMD: 0.48; 95% CI: 0.27, 0.68). Enhancing awareness of food being eaten may not affect immediate intake (SMD: 0.09; 95% CI: -0.42, 0.35). Conclusions: Evidence indicates that attentive eating is likely to influence food intake, and incorporation of attentive-eating principles into interventions provides a novel approach to aid weight loss and maintenance without the need for conscious calorie counting. Copyright © 2013 American Society for Nutrition.","author":[{"dropping-particle":"","family":"Robinson","given":"Eric","non-dropping-particle":"","parse-names":false,"suffix":""},{"dropping-particle":"","family":"Aveyard","given":"Paul","non-dropping-particle":"","parse-names":false,"suffix":""},{"dropping-particle":"","family":"Daley","given":"Amanda","non-dropping-particle":"","parse-names":false,"suffix":""},{"dropping-particle":"","family":"Jolly","given":"Kate","non-dropping-particle":"","parse-names":false,"suffix":""},{"dropping-particle":"","family":"Lewis","given":"Amanda","non-dropping-particle":"","parse-names":false,"suffix":""},{"dropping-particle":"","family":"Lycett","given":"Deborah","non-dropping-particle":"","parse-names":false,"suffix":""},{"dropping-particle":"","family":"Higgs","given":"Suzanne","non-dropping-particle":"","parse-names":false,"suffix":""}],"container-title":"American Journal of Clinical Nutrition","id":"ITEM-2","issue":"4","issued":{"date-parts":[["2013"]]},"page":"728-742","title":"Eating attentively: A systematic review and meta-analysis of the effect of food intake memory and awareness on eating","type":"article-journal","volume":"97"},"uris":["http://www.mendeley.com/documents/?uuid=1142eab5-6331-48b3-a2ce-56ef454966e7"]},{"id":"ITEM-3","itemData":{"DOI":"10.1016/j.jand.2013.11.009","ISSN":"22122672","abstract":"There is interest in the hypothesis that social norms are a determinant of healthy and unhealthy dietary practices. The objective of our work was to assess the weight of evidence that experimentally manipulated information about eating norms influences food intake and choice. This systematic review of experimental studies examined whether providing information about other peoples' eating habits influences food intake or choices. To inform the review, three electronic databases (PsycINFO, MEDLINE, and the Social Sciences Citation Index) were searched during July 2012. A narrative approach was used to synthesize studies that examined the influence of norms on food choice and meta-analyses were used to synthesize the effect that informational eating norms have on quantity of food consumed. Fifteen experimental studies were reviewed. There was evidence that both high intake norms (Z=3.84; P=0.0001; standardized mean difference 0.41, 95% confidence interval 0.20 to 0.63) and low intake norms (Z=2.78; P=0.005; standard mean difference -0.35, 95% confidence interval -0.59 to -0.10) exerted moderate influence on amounts of food eaten. There was consistent evidence that norms influenced food choices; norm information indicating that others make low-energy or high-energy food choices significantly increased the likelihood that participants made similar choices. Information about eating norms influences choice and quantity of food eaten, which could be used to promote healthy changes to dietary behavior. © 2014 Academy of Nutrition and Dietetics.","author":[{"dropping-particle":"","family":"Robinson","given":"Eric","non-dropping-particle":"","parse-names":false,"suffix":""},{"dropping-particle":"","family":"Thomas","given":"Jason","non-dropping-particle":"","parse-names":false,"suffix":""},{"dropping-particle":"","family":"Aveyard","given":"Paul","non-dropping-particle":"","parse-names":false,"suffix":""},{"dropping-particle":"","family":"Higgs","given":"Suzanne","non-dropping-particle":"","parse-names":false,"suffix":""}],"container-title":"Journal of the Academy of Nutrition and Dietetics","id":"ITEM-3","issue":"3","issued":{"date-parts":[["2014"]]},"page":"414-429","publisher":"Elsevier Inc","title":"What everyone else is eating: A systematic review and meta-analysis of the effect of informational eating norms on eating behavior","type":"article-journal","volume":"114"},"uris":["http://www.mendeley.com/documents/?uuid=1d0d000b-f9c9-4f4e-bf15-50e3912bf7ac"]}],"mendeley":{"formattedCitation":"(Robinson et al., 2013, 2014; Ruddock et al., 2019)","plainTextFormattedCitation":"(Robinson et al., 2013, 2014; Ruddock et al., 2019)","previouslyFormattedCitation":"(Robinson et al., 2013, 2014; Ruddock et al., 2019)"},"properties":{"noteIndex":0},"schema":"https://github.com/citation-style-language/schema/raw/master/csl-citation.json"}</w:instrText>
      </w:r>
      <w:r w:rsidRPr="00745D53">
        <w:rPr>
          <w:rFonts w:ascii="Times New Roman" w:hAnsi="Times New Roman" w:cs="Times New Roman"/>
          <w:sz w:val="24"/>
          <w:szCs w:val="24"/>
        </w:rPr>
        <w:fldChar w:fldCharType="separate"/>
      </w:r>
      <w:r w:rsidR="004231EB" w:rsidRPr="00745D53">
        <w:rPr>
          <w:rFonts w:ascii="Times New Roman" w:hAnsi="Times New Roman" w:cs="Times New Roman"/>
          <w:noProof/>
          <w:sz w:val="24"/>
          <w:szCs w:val="24"/>
        </w:rPr>
        <w:t>(Robinson et al., 2013, 2014; Ruddock et al., 2019)</w:t>
      </w:r>
      <w:r w:rsidRPr="00745D53">
        <w:rPr>
          <w:rFonts w:ascii="Times New Roman" w:hAnsi="Times New Roman" w:cs="Times New Roman"/>
          <w:sz w:val="24"/>
          <w:szCs w:val="24"/>
        </w:rPr>
        <w:fldChar w:fldCharType="end"/>
      </w:r>
      <w:r w:rsidRPr="00745D53">
        <w:rPr>
          <w:rFonts w:ascii="Times New Roman" w:hAnsi="Times New Roman" w:cs="Times New Roman"/>
          <w:sz w:val="24"/>
          <w:szCs w:val="24"/>
        </w:rPr>
        <w:t>, quality checks for randomised controlled trial and epidemiological studies were not relevant</w:t>
      </w:r>
      <w:r w:rsidR="008A5C8E" w:rsidRPr="00745D53">
        <w:rPr>
          <w:rFonts w:ascii="Times New Roman" w:hAnsi="Times New Roman" w:cs="Times New Roman"/>
          <w:sz w:val="24"/>
          <w:szCs w:val="24"/>
        </w:rPr>
        <w:t>,</w:t>
      </w:r>
      <w:r w:rsidRPr="00745D53">
        <w:rPr>
          <w:rFonts w:ascii="Times New Roman" w:hAnsi="Times New Roman" w:cs="Times New Roman"/>
          <w:sz w:val="24"/>
          <w:szCs w:val="24"/>
        </w:rPr>
        <w:t xml:space="preserve"> as these approaches were not used in any of the studies identified in the current review. </w:t>
      </w:r>
      <w:r w:rsidR="00814E8A" w:rsidRPr="00745D53">
        <w:rPr>
          <w:rFonts w:ascii="Times New Roman" w:hAnsi="Times New Roman" w:cs="Times New Roman"/>
          <w:sz w:val="24"/>
          <w:szCs w:val="24"/>
        </w:rPr>
        <w:t>However, w</w:t>
      </w:r>
      <w:r w:rsidRPr="00745D53">
        <w:rPr>
          <w:rFonts w:ascii="Times New Roman" w:hAnsi="Times New Roman" w:cs="Times New Roman"/>
          <w:sz w:val="24"/>
          <w:szCs w:val="24"/>
        </w:rPr>
        <w:t xml:space="preserve">e </w:t>
      </w:r>
      <w:r w:rsidR="00814E8A" w:rsidRPr="00745D53">
        <w:rPr>
          <w:rFonts w:ascii="Times New Roman" w:hAnsi="Times New Roman" w:cs="Times New Roman"/>
          <w:sz w:val="24"/>
          <w:szCs w:val="24"/>
        </w:rPr>
        <w:t>examined whether studies used designs which made it unlikely that the children became aware of the true aims of the studies, and we examined whether the studies reported the children’s awareness of the study aims</w:t>
      </w:r>
      <w:r w:rsidRPr="00745D53">
        <w:rPr>
          <w:rFonts w:ascii="Times New Roman" w:hAnsi="Times New Roman" w:cs="Times New Roman"/>
          <w:sz w:val="24"/>
          <w:szCs w:val="24"/>
        </w:rPr>
        <w:t>.</w:t>
      </w:r>
    </w:p>
    <w:p w14:paraId="03904C48" w14:textId="77777777" w:rsidR="00E80E18" w:rsidRPr="00745D53" w:rsidRDefault="00E80E18" w:rsidP="00CB723A">
      <w:pPr>
        <w:spacing w:line="480" w:lineRule="auto"/>
        <w:rPr>
          <w:rFonts w:ascii="Times New Roman" w:hAnsi="Times New Roman" w:cs="Times New Roman"/>
          <w:b/>
          <w:sz w:val="24"/>
          <w:szCs w:val="24"/>
        </w:rPr>
      </w:pPr>
    </w:p>
    <w:p w14:paraId="295267E3" w14:textId="5C5D8A18" w:rsidR="00922720" w:rsidRPr="00745D53" w:rsidRDefault="00E80E18" w:rsidP="00CB723A">
      <w:pPr>
        <w:spacing w:line="480" w:lineRule="auto"/>
        <w:rPr>
          <w:rFonts w:ascii="Times New Roman" w:hAnsi="Times New Roman" w:cs="Times New Roman"/>
          <w:b/>
          <w:bCs/>
          <w:i/>
          <w:sz w:val="24"/>
          <w:szCs w:val="24"/>
        </w:rPr>
      </w:pPr>
      <w:r w:rsidRPr="00745D53">
        <w:rPr>
          <w:rFonts w:ascii="Times New Roman" w:hAnsi="Times New Roman" w:cs="Times New Roman"/>
          <w:b/>
          <w:bCs/>
          <w:i/>
          <w:sz w:val="24"/>
          <w:szCs w:val="24"/>
        </w:rPr>
        <w:t>2</w:t>
      </w:r>
      <w:r w:rsidR="00653572" w:rsidRPr="00745D53">
        <w:rPr>
          <w:rFonts w:ascii="Times New Roman" w:hAnsi="Times New Roman" w:cs="Times New Roman"/>
          <w:b/>
          <w:bCs/>
          <w:i/>
          <w:sz w:val="24"/>
          <w:szCs w:val="24"/>
        </w:rPr>
        <w:t xml:space="preserve">.4 </w:t>
      </w:r>
      <w:r w:rsidR="00E10D7A" w:rsidRPr="00745D53">
        <w:rPr>
          <w:rFonts w:ascii="Times New Roman" w:hAnsi="Times New Roman" w:cs="Times New Roman"/>
          <w:b/>
          <w:bCs/>
          <w:i/>
          <w:sz w:val="24"/>
          <w:szCs w:val="24"/>
        </w:rPr>
        <w:t>Data extraction</w:t>
      </w:r>
    </w:p>
    <w:p w14:paraId="59683020" w14:textId="223519D1" w:rsidR="00E10D7A" w:rsidRPr="00745D53" w:rsidRDefault="00E10D7A" w:rsidP="00CB723A">
      <w:pPr>
        <w:spacing w:line="480" w:lineRule="auto"/>
        <w:rPr>
          <w:rFonts w:ascii="Times New Roman" w:hAnsi="Times New Roman" w:cs="Times New Roman"/>
          <w:sz w:val="24"/>
          <w:szCs w:val="24"/>
        </w:rPr>
      </w:pPr>
      <w:r w:rsidRPr="00745D53">
        <w:rPr>
          <w:rFonts w:ascii="Times New Roman" w:hAnsi="Times New Roman" w:cs="Times New Roman"/>
          <w:sz w:val="24"/>
          <w:szCs w:val="24"/>
        </w:rPr>
        <w:t>For each study</w:t>
      </w:r>
      <w:r w:rsidR="00971C31" w:rsidRPr="00745D53">
        <w:rPr>
          <w:rFonts w:ascii="Times New Roman" w:hAnsi="Times New Roman" w:cs="Times New Roman"/>
          <w:sz w:val="24"/>
          <w:szCs w:val="24"/>
        </w:rPr>
        <w:t>,</w:t>
      </w:r>
      <w:r w:rsidRPr="00745D53">
        <w:rPr>
          <w:rFonts w:ascii="Times New Roman" w:hAnsi="Times New Roman" w:cs="Times New Roman"/>
          <w:sz w:val="24"/>
          <w:szCs w:val="24"/>
        </w:rPr>
        <w:t xml:space="preserve"> we extracted the following information: 1) sample characteristics, 2) design, 3) primary outcome measures, 4) main findings</w:t>
      </w:r>
      <w:r w:rsidR="00B46F9A" w:rsidRPr="00745D53">
        <w:rPr>
          <w:rFonts w:ascii="Times New Roman" w:hAnsi="Times New Roman" w:cs="Times New Roman"/>
          <w:sz w:val="24"/>
          <w:szCs w:val="24"/>
        </w:rPr>
        <w:t>, 5) moderators</w:t>
      </w:r>
      <w:r w:rsidRPr="00745D53">
        <w:rPr>
          <w:rFonts w:ascii="Times New Roman" w:hAnsi="Times New Roman" w:cs="Times New Roman"/>
          <w:sz w:val="24"/>
          <w:szCs w:val="24"/>
        </w:rPr>
        <w:t>. If data required for the meta-analyses (e.g. means and SDs) were missing, lead authors o</w:t>
      </w:r>
      <w:r w:rsidR="008150F9" w:rsidRPr="00745D53">
        <w:rPr>
          <w:rFonts w:ascii="Times New Roman" w:hAnsi="Times New Roman" w:cs="Times New Roman"/>
          <w:sz w:val="24"/>
          <w:szCs w:val="24"/>
        </w:rPr>
        <w:t>f</w:t>
      </w:r>
      <w:r w:rsidRPr="00745D53">
        <w:rPr>
          <w:rFonts w:ascii="Times New Roman" w:hAnsi="Times New Roman" w:cs="Times New Roman"/>
          <w:sz w:val="24"/>
          <w:szCs w:val="24"/>
        </w:rPr>
        <w:t xml:space="preserve"> the manuscripts were contacted and asked to provide the necessary information. Missing SD values were calculated based on the observed mean difference between conditions and the corresponding </w:t>
      </w:r>
      <w:r w:rsidR="0017012F" w:rsidRPr="00745D53">
        <w:rPr>
          <w:rFonts w:ascii="Times New Roman" w:hAnsi="Times New Roman" w:cs="Times New Roman"/>
          <w:i/>
          <w:sz w:val="24"/>
          <w:szCs w:val="24"/>
        </w:rPr>
        <w:t>p</w:t>
      </w:r>
      <w:r w:rsidRPr="00745D53">
        <w:rPr>
          <w:rFonts w:ascii="Times New Roman" w:hAnsi="Times New Roman" w:cs="Times New Roman"/>
          <w:sz w:val="24"/>
          <w:szCs w:val="24"/>
        </w:rPr>
        <w:t xml:space="preserve"> value.</w:t>
      </w:r>
      <w:r w:rsidR="00DB2490" w:rsidRPr="00745D53">
        <w:rPr>
          <w:rFonts w:ascii="Times New Roman" w:hAnsi="Times New Roman" w:cs="Times New Roman"/>
          <w:sz w:val="24"/>
          <w:szCs w:val="24"/>
        </w:rPr>
        <w:t xml:space="preserve"> See Table </w:t>
      </w:r>
      <w:r w:rsidR="00E66AB1" w:rsidRPr="00745D53">
        <w:rPr>
          <w:rFonts w:ascii="Times New Roman" w:hAnsi="Times New Roman" w:cs="Times New Roman"/>
          <w:sz w:val="24"/>
          <w:szCs w:val="24"/>
        </w:rPr>
        <w:t>1</w:t>
      </w:r>
      <w:r w:rsidR="00DB2490" w:rsidRPr="00745D53">
        <w:rPr>
          <w:rFonts w:ascii="Times New Roman" w:hAnsi="Times New Roman" w:cs="Times New Roman"/>
          <w:sz w:val="24"/>
          <w:szCs w:val="24"/>
        </w:rPr>
        <w:t xml:space="preserve"> for data extraction.</w:t>
      </w:r>
    </w:p>
    <w:p w14:paraId="6A2C372C" w14:textId="77777777" w:rsidR="00E80E18" w:rsidRPr="00745D53" w:rsidRDefault="00E80E18" w:rsidP="00CB723A">
      <w:pPr>
        <w:spacing w:line="480" w:lineRule="auto"/>
        <w:rPr>
          <w:rFonts w:ascii="Times New Roman" w:hAnsi="Times New Roman" w:cs="Times New Roman"/>
          <w:sz w:val="24"/>
          <w:szCs w:val="24"/>
        </w:rPr>
      </w:pPr>
    </w:p>
    <w:p w14:paraId="019BB5DB" w14:textId="080206A6" w:rsidR="00183146" w:rsidRPr="00745D53" w:rsidRDefault="00E80E18" w:rsidP="00CB723A">
      <w:pPr>
        <w:spacing w:line="480" w:lineRule="auto"/>
        <w:rPr>
          <w:rFonts w:ascii="Times New Roman" w:hAnsi="Times New Roman" w:cs="Times New Roman"/>
          <w:b/>
          <w:bCs/>
          <w:i/>
          <w:sz w:val="24"/>
          <w:szCs w:val="24"/>
        </w:rPr>
      </w:pPr>
      <w:r w:rsidRPr="00745D53">
        <w:rPr>
          <w:rFonts w:ascii="Times New Roman" w:hAnsi="Times New Roman" w:cs="Times New Roman"/>
          <w:b/>
          <w:bCs/>
          <w:i/>
          <w:sz w:val="24"/>
          <w:szCs w:val="24"/>
        </w:rPr>
        <w:t>2</w:t>
      </w:r>
      <w:r w:rsidR="00653572" w:rsidRPr="00745D53">
        <w:rPr>
          <w:rFonts w:ascii="Times New Roman" w:hAnsi="Times New Roman" w:cs="Times New Roman"/>
          <w:b/>
          <w:bCs/>
          <w:i/>
          <w:sz w:val="24"/>
          <w:szCs w:val="24"/>
        </w:rPr>
        <w:t xml:space="preserve">.5 </w:t>
      </w:r>
      <w:r w:rsidR="00183146" w:rsidRPr="00745D53">
        <w:rPr>
          <w:rFonts w:ascii="Times New Roman" w:hAnsi="Times New Roman" w:cs="Times New Roman"/>
          <w:b/>
          <w:bCs/>
          <w:i/>
          <w:sz w:val="24"/>
          <w:szCs w:val="24"/>
        </w:rPr>
        <w:t>Data synthesis</w:t>
      </w:r>
    </w:p>
    <w:p w14:paraId="4D9C55FE" w14:textId="09A85D34" w:rsidR="00B45B92" w:rsidRPr="00745D53" w:rsidRDefault="00570AB0" w:rsidP="00CB723A">
      <w:pPr>
        <w:spacing w:line="480" w:lineRule="auto"/>
        <w:rPr>
          <w:rFonts w:ascii="Times New Roman" w:hAnsi="Times New Roman" w:cs="Times New Roman"/>
          <w:sz w:val="24"/>
          <w:szCs w:val="24"/>
        </w:rPr>
      </w:pPr>
      <w:r w:rsidRPr="00745D53">
        <w:rPr>
          <w:rFonts w:ascii="Times New Roman" w:hAnsi="Times New Roman" w:cs="Times New Roman"/>
          <w:sz w:val="24"/>
          <w:szCs w:val="24"/>
        </w:rPr>
        <w:t xml:space="preserve">An inverse variance meta-analysis was used to combine the results from experimental studies </w:t>
      </w:r>
      <w:r w:rsidR="00594A12" w:rsidRPr="00745D53">
        <w:rPr>
          <w:rFonts w:ascii="Times New Roman" w:hAnsi="Times New Roman" w:cs="Times New Roman"/>
          <w:sz w:val="24"/>
          <w:szCs w:val="24"/>
        </w:rPr>
        <w:t>comparing</w:t>
      </w:r>
      <w:r w:rsidRPr="00745D53">
        <w:rPr>
          <w:rFonts w:ascii="Times New Roman" w:hAnsi="Times New Roman" w:cs="Times New Roman"/>
          <w:sz w:val="24"/>
          <w:szCs w:val="24"/>
        </w:rPr>
        <w:t xml:space="preserve"> food intake </w:t>
      </w:r>
      <w:r w:rsidR="0081437B" w:rsidRPr="00745D53">
        <w:rPr>
          <w:rFonts w:ascii="Times New Roman" w:hAnsi="Times New Roman" w:cs="Times New Roman"/>
          <w:sz w:val="24"/>
          <w:szCs w:val="24"/>
        </w:rPr>
        <w:t>when participants ate with a high</w:t>
      </w:r>
      <w:r w:rsidR="00971C31" w:rsidRPr="00745D53">
        <w:rPr>
          <w:rFonts w:ascii="Times New Roman" w:hAnsi="Times New Roman" w:cs="Times New Roman"/>
          <w:sz w:val="24"/>
          <w:szCs w:val="24"/>
        </w:rPr>
        <w:t>-</w:t>
      </w:r>
      <w:r w:rsidR="0081437B" w:rsidRPr="00745D53">
        <w:rPr>
          <w:rFonts w:ascii="Times New Roman" w:hAnsi="Times New Roman" w:cs="Times New Roman"/>
          <w:sz w:val="24"/>
          <w:szCs w:val="24"/>
        </w:rPr>
        <w:t xml:space="preserve"> vs. a low</w:t>
      </w:r>
      <w:r w:rsidR="00971C31" w:rsidRPr="00745D53">
        <w:rPr>
          <w:rFonts w:ascii="Times New Roman" w:hAnsi="Times New Roman" w:cs="Times New Roman"/>
          <w:sz w:val="24"/>
          <w:szCs w:val="24"/>
        </w:rPr>
        <w:t xml:space="preserve">- or </w:t>
      </w:r>
      <w:r w:rsidR="0081437B" w:rsidRPr="00745D53">
        <w:rPr>
          <w:rFonts w:ascii="Times New Roman" w:hAnsi="Times New Roman" w:cs="Times New Roman"/>
          <w:sz w:val="24"/>
          <w:szCs w:val="24"/>
        </w:rPr>
        <w:t>no</w:t>
      </w:r>
      <w:r w:rsidR="00971C31" w:rsidRPr="00745D53">
        <w:rPr>
          <w:rFonts w:ascii="Times New Roman" w:hAnsi="Times New Roman" w:cs="Times New Roman"/>
          <w:sz w:val="24"/>
          <w:szCs w:val="24"/>
        </w:rPr>
        <w:t>-</w:t>
      </w:r>
      <w:r w:rsidR="0081437B" w:rsidRPr="00745D53">
        <w:rPr>
          <w:rFonts w:ascii="Times New Roman" w:hAnsi="Times New Roman" w:cs="Times New Roman"/>
          <w:sz w:val="24"/>
          <w:szCs w:val="24"/>
        </w:rPr>
        <w:t xml:space="preserve">intake </w:t>
      </w:r>
      <w:r w:rsidR="00585F54" w:rsidRPr="00745D53">
        <w:rPr>
          <w:rFonts w:ascii="Times New Roman" w:hAnsi="Times New Roman" w:cs="Times New Roman"/>
          <w:sz w:val="24"/>
          <w:szCs w:val="24"/>
        </w:rPr>
        <w:t>confederate (either present</w:t>
      </w:r>
      <w:r w:rsidR="00B70581" w:rsidRPr="00745D53">
        <w:rPr>
          <w:rFonts w:ascii="Times New Roman" w:hAnsi="Times New Roman" w:cs="Times New Roman"/>
          <w:sz w:val="24"/>
          <w:szCs w:val="24"/>
        </w:rPr>
        <w:t xml:space="preserve"> or</w:t>
      </w:r>
      <w:r w:rsidR="00585F54" w:rsidRPr="00745D53">
        <w:rPr>
          <w:rFonts w:ascii="Times New Roman" w:hAnsi="Times New Roman" w:cs="Times New Roman"/>
          <w:sz w:val="24"/>
          <w:szCs w:val="24"/>
        </w:rPr>
        <w:t xml:space="preserve"> remote</w:t>
      </w:r>
      <w:r w:rsidR="00C01555" w:rsidRPr="00745D53">
        <w:rPr>
          <w:rFonts w:ascii="Times New Roman" w:hAnsi="Times New Roman" w:cs="Times New Roman"/>
          <w:sz w:val="24"/>
          <w:szCs w:val="24"/>
        </w:rPr>
        <w:t>-</w:t>
      </w:r>
      <w:r w:rsidR="00B70581" w:rsidRPr="00745D53">
        <w:rPr>
          <w:rFonts w:ascii="Times New Roman" w:hAnsi="Times New Roman" w:cs="Times New Roman"/>
          <w:sz w:val="24"/>
          <w:szCs w:val="24"/>
        </w:rPr>
        <w:t>confederates</w:t>
      </w:r>
      <w:r w:rsidR="0028125F" w:rsidRPr="00745D53">
        <w:rPr>
          <w:rFonts w:ascii="Times New Roman" w:hAnsi="Times New Roman" w:cs="Times New Roman"/>
          <w:sz w:val="24"/>
          <w:szCs w:val="24"/>
        </w:rPr>
        <w:t>)</w:t>
      </w:r>
      <w:r w:rsidR="006F62CC" w:rsidRPr="00745D53">
        <w:rPr>
          <w:rFonts w:ascii="Times New Roman" w:hAnsi="Times New Roman" w:cs="Times New Roman"/>
          <w:sz w:val="24"/>
          <w:szCs w:val="24"/>
        </w:rPr>
        <w:t>. Revman (Cochrane) version</w:t>
      </w:r>
      <w:r w:rsidR="00C904B7" w:rsidRPr="00745D53">
        <w:rPr>
          <w:rFonts w:ascii="Times New Roman" w:hAnsi="Times New Roman" w:cs="Times New Roman"/>
          <w:sz w:val="24"/>
          <w:szCs w:val="24"/>
        </w:rPr>
        <w:t xml:space="preserve"> 5.</w:t>
      </w:r>
      <w:r w:rsidR="008A5C8E" w:rsidRPr="00745D53">
        <w:rPr>
          <w:rFonts w:ascii="Times New Roman" w:hAnsi="Times New Roman" w:cs="Times New Roman"/>
          <w:sz w:val="24"/>
          <w:szCs w:val="24"/>
        </w:rPr>
        <w:t>4</w:t>
      </w:r>
      <w:r w:rsidR="00C12848" w:rsidRPr="00745D53">
        <w:rPr>
          <w:rFonts w:ascii="Times New Roman" w:hAnsi="Times New Roman" w:cs="Times New Roman"/>
          <w:sz w:val="24"/>
          <w:szCs w:val="24"/>
        </w:rPr>
        <w:t xml:space="preserve"> w</w:t>
      </w:r>
      <w:r w:rsidR="006F62CC" w:rsidRPr="00745D53">
        <w:rPr>
          <w:rFonts w:ascii="Times New Roman" w:hAnsi="Times New Roman" w:cs="Times New Roman"/>
          <w:sz w:val="24"/>
          <w:szCs w:val="24"/>
        </w:rPr>
        <w:t xml:space="preserve">as used to calculate the standardized mean difference (SMD) between </w:t>
      </w:r>
      <w:r w:rsidR="00E06534" w:rsidRPr="00745D53">
        <w:rPr>
          <w:rFonts w:ascii="Times New Roman" w:hAnsi="Times New Roman" w:cs="Times New Roman"/>
          <w:sz w:val="24"/>
          <w:szCs w:val="24"/>
        </w:rPr>
        <w:t>the high and low/</w:t>
      </w:r>
      <w:r w:rsidR="0019567C" w:rsidRPr="00745D53">
        <w:rPr>
          <w:rFonts w:ascii="Times New Roman" w:hAnsi="Times New Roman" w:cs="Times New Roman"/>
          <w:sz w:val="24"/>
          <w:szCs w:val="24"/>
        </w:rPr>
        <w:t>no-intake</w:t>
      </w:r>
      <w:r w:rsidR="00E06534" w:rsidRPr="00745D53">
        <w:rPr>
          <w:rFonts w:ascii="Times New Roman" w:hAnsi="Times New Roman" w:cs="Times New Roman"/>
          <w:sz w:val="24"/>
          <w:szCs w:val="24"/>
        </w:rPr>
        <w:t xml:space="preserve"> conditions for each study</w:t>
      </w:r>
      <w:r w:rsidR="000D40EF" w:rsidRPr="00745D53">
        <w:rPr>
          <w:rFonts w:ascii="Times New Roman" w:hAnsi="Times New Roman" w:cs="Times New Roman"/>
          <w:sz w:val="24"/>
          <w:szCs w:val="24"/>
        </w:rPr>
        <w:t xml:space="preserve"> and its 9</w:t>
      </w:r>
      <w:r w:rsidR="004A4B12" w:rsidRPr="00745D53">
        <w:rPr>
          <w:rFonts w:ascii="Times New Roman" w:hAnsi="Times New Roman" w:cs="Times New Roman"/>
          <w:sz w:val="24"/>
          <w:szCs w:val="24"/>
        </w:rPr>
        <w:t>5</w:t>
      </w:r>
      <w:r w:rsidR="000D40EF" w:rsidRPr="00745D53">
        <w:rPr>
          <w:rFonts w:ascii="Times New Roman" w:hAnsi="Times New Roman" w:cs="Times New Roman"/>
          <w:sz w:val="24"/>
          <w:szCs w:val="24"/>
        </w:rPr>
        <w:t>% CI, and assessed heterogeneity with the I</w:t>
      </w:r>
      <w:r w:rsidR="000D40EF" w:rsidRPr="00745D53">
        <w:rPr>
          <w:rFonts w:ascii="Times New Roman" w:hAnsi="Times New Roman" w:cs="Times New Roman"/>
          <w:sz w:val="24"/>
          <w:szCs w:val="24"/>
          <w:vertAlign w:val="superscript"/>
        </w:rPr>
        <w:t>2</w:t>
      </w:r>
      <w:r w:rsidR="000D40EF" w:rsidRPr="00745D53">
        <w:rPr>
          <w:rFonts w:ascii="Times New Roman" w:hAnsi="Times New Roman" w:cs="Times New Roman"/>
          <w:sz w:val="24"/>
          <w:szCs w:val="24"/>
        </w:rPr>
        <w:t xml:space="preserve"> statistic.</w:t>
      </w:r>
      <w:r w:rsidR="00E06534" w:rsidRPr="00745D53">
        <w:rPr>
          <w:rFonts w:ascii="Times New Roman" w:hAnsi="Times New Roman" w:cs="Times New Roman"/>
          <w:sz w:val="24"/>
          <w:szCs w:val="24"/>
        </w:rPr>
        <w:t xml:space="preserve"> A positive SMD indicates that people ate more when exposed to a high</w:t>
      </w:r>
      <w:r w:rsidR="00594A12" w:rsidRPr="00745D53">
        <w:rPr>
          <w:rFonts w:ascii="Times New Roman" w:hAnsi="Times New Roman" w:cs="Times New Roman"/>
          <w:sz w:val="24"/>
          <w:szCs w:val="24"/>
        </w:rPr>
        <w:t>-</w:t>
      </w:r>
      <w:r w:rsidR="00E06534" w:rsidRPr="00745D53">
        <w:rPr>
          <w:rFonts w:ascii="Times New Roman" w:hAnsi="Times New Roman" w:cs="Times New Roman"/>
          <w:sz w:val="24"/>
          <w:szCs w:val="24"/>
        </w:rPr>
        <w:t>intake confederate</w:t>
      </w:r>
      <w:r w:rsidR="008040B9" w:rsidRPr="00745D53">
        <w:rPr>
          <w:rFonts w:ascii="Times New Roman" w:hAnsi="Times New Roman" w:cs="Times New Roman"/>
          <w:sz w:val="24"/>
          <w:szCs w:val="24"/>
        </w:rPr>
        <w:t xml:space="preserve"> peer</w:t>
      </w:r>
      <w:r w:rsidR="00BA4E60" w:rsidRPr="00745D53">
        <w:rPr>
          <w:rFonts w:ascii="Times New Roman" w:hAnsi="Times New Roman" w:cs="Times New Roman"/>
          <w:sz w:val="24"/>
          <w:szCs w:val="24"/>
        </w:rPr>
        <w:t xml:space="preserve"> compared to a </w:t>
      </w:r>
      <w:r w:rsidR="00BA4E60" w:rsidRPr="00745D53">
        <w:rPr>
          <w:rFonts w:ascii="Times New Roman" w:hAnsi="Times New Roman" w:cs="Times New Roman"/>
          <w:sz w:val="24"/>
          <w:szCs w:val="24"/>
        </w:rPr>
        <w:lastRenderedPageBreak/>
        <w:t>low</w:t>
      </w:r>
      <w:r w:rsidR="00594A12" w:rsidRPr="00745D53">
        <w:rPr>
          <w:rFonts w:ascii="Times New Roman" w:hAnsi="Times New Roman" w:cs="Times New Roman"/>
          <w:sz w:val="24"/>
          <w:szCs w:val="24"/>
        </w:rPr>
        <w:t xml:space="preserve">- or </w:t>
      </w:r>
      <w:r w:rsidR="00BA4E60" w:rsidRPr="00745D53">
        <w:rPr>
          <w:rFonts w:ascii="Times New Roman" w:hAnsi="Times New Roman" w:cs="Times New Roman"/>
          <w:sz w:val="24"/>
          <w:szCs w:val="24"/>
        </w:rPr>
        <w:t>no</w:t>
      </w:r>
      <w:r w:rsidR="00594A12" w:rsidRPr="00745D53">
        <w:rPr>
          <w:rFonts w:ascii="Times New Roman" w:hAnsi="Times New Roman" w:cs="Times New Roman"/>
          <w:sz w:val="24"/>
          <w:szCs w:val="24"/>
        </w:rPr>
        <w:t>-</w:t>
      </w:r>
      <w:r w:rsidR="00BA4E60" w:rsidRPr="00745D53">
        <w:rPr>
          <w:rFonts w:ascii="Times New Roman" w:hAnsi="Times New Roman" w:cs="Times New Roman"/>
          <w:sz w:val="24"/>
          <w:szCs w:val="24"/>
        </w:rPr>
        <w:t>intake confederate</w:t>
      </w:r>
      <w:r w:rsidR="008040B9" w:rsidRPr="00745D53">
        <w:rPr>
          <w:rFonts w:ascii="Times New Roman" w:hAnsi="Times New Roman" w:cs="Times New Roman"/>
          <w:sz w:val="24"/>
          <w:szCs w:val="24"/>
        </w:rPr>
        <w:t xml:space="preserve"> peer</w:t>
      </w:r>
      <w:r w:rsidR="00BA4E60" w:rsidRPr="00745D53">
        <w:rPr>
          <w:rFonts w:ascii="Times New Roman" w:hAnsi="Times New Roman" w:cs="Times New Roman"/>
          <w:sz w:val="24"/>
          <w:szCs w:val="24"/>
        </w:rPr>
        <w:t xml:space="preserve">. </w:t>
      </w:r>
      <w:r w:rsidR="006F3554" w:rsidRPr="00745D53">
        <w:rPr>
          <w:rFonts w:ascii="Times New Roman" w:hAnsi="Times New Roman" w:cs="Times New Roman"/>
          <w:sz w:val="24"/>
          <w:szCs w:val="24"/>
        </w:rPr>
        <w:t>S</w:t>
      </w:r>
      <w:r w:rsidR="000E1E05" w:rsidRPr="00745D53">
        <w:rPr>
          <w:rFonts w:ascii="Times New Roman" w:hAnsi="Times New Roman" w:cs="Times New Roman"/>
          <w:sz w:val="24"/>
          <w:szCs w:val="24"/>
        </w:rPr>
        <w:t xml:space="preserve">tudies </w:t>
      </w:r>
      <w:r w:rsidR="00594A12" w:rsidRPr="00745D53">
        <w:rPr>
          <w:rFonts w:ascii="Times New Roman" w:hAnsi="Times New Roman" w:cs="Times New Roman"/>
          <w:sz w:val="24"/>
          <w:szCs w:val="24"/>
        </w:rPr>
        <w:t>comparing</w:t>
      </w:r>
      <w:r w:rsidR="000E1E05" w:rsidRPr="00745D53">
        <w:rPr>
          <w:rFonts w:ascii="Times New Roman" w:hAnsi="Times New Roman" w:cs="Times New Roman"/>
          <w:sz w:val="24"/>
          <w:szCs w:val="24"/>
        </w:rPr>
        <w:t xml:space="preserve"> high</w:t>
      </w:r>
      <w:r w:rsidR="00594A12" w:rsidRPr="00745D53">
        <w:rPr>
          <w:rFonts w:ascii="Times New Roman" w:hAnsi="Times New Roman" w:cs="Times New Roman"/>
          <w:sz w:val="24"/>
          <w:szCs w:val="24"/>
        </w:rPr>
        <w:t>-</w:t>
      </w:r>
      <w:r w:rsidR="000E1E05" w:rsidRPr="00745D53">
        <w:rPr>
          <w:rFonts w:ascii="Times New Roman" w:hAnsi="Times New Roman" w:cs="Times New Roman"/>
          <w:sz w:val="24"/>
          <w:szCs w:val="24"/>
        </w:rPr>
        <w:t xml:space="preserve"> </w:t>
      </w:r>
      <w:r w:rsidR="005258B2" w:rsidRPr="00745D53">
        <w:rPr>
          <w:rFonts w:ascii="Times New Roman" w:hAnsi="Times New Roman" w:cs="Times New Roman"/>
          <w:sz w:val="24"/>
          <w:szCs w:val="24"/>
        </w:rPr>
        <w:t>vs.</w:t>
      </w:r>
      <w:r w:rsidR="00594A12" w:rsidRPr="00745D53">
        <w:rPr>
          <w:rFonts w:ascii="Times New Roman" w:hAnsi="Times New Roman" w:cs="Times New Roman"/>
          <w:sz w:val="24"/>
          <w:szCs w:val="24"/>
        </w:rPr>
        <w:t xml:space="preserve"> low-</w:t>
      </w:r>
      <w:r w:rsidR="000E1E05" w:rsidRPr="00745D53">
        <w:rPr>
          <w:rFonts w:ascii="Times New Roman" w:hAnsi="Times New Roman" w:cs="Times New Roman"/>
          <w:sz w:val="24"/>
          <w:szCs w:val="24"/>
        </w:rPr>
        <w:t xml:space="preserve">intake </w:t>
      </w:r>
      <w:r w:rsidR="00594A12" w:rsidRPr="00745D53">
        <w:rPr>
          <w:rFonts w:ascii="Times New Roman" w:hAnsi="Times New Roman" w:cs="Times New Roman"/>
          <w:sz w:val="24"/>
          <w:szCs w:val="24"/>
        </w:rPr>
        <w:t>confederate</w:t>
      </w:r>
      <w:r w:rsidR="008040B9" w:rsidRPr="00745D53">
        <w:rPr>
          <w:rFonts w:ascii="Times New Roman" w:hAnsi="Times New Roman" w:cs="Times New Roman"/>
          <w:sz w:val="24"/>
          <w:szCs w:val="24"/>
        </w:rPr>
        <w:t xml:space="preserve"> peers</w:t>
      </w:r>
      <w:r w:rsidR="00594A12" w:rsidRPr="00745D53">
        <w:rPr>
          <w:rFonts w:ascii="Times New Roman" w:hAnsi="Times New Roman" w:cs="Times New Roman"/>
          <w:sz w:val="24"/>
          <w:szCs w:val="24"/>
        </w:rPr>
        <w:t xml:space="preserve">, </w:t>
      </w:r>
      <w:r w:rsidR="000E1E05" w:rsidRPr="00745D53">
        <w:rPr>
          <w:rFonts w:ascii="Times New Roman" w:hAnsi="Times New Roman" w:cs="Times New Roman"/>
          <w:sz w:val="24"/>
          <w:szCs w:val="24"/>
        </w:rPr>
        <w:t xml:space="preserve">and </w:t>
      </w:r>
      <w:r w:rsidR="00594A12" w:rsidRPr="00745D53">
        <w:rPr>
          <w:rFonts w:ascii="Times New Roman" w:hAnsi="Times New Roman" w:cs="Times New Roman"/>
          <w:sz w:val="24"/>
          <w:szCs w:val="24"/>
        </w:rPr>
        <w:t xml:space="preserve">those comparing </w:t>
      </w:r>
      <w:r w:rsidR="000E1E05" w:rsidRPr="00745D53">
        <w:rPr>
          <w:rFonts w:ascii="Times New Roman" w:hAnsi="Times New Roman" w:cs="Times New Roman"/>
          <w:sz w:val="24"/>
          <w:szCs w:val="24"/>
        </w:rPr>
        <w:t>high</w:t>
      </w:r>
      <w:r w:rsidR="00594A12" w:rsidRPr="00745D53">
        <w:rPr>
          <w:rFonts w:ascii="Times New Roman" w:hAnsi="Times New Roman" w:cs="Times New Roman"/>
          <w:sz w:val="24"/>
          <w:szCs w:val="24"/>
        </w:rPr>
        <w:t>-</w:t>
      </w:r>
      <w:r w:rsidR="000E1E05" w:rsidRPr="00745D53">
        <w:rPr>
          <w:rFonts w:ascii="Times New Roman" w:hAnsi="Times New Roman" w:cs="Times New Roman"/>
          <w:sz w:val="24"/>
          <w:szCs w:val="24"/>
        </w:rPr>
        <w:t xml:space="preserve"> </w:t>
      </w:r>
      <w:r w:rsidR="005258B2" w:rsidRPr="00745D53">
        <w:rPr>
          <w:rFonts w:ascii="Times New Roman" w:hAnsi="Times New Roman" w:cs="Times New Roman"/>
          <w:sz w:val="24"/>
          <w:szCs w:val="24"/>
        </w:rPr>
        <w:t>vs.</w:t>
      </w:r>
      <w:r w:rsidR="00594A12" w:rsidRPr="00745D53">
        <w:rPr>
          <w:rFonts w:ascii="Times New Roman" w:hAnsi="Times New Roman" w:cs="Times New Roman"/>
          <w:sz w:val="24"/>
          <w:szCs w:val="24"/>
        </w:rPr>
        <w:t xml:space="preserve"> no-</w:t>
      </w:r>
      <w:r w:rsidR="000E1E05" w:rsidRPr="00745D53">
        <w:rPr>
          <w:rFonts w:ascii="Times New Roman" w:hAnsi="Times New Roman" w:cs="Times New Roman"/>
          <w:sz w:val="24"/>
          <w:szCs w:val="24"/>
        </w:rPr>
        <w:t xml:space="preserve">intake </w:t>
      </w:r>
      <w:r w:rsidR="00594A12" w:rsidRPr="00745D53">
        <w:rPr>
          <w:rFonts w:ascii="Times New Roman" w:hAnsi="Times New Roman" w:cs="Times New Roman"/>
          <w:sz w:val="24"/>
          <w:szCs w:val="24"/>
        </w:rPr>
        <w:t>confederate</w:t>
      </w:r>
      <w:r w:rsidR="008040B9" w:rsidRPr="00745D53">
        <w:rPr>
          <w:rFonts w:ascii="Times New Roman" w:hAnsi="Times New Roman" w:cs="Times New Roman"/>
          <w:sz w:val="24"/>
          <w:szCs w:val="24"/>
        </w:rPr>
        <w:t xml:space="preserve"> peers</w:t>
      </w:r>
      <w:r w:rsidR="00594A12" w:rsidRPr="00745D53">
        <w:rPr>
          <w:rFonts w:ascii="Times New Roman" w:hAnsi="Times New Roman" w:cs="Times New Roman"/>
          <w:sz w:val="24"/>
          <w:szCs w:val="24"/>
        </w:rPr>
        <w:t xml:space="preserve"> </w:t>
      </w:r>
      <w:r w:rsidR="000E1E05" w:rsidRPr="00745D53">
        <w:rPr>
          <w:rFonts w:ascii="Times New Roman" w:hAnsi="Times New Roman" w:cs="Times New Roman"/>
          <w:sz w:val="24"/>
          <w:szCs w:val="24"/>
        </w:rPr>
        <w:t xml:space="preserve">were included as separate comparisons in the analysis. </w:t>
      </w:r>
      <w:r w:rsidR="00594A12" w:rsidRPr="00745D53">
        <w:rPr>
          <w:rFonts w:ascii="Times New Roman" w:hAnsi="Times New Roman" w:cs="Times New Roman"/>
          <w:sz w:val="24"/>
          <w:szCs w:val="24"/>
        </w:rPr>
        <w:t>O</w:t>
      </w:r>
      <w:r w:rsidR="006F7F77" w:rsidRPr="00745D53">
        <w:rPr>
          <w:rFonts w:ascii="Times New Roman" w:hAnsi="Times New Roman" w:cs="Times New Roman"/>
          <w:sz w:val="24"/>
          <w:szCs w:val="24"/>
        </w:rPr>
        <w:t>nly one study</w:t>
      </w:r>
      <w:r w:rsidR="00594A12" w:rsidRPr="00745D53">
        <w:rPr>
          <w:rFonts w:ascii="Times New Roman" w:hAnsi="Times New Roman" w:cs="Times New Roman"/>
          <w:sz w:val="24"/>
          <w:szCs w:val="24"/>
        </w:rPr>
        <w:t>, however,</w:t>
      </w:r>
      <w:r w:rsidR="006F7F77" w:rsidRPr="00745D53">
        <w:rPr>
          <w:rFonts w:ascii="Times New Roman" w:hAnsi="Times New Roman" w:cs="Times New Roman"/>
          <w:sz w:val="24"/>
          <w:szCs w:val="24"/>
        </w:rPr>
        <w:t xml:space="preserve"> compared low</w:t>
      </w:r>
      <w:r w:rsidR="00594A12" w:rsidRPr="00745D53">
        <w:rPr>
          <w:rFonts w:ascii="Times New Roman" w:hAnsi="Times New Roman" w:cs="Times New Roman"/>
          <w:sz w:val="24"/>
          <w:szCs w:val="24"/>
        </w:rPr>
        <w:t>-</w:t>
      </w:r>
      <w:r w:rsidR="006F7F77" w:rsidRPr="00745D53">
        <w:rPr>
          <w:rFonts w:ascii="Times New Roman" w:hAnsi="Times New Roman" w:cs="Times New Roman"/>
          <w:sz w:val="24"/>
          <w:szCs w:val="24"/>
        </w:rPr>
        <w:t xml:space="preserve"> </w:t>
      </w:r>
      <w:r w:rsidR="00594A12" w:rsidRPr="00745D53">
        <w:rPr>
          <w:rFonts w:ascii="Times New Roman" w:hAnsi="Times New Roman" w:cs="Times New Roman"/>
          <w:sz w:val="24"/>
          <w:szCs w:val="24"/>
        </w:rPr>
        <w:t>and no-</w:t>
      </w:r>
      <w:r w:rsidR="006F7F77" w:rsidRPr="00745D53">
        <w:rPr>
          <w:rFonts w:ascii="Times New Roman" w:hAnsi="Times New Roman" w:cs="Times New Roman"/>
          <w:sz w:val="24"/>
          <w:szCs w:val="24"/>
        </w:rPr>
        <w:t>intake</w:t>
      </w:r>
      <w:r w:rsidR="00594A12" w:rsidRPr="00745D53">
        <w:rPr>
          <w:rFonts w:ascii="Times New Roman" w:hAnsi="Times New Roman" w:cs="Times New Roman"/>
          <w:sz w:val="24"/>
          <w:szCs w:val="24"/>
        </w:rPr>
        <w:t xml:space="preserve"> confederate</w:t>
      </w:r>
      <w:r w:rsidR="008040B9" w:rsidRPr="00745D53">
        <w:rPr>
          <w:rFonts w:ascii="Times New Roman" w:hAnsi="Times New Roman" w:cs="Times New Roman"/>
          <w:sz w:val="24"/>
          <w:szCs w:val="24"/>
        </w:rPr>
        <w:t xml:space="preserve"> peers</w:t>
      </w:r>
      <w:r w:rsidR="00594A12" w:rsidRPr="00745D53">
        <w:rPr>
          <w:rFonts w:ascii="Times New Roman" w:hAnsi="Times New Roman" w:cs="Times New Roman"/>
          <w:sz w:val="24"/>
          <w:szCs w:val="24"/>
        </w:rPr>
        <w:t xml:space="preserve">; </w:t>
      </w:r>
      <w:r w:rsidR="006F7F77" w:rsidRPr="00745D53">
        <w:rPr>
          <w:rFonts w:ascii="Times New Roman" w:hAnsi="Times New Roman" w:cs="Times New Roman"/>
          <w:sz w:val="24"/>
          <w:szCs w:val="24"/>
        </w:rPr>
        <w:t xml:space="preserve">therefore, it was not possible to meta-analyse this comparison. </w:t>
      </w:r>
      <w:r w:rsidR="009E7B42" w:rsidRPr="00745D53">
        <w:rPr>
          <w:rFonts w:ascii="Times New Roman" w:hAnsi="Times New Roman" w:cs="Times New Roman"/>
          <w:sz w:val="24"/>
          <w:szCs w:val="24"/>
        </w:rPr>
        <w:t>Sub-group</w:t>
      </w:r>
      <w:r w:rsidR="000C20C4" w:rsidRPr="00745D53">
        <w:rPr>
          <w:rFonts w:ascii="Times New Roman" w:hAnsi="Times New Roman" w:cs="Times New Roman"/>
          <w:sz w:val="24"/>
          <w:szCs w:val="24"/>
        </w:rPr>
        <w:t xml:space="preserve"> analyses were conducted to compare the findings from studies that had examined </w:t>
      </w:r>
      <w:r w:rsidR="008A5C8E" w:rsidRPr="00745D53">
        <w:rPr>
          <w:rFonts w:ascii="Times New Roman" w:hAnsi="Times New Roman" w:cs="Times New Roman"/>
          <w:sz w:val="24"/>
          <w:szCs w:val="24"/>
        </w:rPr>
        <w:t>the effect of confederate</w:t>
      </w:r>
      <w:r w:rsidR="004A4B12" w:rsidRPr="00745D53">
        <w:rPr>
          <w:rFonts w:ascii="Times New Roman" w:hAnsi="Times New Roman" w:cs="Times New Roman"/>
          <w:sz w:val="24"/>
          <w:szCs w:val="24"/>
        </w:rPr>
        <w:t xml:space="preserve"> intake</w:t>
      </w:r>
      <w:r w:rsidR="000C20C4" w:rsidRPr="00745D53">
        <w:rPr>
          <w:rFonts w:ascii="Times New Roman" w:hAnsi="Times New Roman" w:cs="Times New Roman"/>
          <w:sz w:val="24"/>
          <w:szCs w:val="24"/>
        </w:rPr>
        <w:t xml:space="preserve"> when children </w:t>
      </w:r>
      <w:r w:rsidR="00FD2992" w:rsidRPr="00745D53">
        <w:rPr>
          <w:rFonts w:ascii="Times New Roman" w:hAnsi="Times New Roman" w:cs="Times New Roman"/>
          <w:sz w:val="24"/>
          <w:szCs w:val="24"/>
        </w:rPr>
        <w:t xml:space="preserve">were exposed to </w:t>
      </w:r>
      <w:r w:rsidR="00B70581" w:rsidRPr="00745D53">
        <w:rPr>
          <w:rFonts w:ascii="Times New Roman" w:hAnsi="Times New Roman" w:cs="Times New Roman"/>
          <w:sz w:val="24"/>
          <w:szCs w:val="24"/>
        </w:rPr>
        <w:t>present</w:t>
      </w:r>
      <w:r w:rsidR="00594A12" w:rsidRPr="00745D53">
        <w:rPr>
          <w:rFonts w:ascii="Times New Roman" w:hAnsi="Times New Roman" w:cs="Times New Roman"/>
          <w:sz w:val="24"/>
          <w:szCs w:val="24"/>
        </w:rPr>
        <w:t xml:space="preserve"> </w:t>
      </w:r>
      <w:r w:rsidR="000C20C4" w:rsidRPr="00745D53">
        <w:rPr>
          <w:rFonts w:ascii="Times New Roman" w:hAnsi="Times New Roman" w:cs="Times New Roman"/>
          <w:sz w:val="24"/>
          <w:szCs w:val="24"/>
        </w:rPr>
        <w:t>confederate</w:t>
      </w:r>
      <w:r w:rsidR="008040B9" w:rsidRPr="00745D53">
        <w:rPr>
          <w:rFonts w:ascii="Times New Roman" w:hAnsi="Times New Roman" w:cs="Times New Roman"/>
          <w:sz w:val="24"/>
          <w:szCs w:val="24"/>
        </w:rPr>
        <w:t xml:space="preserve"> peers</w:t>
      </w:r>
      <w:r w:rsidR="008A5C8E" w:rsidRPr="00745D53">
        <w:rPr>
          <w:rFonts w:ascii="Times New Roman" w:hAnsi="Times New Roman" w:cs="Times New Roman"/>
          <w:sz w:val="24"/>
          <w:szCs w:val="24"/>
        </w:rPr>
        <w:t>,</w:t>
      </w:r>
      <w:r w:rsidR="000C20C4" w:rsidRPr="00745D53">
        <w:rPr>
          <w:rFonts w:ascii="Times New Roman" w:hAnsi="Times New Roman" w:cs="Times New Roman"/>
          <w:sz w:val="24"/>
          <w:szCs w:val="24"/>
        </w:rPr>
        <w:t xml:space="preserve"> </w:t>
      </w:r>
      <w:r w:rsidR="00FD2992" w:rsidRPr="00745D53">
        <w:rPr>
          <w:rFonts w:ascii="Times New Roman" w:hAnsi="Times New Roman" w:cs="Times New Roman"/>
          <w:sz w:val="24"/>
          <w:szCs w:val="24"/>
        </w:rPr>
        <w:t xml:space="preserve">and from studies that had examined </w:t>
      </w:r>
      <w:r w:rsidR="008A5C8E" w:rsidRPr="00745D53">
        <w:rPr>
          <w:rFonts w:ascii="Times New Roman" w:hAnsi="Times New Roman" w:cs="Times New Roman"/>
          <w:sz w:val="24"/>
          <w:szCs w:val="24"/>
        </w:rPr>
        <w:t xml:space="preserve">the effect of </w:t>
      </w:r>
      <w:r w:rsidR="004A4B12" w:rsidRPr="00745D53">
        <w:rPr>
          <w:rFonts w:ascii="Times New Roman" w:hAnsi="Times New Roman" w:cs="Times New Roman"/>
          <w:sz w:val="24"/>
          <w:szCs w:val="24"/>
        </w:rPr>
        <w:t>confederate intake</w:t>
      </w:r>
      <w:r w:rsidR="00FD2992" w:rsidRPr="00745D53">
        <w:rPr>
          <w:rFonts w:ascii="Times New Roman" w:hAnsi="Times New Roman" w:cs="Times New Roman"/>
          <w:sz w:val="24"/>
          <w:szCs w:val="24"/>
        </w:rPr>
        <w:t xml:space="preserve"> when children were exposed to remote confederate</w:t>
      </w:r>
      <w:r w:rsidR="008040B9" w:rsidRPr="00745D53">
        <w:rPr>
          <w:rFonts w:ascii="Times New Roman" w:hAnsi="Times New Roman" w:cs="Times New Roman"/>
          <w:sz w:val="24"/>
          <w:szCs w:val="24"/>
        </w:rPr>
        <w:t xml:space="preserve"> peers</w:t>
      </w:r>
      <w:r w:rsidR="00FD2992" w:rsidRPr="00745D53">
        <w:rPr>
          <w:rFonts w:ascii="Times New Roman" w:hAnsi="Times New Roman" w:cs="Times New Roman"/>
          <w:sz w:val="24"/>
          <w:szCs w:val="24"/>
        </w:rPr>
        <w:t>.</w:t>
      </w:r>
      <w:r w:rsidR="008A2895" w:rsidRPr="00745D53">
        <w:rPr>
          <w:rFonts w:ascii="Times New Roman" w:hAnsi="Times New Roman" w:cs="Times New Roman"/>
          <w:sz w:val="24"/>
          <w:szCs w:val="24"/>
        </w:rPr>
        <w:t xml:space="preserve"> </w:t>
      </w:r>
      <w:r w:rsidR="005258B2" w:rsidRPr="00745D53">
        <w:rPr>
          <w:rFonts w:ascii="Times New Roman" w:hAnsi="Times New Roman" w:cs="Times New Roman"/>
          <w:sz w:val="24"/>
          <w:szCs w:val="24"/>
        </w:rPr>
        <w:t>S</w:t>
      </w:r>
      <w:r w:rsidR="009E7B42" w:rsidRPr="00745D53">
        <w:rPr>
          <w:rFonts w:ascii="Times New Roman" w:hAnsi="Times New Roman" w:cs="Times New Roman"/>
          <w:sz w:val="24"/>
          <w:szCs w:val="24"/>
        </w:rPr>
        <w:t>ub-group</w:t>
      </w:r>
      <w:r w:rsidR="00E467D0" w:rsidRPr="00745D53">
        <w:rPr>
          <w:rFonts w:ascii="Times New Roman" w:hAnsi="Times New Roman" w:cs="Times New Roman"/>
          <w:sz w:val="24"/>
          <w:szCs w:val="24"/>
        </w:rPr>
        <w:t xml:space="preserve"> analyses were also conducted to compare the findings from studies that </w:t>
      </w:r>
      <w:r w:rsidR="002055B3" w:rsidRPr="00745D53">
        <w:rPr>
          <w:rFonts w:ascii="Times New Roman" w:hAnsi="Times New Roman" w:cs="Times New Roman"/>
          <w:sz w:val="24"/>
          <w:szCs w:val="24"/>
        </w:rPr>
        <w:t>compared</w:t>
      </w:r>
      <w:r w:rsidR="00E467D0" w:rsidRPr="00745D53">
        <w:rPr>
          <w:rFonts w:ascii="Times New Roman" w:hAnsi="Times New Roman" w:cs="Times New Roman"/>
          <w:sz w:val="24"/>
          <w:szCs w:val="24"/>
        </w:rPr>
        <w:t xml:space="preserve"> </w:t>
      </w:r>
      <w:r w:rsidR="0019567C" w:rsidRPr="00745D53">
        <w:rPr>
          <w:rFonts w:ascii="Times New Roman" w:hAnsi="Times New Roman" w:cs="Times New Roman"/>
          <w:sz w:val="24"/>
          <w:szCs w:val="24"/>
        </w:rPr>
        <w:t>high-intake</w:t>
      </w:r>
      <w:r w:rsidR="00B55D24" w:rsidRPr="00745D53">
        <w:rPr>
          <w:rFonts w:ascii="Times New Roman" w:hAnsi="Times New Roman" w:cs="Times New Roman"/>
          <w:sz w:val="24"/>
          <w:szCs w:val="24"/>
        </w:rPr>
        <w:t xml:space="preserve"> </w:t>
      </w:r>
      <w:r w:rsidR="002055B3" w:rsidRPr="00745D53">
        <w:rPr>
          <w:rFonts w:ascii="Times New Roman" w:hAnsi="Times New Roman" w:cs="Times New Roman"/>
          <w:sz w:val="24"/>
          <w:szCs w:val="24"/>
        </w:rPr>
        <w:t>to</w:t>
      </w:r>
      <w:r w:rsidR="00B55D24" w:rsidRPr="00745D53">
        <w:rPr>
          <w:rFonts w:ascii="Times New Roman" w:hAnsi="Times New Roman" w:cs="Times New Roman"/>
          <w:sz w:val="24"/>
          <w:szCs w:val="24"/>
        </w:rPr>
        <w:t xml:space="preserve"> </w:t>
      </w:r>
      <w:r w:rsidR="0019567C" w:rsidRPr="00745D53">
        <w:rPr>
          <w:rFonts w:ascii="Times New Roman" w:hAnsi="Times New Roman" w:cs="Times New Roman"/>
          <w:sz w:val="24"/>
          <w:szCs w:val="24"/>
        </w:rPr>
        <w:t>no-intake</w:t>
      </w:r>
      <w:r w:rsidR="00B55D24" w:rsidRPr="00745D53">
        <w:rPr>
          <w:rFonts w:ascii="Times New Roman" w:hAnsi="Times New Roman" w:cs="Times New Roman"/>
          <w:sz w:val="24"/>
          <w:szCs w:val="24"/>
        </w:rPr>
        <w:t xml:space="preserve"> confederate</w:t>
      </w:r>
      <w:r w:rsidR="008040B9" w:rsidRPr="00745D53">
        <w:rPr>
          <w:rFonts w:ascii="Times New Roman" w:hAnsi="Times New Roman" w:cs="Times New Roman"/>
          <w:sz w:val="24"/>
          <w:szCs w:val="24"/>
        </w:rPr>
        <w:t xml:space="preserve"> peers</w:t>
      </w:r>
      <w:r w:rsidR="00B55D24" w:rsidRPr="00745D53">
        <w:rPr>
          <w:rFonts w:ascii="Times New Roman" w:hAnsi="Times New Roman" w:cs="Times New Roman"/>
          <w:sz w:val="24"/>
          <w:szCs w:val="24"/>
        </w:rPr>
        <w:t xml:space="preserve">, and </w:t>
      </w:r>
      <w:r w:rsidR="0019567C" w:rsidRPr="00745D53">
        <w:rPr>
          <w:rFonts w:ascii="Times New Roman" w:hAnsi="Times New Roman" w:cs="Times New Roman"/>
          <w:sz w:val="24"/>
          <w:szCs w:val="24"/>
        </w:rPr>
        <w:t>high-intake</w:t>
      </w:r>
      <w:r w:rsidR="00B55D24" w:rsidRPr="00745D53">
        <w:rPr>
          <w:rFonts w:ascii="Times New Roman" w:hAnsi="Times New Roman" w:cs="Times New Roman"/>
          <w:sz w:val="24"/>
          <w:szCs w:val="24"/>
        </w:rPr>
        <w:t xml:space="preserve"> </w:t>
      </w:r>
      <w:r w:rsidR="004C4B30" w:rsidRPr="00745D53">
        <w:rPr>
          <w:rFonts w:ascii="Times New Roman" w:hAnsi="Times New Roman" w:cs="Times New Roman"/>
          <w:sz w:val="24"/>
          <w:szCs w:val="24"/>
        </w:rPr>
        <w:t>to</w:t>
      </w:r>
      <w:r w:rsidR="00B55D24" w:rsidRPr="00745D53">
        <w:rPr>
          <w:rFonts w:ascii="Times New Roman" w:hAnsi="Times New Roman" w:cs="Times New Roman"/>
          <w:sz w:val="24"/>
          <w:szCs w:val="24"/>
        </w:rPr>
        <w:t xml:space="preserve"> </w:t>
      </w:r>
      <w:r w:rsidR="0019567C" w:rsidRPr="00745D53">
        <w:rPr>
          <w:rFonts w:ascii="Times New Roman" w:hAnsi="Times New Roman" w:cs="Times New Roman"/>
          <w:sz w:val="24"/>
          <w:szCs w:val="24"/>
        </w:rPr>
        <w:t>low-intake</w:t>
      </w:r>
      <w:r w:rsidR="00B55D24" w:rsidRPr="00745D53">
        <w:rPr>
          <w:rFonts w:ascii="Times New Roman" w:hAnsi="Times New Roman" w:cs="Times New Roman"/>
          <w:sz w:val="24"/>
          <w:szCs w:val="24"/>
        </w:rPr>
        <w:t xml:space="preserve"> confederate</w:t>
      </w:r>
      <w:r w:rsidR="008040B9" w:rsidRPr="00745D53">
        <w:rPr>
          <w:rFonts w:ascii="Times New Roman" w:hAnsi="Times New Roman" w:cs="Times New Roman"/>
          <w:sz w:val="24"/>
          <w:szCs w:val="24"/>
        </w:rPr>
        <w:t xml:space="preserve"> peers</w:t>
      </w:r>
      <w:r w:rsidR="00CD6793" w:rsidRPr="00745D53">
        <w:rPr>
          <w:rFonts w:ascii="Times New Roman" w:hAnsi="Times New Roman" w:cs="Times New Roman"/>
          <w:sz w:val="24"/>
          <w:szCs w:val="24"/>
        </w:rPr>
        <w:t xml:space="preserve">, and </w:t>
      </w:r>
      <w:r w:rsidR="00C527D7" w:rsidRPr="00745D53">
        <w:rPr>
          <w:rFonts w:ascii="Times New Roman" w:hAnsi="Times New Roman" w:cs="Times New Roman"/>
          <w:sz w:val="24"/>
          <w:szCs w:val="24"/>
        </w:rPr>
        <w:t>to compare</w:t>
      </w:r>
      <w:r w:rsidR="00CD6793" w:rsidRPr="00745D53">
        <w:rPr>
          <w:rFonts w:ascii="Times New Roman" w:hAnsi="Times New Roman" w:cs="Times New Roman"/>
          <w:sz w:val="24"/>
          <w:szCs w:val="24"/>
        </w:rPr>
        <w:t xml:space="preserve"> studies that used healthy and </w:t>
      </w:r>
      <w:r w:rsidR="004C2D67" w:rsidRPr="00745D53">
        <w:rPr>
          <w:rFonts w:ascii="Times New Roman" w:hAnsi="Times New Roman" w:cs="Times New Roman"/>
          <w:sz w:val="24"/>
          <w:szCs w:val="24"/>
        </w:rPr>
        <w:t>HFHS</w:t>
      </w:r>
      <w:r w:rsidR="00CD6793" w:rsidRPr="00745D53">
        <w:rPr>
          <w:rFonts w:ascii="Times New Roman" w:hAnsi="Times New Roman" w:cs="Times New Roman"/>
          <w:sz w:val="24"/>
          <w:szCs w:val="24"/>
        </w:rPr>
        <w:t xml:space="preserve"> snack foods</w:t>
      </w:r>
      <w:r w:rsidR="00B55D24" w:rsidRPr="00745D53">
        <w:rPr>
          <w:rFonts w:ascii="Times New Roman" w:hAnsi="Times New Roman" w:cs="Times New Roman"/>
          <w:sz w:val="24"/>
          <w:szCs w:val="24"/>
        </w:rPr>
        <w:t xml:space="preserve">. </w:t>
      </w:r>
      <w:r w:rsidR="005258B2" w:rsidRPr="00745D53">
        <w:rPr>
          <w:rFonts w:ascii="Times New Roman" w:hAnsi="Times New Roman" w:cs="Times New Roman"/>
          <w:sz w:val="24"/>
          <w:szCs w:val="24"/>
        </w:rPr>
        <w:t>We originally aimed to statistically compare the sub-groups in each sub-group analysis, however, due to high heterogeneity (I</w:t>
      </w:r>
      <w:r w:rsidR="005258B2" w:rsidRPr="00745D53">
        <w:rPr>
          <w:rFonts w:ascii="Times New Roman" w:hAnsi="Times New Roman" w:cs="Times New Roman"/>
          <w:sz w:val="24"/>
          <w:szCs w:val="24"/>
          <w:vertAlign w:val="superscript"/>
        </w:rPr>
        <w:t>2</w:t>
      </w:r>
      <w:r w:rsidR="005258B2" w:rsidRPr="00745D53">
        <w:rPr>
          <w:rFonts w:ascii="Times New Roman" w:hAnsi="Times New Roman" w:cs="Times New Roman"/>
          <w:sz w:val="24"/>
          <w:szCs w:val="24"/>
        </w:rPr>
        <w:t xml:space="preserve"> &gt; 50%) across all sub-groups, this analysis was inappropriate. Therefore, SMDs were calculated separately for each sub-group. </w:t>
      </w:r>
      <w:r w:rsidR="00B455F4" w:rsidRPr="00745D53">
        <w:rPr>
          <w:rFonts w:ascii="Times New Roman" w:hAnsi="Times New Roman" w:cs="Times New Roman"/>
          <w:sz w:val="24"/>
          <w:szCs w:val="24"/>
        </w:rPr>
        <w:t xml:space="preserve">Effect sizes were interpreted using </w:t>
      </w:r>
      <w:r w:rsidR="00741384" w:rsidRPr="00745D53">
        <w:rPr>
          <w:rFonts w:ascii="Times New Roman" w:hAnsi="Times New Roman" w:cs="Times New Roman"/>
          <w:sz w:val="24"/>
          <w:szCs w:val="24"/>
        </w:rPr>
        <w:t xml:space="preserve">the SMD and interpreted as </w:t>
      </w:r>
      <w:r w:rsidR="00B455F4" w:rsidRPr="00745D53">
        <w:rPr>
          <w:rFonts w:ascii="Times New Roman" w:hAnsi="Times New Roman" w:cs="Times New Roman"/>
          <w:sz w:val="24"/>
          <w:szCs w:val="24"/>
        </w:rPr>
        <w:t xml:space="preserve">Cohen’s </w:t>
      </w:r>
      <w:r w:rsidR="00741384" w:rsidRPr="00745D53">
        <w:rPr>
          <w:rFonts w:ascii="Times New Roman" w:hAnsi="Times New Roman" w:cs="Times New Roman"/>
          <w:sz w:val="24"/>
          <w:szCs w:val="24"/>
        </w:rPr>
        <w:t xml:space="preserve">d </w:t>
      </w:r>
      <w:r w:rsidR="00741384" w:rsidRPr="00745D53">
        <w:rPr>
          <w:rFonts w:ascii="Times New Roman" w:hAnsi="Times New Roman" w:cs="Times New Roman"/>
          <w:sz w:val="24"/>
          <w:szCs w:val="24"/>
        </w:rPr>
        <w:fldChar w:fldCharType="begin" w:fldLock="1"/>
      </w:r>
      <w:r w:rsidR="000561CD" w:rsidRPr="00745D53">
        <w:rPr>
          <w:rFonts w:ascii="Times New Roman" w:hAnsi="Times New Roman" w:cs="Times New Roman"/>
          <w:sz w:val="24"/>
          <w:szCs w:val="24"/>
        </w:rPr>
        <w:instrText>ADDIN CSL_CITATION {"citationItems":[{"id":"ITEM-1","itemData":{"abstract":"I. Overview II. Effect Size Measures for Two Independent Groups 1. Standardized difference between two groups. 2. Correlation measures of effect size. 3. Computational examples III. Effect Size Measures for Two Dependent Groups. IV. Meta Analysis V. Effect Size Measures in Analysis of Variance VI. References Effect Size Calculators Answers to the Effect Size Computation Questions I. Overview Effect size (ES) is a name given to a family of indices that measure the magnitude of a treatment effect. Unlike significance tests, these indices are independent of sample size. ES measures are the common currency of meta-analysis studies that summarize the findings from a specific area of research. See, for example, the influential meta-analysis of psychological, educational, and behavioral treatments by Lipsey and Wilson (1993). There is a wide array of formulas used to measure ES. For the occasional reader of meta-analysis studies, like myself, this diversity can be confusing. One of my objectives in putting together this set of lecture notes was to organize and summarize the various measures of ES. In general, ES can be measured in two ways:","author":[{"dropping-particle":"","family":"Becker","given":"Lee A","non-dropping-particle":"","parse-names":false,"suffix":""}],"id":"ITEM-1","issue":"1993","issued":{"date-parts":[["2000"]]},"page":"3","title":"Effect Size","type":"article-journal"},"uris":["http://www.mendeley.com/documents/?uuid=10cd760a-74a6-43a5-909f-d7ad33648966"]}],"mendeley":{"formattedCitation":"(Becker, 2000)","plainTextFormattedCitation":"(Becker, 2000)","previouslyFormattedCitation":"(Becker, 2000)"},"properties":{"noteIndex":0},"schema":"https://github.com/citation-style-language/schema/raw/master/csl-citation.json"}</w:instrText>
      </w:r>
      <w:r w:rsidR="00741384" w:rsidRPr="00745D53">
        <w:rPr>
          <w:rFonts w:ascii="Times New Roman" w:hAnsi="Times New Roman" w:cs="Times New Roman"/>
          <w:sz w:val="24"/>
          <w:szCs w:val="24"/>
        </w:rPr>
        <w:fldChar w:fldCharType="separate"/>
      </w:r>
      <w:r w:rsidR="00741384" w:rsidRPr="00745D53">
        <w:rPr>
          <w:rFonts w:ascii="Times New Roman" w:hAnsi="Times New Roman" w:cs="Times New Roman"/>
          <w:noProof/>
          <w:sz w:val="24"/>
          <w:szCs w:val="24"/>
        </w:rPr>
        <w:t>(Becker, 2000)</w:t>
      </w:r>
      <w:r w:rsidR="00741384" w:rsidRPr="00745D53">
        <w:rPr>
          <w:rFonts w:ascii="Times New Roman" w:hAnsi="Times New Roman" w:cs="Times New Roman"/>
          <w:sz w:val="24"/>
          <w:szCs w:val="24"/>
        </w:rPr>
        <w:fldChar w:fldCharType="end"/>
      </w:r>
      <w:r w:rsidR="00741384" w:rsidRPr="00745D53">
        <w:rPr>
          <w:rFonts w:ascii="Times New Roman" w:hAnsi="Times New Roman" w:cs="Times New Roman"/>
          <w:sz w:val="24"/>
          <w:szCs w:val="24"/>
        </w:rPr>
        <w:t>.</w:t>
      </w:r>
    </w:p>
    <w:p w14:paraId="3E55F654" w14:textId="77777777" w:rsidR="007160D9" w:rsidRPr="00745D53" w:rsidRDefault="007160D9" w:rsidP="007160D9">
      <w:pPr>
        <w:pStyle w:val="ListParagraph"/>
        <w:spacing w:line="480" w:lineRule="auto"/>
        <w:rPr>
          <w:rFonts w:ascii="Times New Roman" w:hAnsi="Times New Roman" w:cs="Times New Roman"/>
          <w:b/>
          <w:bCs/>
          <w:sz w:val="24"/>
          <w:szCs w:val="24"/>
        </w:rPr>
      </w:pPr>
    </w:p>
    <w:p w14:paraId="5389551D" w14:textId="7337DAC9" w:rsidR="00827B4A" w:rsidRPr="00745D53" w:rsidRDefault="00827B4A" w:rsidP="00E80E18">
      <w:pPr>
        <w:pStyle w:val="ListParagraph"/>
        <w:numPr>
          <w:ilvl w:val="0"/>
          <w:numId w:val="10"/>
        </w:numPr>
        <w:spacing w:line="480" w:lineRule="auto"/>
        <w:rPr>
          <w:rFonts w:ascii="Times New Roman" w:hAnsi="Times New Roman" w:cs="Times New Roman"/>
          <w:b/>
          <w:bCs/>
          <w:sz w:val="24"/>
          <w:szCs w:val="24"/>
        </w:rPr>
      </w:pPr>
      <w:r w:rsidRPr="00745D53">
        <w:rPr>
          <w:rFonts w:ascii="Times New Roman" w:hAnsi="Times New Roman" w:cs="Times New Roman"/>
          <w:b/>
          <w:bCs/>
          <w:sz w:val="24"/>
          <w:szCs w:val="24"/>
        </w:rPr>
        <w:t>Results</w:t>
      </w:r>
    </w:p>
    <w:p w14:paraId="40D13E31" w14:textId="70E828DE" w:rsidR="008D1D1A" w:rsidRPr="00745D53" w:rsidRDefault="008D1D1A" w:rsidP="008D1D1A">
      <w:pPr>
        <w:spacing w:line="480" w:lineRule="auto"/>
        <w:rPr>
          <w:rFonts w:ascii="Times New Roman" w:hAnsi="Times New Roman" w:cs="Times New Roman"/>
          <w:b/>
          <w:bCs/>
          <w:i/>
          <w:sz w:val="24"/>
          <w:szCs w:val="24"/>
        </w:rPr>
      </w:pPr>
      <w:r w:rsidRPr="00745D53">
        <w:rPr>
          <w:rFonts w:ascii="Times New Roman" w:hAnsi="Times New Roman" w:cs="Times New Roman"/>
          <w:b/>
          <w:bCs/>
          <w:i/>
          <w:sz w:val="24"/>
          <w:szCs w:val="24"/>
        </w:rPr>
        <w:t>3.1 Overview</w:t>
      </w:r>
    </w:p>
    <w:p w14:paraId="5693292E" w14:textId="271B1414" w:rsidR="00D8433F" w:rsidRPr="00745D53" w:rsidRDefault="00E80E18" w:rsidP="00CB723A">
      <w:pPr>
        <w:spacing w:line="480" w:lineRule="auto"/>
        <w:rPr>
          <w:rFonts w:ascii="Times New Roman" w:hAnsi="Times New Roman" w:cs="Times New Roman"/>
          <w:i/>
          <w:sz w:val="24"/>
          <w:szCs w:val="24"/>
        </w:rPr>
      </w:pPr>
      <w:r w:rsidRPr="00745D53">
        <w:rPr>
          <w:rFonts w:ascii="Times New Roman" w:hAnsi="Times New Roman" w:cs="Times New Roman"/>
          <w:i/>
          <w:sz w:val="24"/>
          <w:szCs w:val="24"/>
        </w:rPr>
        <w:t>3</w:t>
      </w:r>
      <w:r w:rsidR="00653572" w:rsidRPr="00745D53">
        <w:rPr>
          <w:rFonts w:ascii="Times New Roman" w:hAnsi="Times New Roman" w:cs="Times New Roman"/>
          <w:i/>
          <w:sz w:val="24"/>
          <w:szCs w:val="24"/>
        </w:rPr>
        <w:t>.</w:t>
      </w:r>
      <w:r w:rsidR="008D1D1A" w:rsidRPr="00745D53">
        <w:rPr>
          <w:rFonts w:ascii="Times New Roman" w:hAnsi="Times New Roman" w:cs="Times New Roman"/>
          <w:i/>
          <w:sz w:val="24"/>
          <w:szCs w:val="24"/>
        </w:rPr>
        <w:t>1.1</w:t>
      </w:r>
      <w:r w:rsidR="00653572" w:rsidRPr="00745D53">
        <w:rPr>
          <w:rFonts w:ascii="Times New Roman" w:hAnsi="Times New Roman" w:cs="Times New Roman"/>
          <w:i/>
          <w:sz w:val="24"/>
          <w:szCs w:val="24"/>
        </w:rPr>
        <w:t xml:space="preserve"> </w:t>
      </w:r>
      <w:r w:rsidR="00EA10A0" w:rsidRPr="00745D53">
        <w:rPr>
          <w:rFonts w:ascii="Times New Roman" w:hAnsi="Times New Roman" w:cs="Times New Roman"/>
          <w:i/>
          <w:sz w:val="24"/>
          <w:szCs w:val="24"/>
        </w:rPr>
        <w:t>Search results</w:t>
      </w:r>
    </w:p>
    <w:p w14:paraId="57F4F9C6" w14:textId="77777777" w:rsidR="00E86CF5" w:rsidRPr="00745D53" w:rsidRDefault="00703548" w:rsidP="00CB723A">
      <w:pPr>
        <w:spacing w:line="480" w:lineRule="auto"/>
        <w:rPr>
          <w:rFonts w:ascii="Times New Roman" w:hAnsi="Times New Roman" w:cs="Times New Roman"/>
          <w:sz w:val="24"/>
          <w:szCs w:val="24"/>
        </w:rPr>
      </w:pPr>
      <w:r w:rsidRPr="00745D53">
        <w:rPr>
          <w:rFonts w:ascii="Times New Roman" w:hAnsi="Times New Roman" w:cs="Times New Roman"/>
          <w:sz w:val="24"/>
          <w:szCs w:val="24"/>
        </w:rPr>
        <w:t xml:space="preserve">Initial searches identified </w:t>
      </w:r>
      <w:r w:rsidR="00363817" w:rsidRPr="00745D53">
        <w:rPr>
          <w:rFonts w:ascii="Times New Roman" w:hAnsi="Times New Roman" w:cs="Times New Roman"/>
          <w:sz w:val="24"/>
          <w:szCs w:val="24"/>
        </w:rPr>
        <w:t>936</w:t>
      </w:r>
      <w:r w:rsidRPr="00745D53">
        <w:rPr>
          <w:rFonts w:ascii="Times New Roman" w:hAnsi="Times New Roman" w:cs="Times New Roman"/>
          <w:sz w:val="24"/>
          <w:szCs w:val="24"/>
        </w:rPr>
        <w:t xml:space="preserve"> publications</w:t>
      </w:r>
      <w:r w:rsidR="00C74945" w:rsidRPr="00745D53">
        <w:rPr>
          <w:rFonts w:ascii="Times New Roman" w:hAnsi="Times New Roman" w:cs="Times New Roman"/>
          <w:sz w:val="24"/>
          <w:szCs w:val="24"/>
        </w:rPr>
        <w:t xml:space="preserve"> after duplicates were removed</w:t>
      </w:r>
      <w:r w:rsidR="00033768" w:rsidRPr="00745D53">
        <w:rPr>
          <w:rFonts w:ascii="Times New Roman" w:hAnsi="Times New Roman" w:cs="Times New Roman"/>
          <w:sz w:val="24"/>
          <w:szCs w:val="24"/>
        </w:rPr>
        <w:t>,</w:t>
      </w:r>
      <w:r w:rsidR="006855EC" w:rsidRPr="00745D53">
        <w:rPr>
          <w:rFonts w:ascii="Times New Roman" w:hAnsi="Times New Roman" w:cs="Times New Roman"/>
          <w:sz w:val="24"/>
          <w:szCs w:val="24"/>
        </w:rPr>
        <w:t xml:space="preserve"> </w:t>
      </w:r>
      <w:r w:rsidR="00543168" w:rsidRPr="00745D53">
        <w:rPr>
          <w:rFonts w:ascii="Times New Roman" w:hAnsi="Times New Roman" w:cs="Times New Roman"/>
          <w:sz w:val="24"/>
          <w:szCs w:val="24"/>
        </w:rPr>
        <w:t>6</w:t>
      </w:r>
      <w:r w:rsidR="003E2791" w:rsidRPr="00745D53">
        <w:rPr>
          <w:rFonts w:ascii="Times New Roman" w:hAnsi="Times New Roman" w:cs="Times New Roman"/>
          <w:sz w:val="24"/>
          <w:szCs w:val="24"/>
        </w:rPr>
        <w:t>8</w:t>
      </w:r>
      <w:r w:rsidR="006855EC" w:rsidRPr="00745D53">
        <w:rPr>
          <w:rFonts w:ascii="Times New Roman" w:hAnsi="Times New Roman" w:cs="Times New Roman"/>
          <w:sz w:val="24"/>
          <w:szCs w:val="24"/>
        </w:rPr>
        <w:t xml:space="preserve"> </w:t>
      </w:r>
      <w:r w:rsidR="00C77940" w:rsidRPr="00745D53">
        <w:rPr>
          <w:rFonts w:ascii="Times New Roman" w:hAnsi="Times New Roman" w:cs="Times New Roman"/>
          <w:sz w:val="24"/>
          <w:szCs w:val="24"/>
        </w:rPr>
        <w:t>publications were fully assessed (6</w:t>
      </w:r>
      <w:r w:rsidR="003E2791" w:rsidRPr="00745D53">
        <w:rPr>
          <w:rFonts w:ascii="Times New Roman" w:hAnsi="Times New Roman" w:cs="Times New Roman"/>
          <w:sz w:val="24"/>
          <w:szCs w:val="24"/>
        </w:rPr>
        <w:t>7</w:t>
      </w:r>
      <w:r w:rsidR="006855EC" w:rsidRPr="00745D53">
        <w:rPr>
          <w:rFonts w:ascii="Times New Roman" w:hAnsi="Times New Roman" w:cs="Times New Roman"/>
          <w:sz w:val="24"/>
          <w:szCs w:val="24"/>
        </w:rPr>
        <w:t xml:space="preserve"> identified from the searches, and one from reference searching</w:t>
      </w:r>
      <w:r w:rsidR="00C77940" w:rsidRPr="00745D53">
        <w:rPr>
          <w:rFonts w:ascii="Times New Roman" w:hAnsi="Times New Roman" w:cs="Times New Roman"/>
          <w:sz w:val="24"/>
          <w:szCs w:val="24"/>
        </w:rPr>
        <w:t>)</w:t>
      </w:r>
      <w:r w:rsidRPr="00745D53">
        <w:rPr>
          <w:rFonts w:ascii="Times New Roman" w:hAnsi="Times New Roman" w:cs="Times New Roman"/>
          <w:sz w:val="24"/>
          <w:szCs w:val="24"/>
        </w:rPr>
        <w:t xml:space="preserve">. A further </w:t>
      </w:r>
      <w:r w:rsidR="00C7197B" w:rsidRPr="00745D53">
        <w:rPr>
          <w:rFonts w:ascii="Times New Roman" w:hAnsi="Times New Roman" w:cs="Times New Roman"/>
          <w:sz w:val="24"/>
          <w:szCs w:val="24"/>
        </w:rPr>
        <w:t>6</w:t>
      </w:r>
      <w:r w:rsidR="003E2791" w:rsidRPr="00745D53">
        <w:rPr>
          <w:rFonts w:ascii="Times New Roman" w:hAnsi="Times New Roman" w:cs="Times New Roman"/>
          <w:sz w:val="24"/>
          <w:szCs w:val="24"/>
        </w:rPr>
        <w:t>2</w:t>
      </w:r>
      <w:r w:rsidRPr="00745D53">
        <w:rPr>
          <w:rFonts w:ascii="Times New Roman" w:hAnsi="Times New Roman" w:cs="Times New Roman"/>
          <w:sz w:val="24"/>
          <w:szCs w:val="24"/>
        </w:rPr>
        <w:t xml:space="preserve"> articles were excluded on the following basis: not</w:t>
      </w:r>
      <w:r w:rsidR="00DF40BB" w:rsidRPr="00745D53">
        <w:rPr>
          <w:rFonts w:ascii="Times New Roman" w:hAnsi="Times New Roman" w:cs="Times New Roman"/>
          <w:sz w:val="24"/>
          <w:szCs w:val="24"/>
        </w:rPr>
        <w:t xml:space="preserve"> present or remote </w:t>
      </w:r>
      <w:r w:rsidR="007415D4" w:rsidRPr="00745D53">
        <w:rPr>
          <w:rFonts w:ascii="Times New Roman" w:hAnsi="Times New Roman" w:cs="Times New Roman"/>
          <w:sz w:val="24"/>
          <w:szCs w:val="24"/>
        </w:rPr>
        <w:t>confederates</w:t>
      </w:r>
      <w:r w:rsidR="00AC7945" w:rsidRPr="00745D53">
        <w:rPr>
          <w:rFonts w:ascii="Times New Roman" w:hAnsi="Times New Roman" w:cs="Times New Roman"/>
          <w:sz w:val="24"/>
          <w:szCs w:val="24"/>
        </w:rPr>
        <w:t xml:space="preserve"> (n = </w:t>
      </w:r>
      <w:r w:rsidR="00E53BFA" w:rsidRPr="00745D53">
        <w:rPr>
          <w:rFonts w:ascii="Times New Roman" w:hAnsi="Times New Roman" w:cs="Times New Roman"/>
          <w:sz w:val="24"/>
          <w:szCs w:val="24"/>
        </w:rPr>
        <w:t>2</w:t>
      </w:r>
      <w:r w:rsidR="00C527D7" w:rsidRPr="00745D53">
        <w:rPr>
          <w:rFonts w:ascii="Times New Roman" w:hAnsi="Times New Roman" w:cs="Times New Roman"/>
          <w:sz w:val="24"/>
          <w:szCs w:val="24"/>
        </w:rPr>
        <w:t>1</w:t>
      </w:r>
      <w:r w:rsidR="00E53BFA" w:rsidRPr="00745D53">
        <w:rPr>
          <w:rFonts w:ascii="Times New Roman" w:hAnsi="Times New Roman" w:cs="Times New Roman"/>
          <w:sz w:val="24"/>
          <w:szCs w:val="24"/>
        </w:rPr>
        <w:t>),</w:t>
      </w:r>
      <w:r w:rsidR="00A20333" w:rsidRPr="00745D53">
        <w:rPr>
          <w:rFonts w:ascii="Times New Roman" w:hAnsi="Times New Roman" w:cs="Times New Roman"/>
          <w:sz w:val="24"/>
          <w:szCs w:val="24"/>
        </w:rPr>
        <w:t xml:space="preserve"> not objectively measured food intake (n = 1</w:t>
      </w:r>
      <w:r w:rsidR="00C7197B" w:rsidRPr="00745D53">
        <w:rPr>
          <w:rFonts w:ascii="Times New Roman" w:hAnsi="Times New Roman" w:cs="Times New Roman"/>
          <w:sz w:val="24"/>
          <w:szCs w:val="24"/>
        </w:rPr>
        <w:t>5</w:t>
      </w:r>
      <w:r w:rsidR="00A20333" w:rsidRPr="00745D53">
        <w:rPr>
          <w:rFonts w:ascii="Times New Roman" w:hAnsi="Times New Roman" w:cs="Times New Roman"/>
          <w:sz w:val="24"/>
          <w:szCs w:val="24"/>
        </w:rPr>
        <w:t xml:space="preserve">), </w:t>
      </w:r>
      <w:r w:rsidR="00280EA8" w:rsidRPr="00745D53">
        <w:rPr>
          <w:rFonts w:ascii="Times New Roman" w:hAnsi="Times New Roman" w:cs="Times New Roman"/>
          <w:sz w:val="24"/>
          <w:szCs w:val="24"/>
        </w:rPr>
        <w:t xml:space="preserve">multicomponent intervention (n = 7), </w:t>
      </w:r>
      <w:r w:rsidR="00A20333" w:rsidRPr="00745D53">
        <w:rPr>
          <w:rFonts w:ascii="Times New Roman" w:hAnsi="Times New Roman" w:cs="Times New Roman"/>
          <w:sz w:val="24"/>
          <w:szCs w:val="24"/>
        </w:rPr>
        <w:t>not an</w:t>
      </w:r>
      <w:r w:rsidRPr="00745D53">
        <w:rPr>
          <w:rFonts w:ascii="Times New Roman" w:hAnsi="Times New Roman" w:cs="Times New Roman"/>
          <w:sz w:val="24"/>
          <w:szCs w:val="24"/>
        </w:rPr>
        <w:t xml:space="preserve"> experimental stud</w:t>
      </w:r>
      <w:r w:rsidR="00A20333" w:rsidRPr="00745D53">
        <w:rPr>
          <w:rFonts w:ascii="Times New Roman" w:hAnsi="Times New Roman" w:cs="Times New Roman"/>
          <w:sz w:val="24"/>
          <w:szCs w:val="24"/>
        </w:rPr>
        <w:t>y</w:t>
      </w:r>
      <w:r w:rsidRPr="00745D53">
        <w:rPr>
          <w:rFonts w:ascii="Times New Roman" w:hAnsi="Times New Roman" w:cs="Times New Roman"/>
          <w:sz w:val="24"/>
          <w:szCs w:val="24"/>
        </w:rPr>
        <w:t xml:space="preserve"> (n = </w:t>
      </w:r>
      <w:r w:rsidR="00280EA8" w:rsidRPr="00745D53">
        <w:rPr>
          <w:rFonts w:ascii="Times New Roman" w:hAnsi="Times New Roman" w:cs="Times New Roman"/>
          <w:sz w:val="24"/>
          <w:szCs w:val="24"/>
        </w:rPr>
        <w:t>7</w:t>
      </w:r>
      <w:r w:rsidRPr="00745D53">
        <w:rPr>
          <w:rFonts w:ascii="Times New Roman" w:hAnsi="Times New Roman" w:cs="Times New Roman"/>
          <w:sz w:val="24"/>
          <w:szCs w:val="24"/>
        </w:rPr>
        <w:t>),</w:t>
      </w:r>
      <w:r w:rsidR="00280EA8" w:rsidRPr="00745D53">
        <w:rPr>
          <w:rFonts w:ascii="Times New Roman" w:hAnsi="Times New Roman" w:cs="Times New Roman"/>
          <w:sz w:val="24"/>
          <w:szCs w:val="24"/>
        </w:rPr>
        <w:t xml:space="preserve"> not a peer-reviewed paper (n = 4), not 5-12 year old children (n = 4), not eating behaviour (n = 2),</w:t>
      </w:r>
      <w:r w:rsidRPr="00745D53">
        <w:rPr>
          <w:rFonts w:ascii="Times New Roman" w:hAnsi="Times New Roman" w:cs="Times New Roman"/>
          <w:sz w:val="24"/>
          <w:szCs w:val="24"/>
        </w:rPr>
        <w:t xml:space="preserve"> </w:t>
      </w:r>
      <w:r w:rsidR="00280EA8" w:rsidRPr="00745D53">
        <w:rPr>
          <w:rFonts w:ascii="Times New Roman" w:hAnsi="Times New Roman" w:cs="Times New Roman"/>
          <w:sz w:val="24"/>
          <w:szCs w:val="24"/>
        </w:rPr>
        <w:t>not healthy children (n = 1)</w:t>
      </w:r>
      <w:r w:rsidR="00C7197B" w:rsidRPr="00745D53">
        <w:rPr>
          <w:rFonts w:ascii="Times New Roman" w:hAnsi="Times New Roman" w:cs="Times New Roman"/>
          <w:sz w:val="24"/>
          <w:szCs w:val="24"/>
        </w:rPr>
        <w:t xml:space="preserve">, no low or </w:t>
      </w:r>
      <w:r w:rsidR="0019567C" w:rsidRPr="00745D53">
        <w:rPr>
          <w:rFonts w:ascii="Times New Roman" w:hAnsi="Times New Roman" w:cs="Times New Roman"/>
          <w:sz w:val="24"/>
          <w:szCs w:val="24"/>
        </w:rPr>
        <w:t>no-</w:t>
      </w:r>
      <w:r w:rsidR="0019567C" w:rsidRPr="00745D53">
        <w:rPr>
          <w:rFonts w:ascii="Times New Roman" w:hAnsi="Times New Roman" w:cs="Times New Roman"/>
          <w:sz w:val="24"/>
          <w:szCs w:val="24"/>
        </w:rPr>
        <w:lastRenderedPageBreak/>
        <w:t>intake</w:t>
      </w:r>
      <w:r w:rsidR="00C7197B" w:rsidRPr="00745D53">
        <w:rPr>
          <w:rFonts w:ascii="Times New Roman" w:hAnsi="Times New Roman" w:cs="Times New Roman"/>
          <w:sz w:val="24"/>
          <w:szCs w:val="24"/>
        </w:rPr>
        <w:t xml:space="preserve"> comparison (n = 1)</w:t>
      </w:r>
      <w:r w:rsidR="00977885" w:rsidRPr="00745D53">
        <w:rPr>
          <w:rFonts w:ascii="Times New Roman" w:hAnsi="Times New Roman" w:cs="Times New Roman"/>
          <w:sz w:val="24"/>
          <w:szCs w:val="24"/>
        </w:rPr>
        <w:t xml:space="preserve">. </w:t>
      </w:r>
      <w:r w:rsidR="006F7F77" w:rsidRPr="00745D53">
        <w:rPr>
          <w:rFonts w:ascii="Times New Roman" w:hAnsi="Times New Roman" w:cs="Times New Roman"/>
          <w:sz w:val="24"/>
          <w:szCs w:val="24"/>
        </w:rPr>
        <w:t xml:space="preserve">This resulted in six publications, but seven studies (two studies in </w:t>
      </w:r>
      <w:r w:rsidR="006F7F77" w:rsidRPr="00745D53">
        <w:rPr>
          <w:rFonts w:ascii="Times New Roman" w:hAnsi="Times New Roman" w:cs="Times New Roman"/>
          <w:sz w:val="24"/>
          <w:szCs w:val="24"/>
        </w:rPr>
        <w:fldChar w:fldCharType="begin" w:fldLock="1"/>
      </w:r>
      <w:r w:rsidR="001E1F52" w:rsidRPr="00745D53">
        <w:rPr>
          <w:rFonts w:ascii="Times New Roman" w:hAnsi="Times New Roman" w:cs="Times New Roman"/>
          <w:sz w:val="24"/>
          <w:szCs w:val="24"/>
        </w:rPr>
        <w:instrText>ADDIN CSL_CITATION {"citationItems":[{"id":"ITEM-1","itemData":{"DOI":"10.1016/j.appet.2017.02.015","ISBN":"0195-6663","ISSN":"10958304","PMID":"28192218","abstract":"There is initial evidence that beliefs about the eating behaviour of others (perceived eating norms) can influence children's vegetable consumption, but little research has examined the mechanisms explaining this effect. In two studies we aimed to replicate the effect that perceived eating norms have on children's vegetable consumption, and to explore mechanisms which may underlie the influence of perceived eating norms on children's vegetable consumption. Study 1 investigated whether children follow perceived eating norms due to a desire to maintain personal feelings of social acceptance. Study 2 investigated whether perceived eating norms influence eating behaviour because eating norms provide information which can remove uncertainty about how to behave. Across both studies children were exposed to vegetable consumption information of other children and their vegetable consumption was examined. In both studies children were influenced by perceived eating norms, eating more when led to believe others had eaten a large amount compared to when led to believe others had eaten no vegetables. In Study 1, children were influenced by a perceived eating norm regardless of whether they felt sure or unsure that other children accepted them. In Study 2, children were most influenced by a perceived eating norm if they were eating in a novel context in which it may have been uncertain how to behave, as opposed to an eating context that children had already encountered. Perceived eating norms may influence children's eating behaviour by removing uncertainty about how to behave, otherwise known as informational social influence.","author":[{"dropping-particle":"","family":"Sharps","given":"Maxine","non-dropping-particle":"","parse-names":false,"suffix":""},{"dropping-particle":"","family":"Robinson","given":"Eric","non-dropping-particle":"","parse-names":false,"suffix":""}],"container-title":"Appetite","id":"ITEM-1","issued":{"date-parts":[["2017"]]},"page":"41-50","publisher":"Elsevier Ltd","title":"Perceived eating norms and children's eating behaviour: An informational social influence account","type":"article-journal","volume":"113"},"uris":["http://www.mendeley.com/documents/?uuid=5023334a-6362-4f42-bbf2-c3ce40547580"]}],"mendeley":{"formattedCitation":"(Sharps &amp; Robinson, 2017)","manualFormatting":"Sharps &amp; Robinson, 2017)","plainTextFormattedCitation":"(Sharps &amp; Robinson, 2017)","previouslyFormattedCitation":"(Sharps &amp; Robinson, 2017)"},"properties":{"noteIndex":0},"schema":"https://github.com/citation-style-language/schema/raw/master/csl-citation.json"}</w:instrText>
      </w:r>
      <w:r w:rsidR="006F7F77" w:rsidRPr="00745D53">
        <w:rPr>
          <w:rFonts w:ascii="Times New Roman" w:hAnsi="Times New Roman" w:cs="Times New Roman"/>
          <w:sz w:val="24"/>
          <w:szCs w:val="24"/>
        </w:rPr>
        <w:fldChar w:fldCharType="separate"/>
      </w:r>
      <w:r w:rsidR="006F7F77" w:rsidRPr="00745D53">
        <w:rPr>
          <w:rFonts w:ascii="Times New Roman" w:hAnsi="Times New Roman" w:cs="Times New Roman"/>
          <w:noProof/>
          <w:sz w:val="24"/>
          <w:szCs w:val="24"/>
        </w:rPr>
        <w:t>Sharps &amp; Robinson, 2017)</w:t>
      </w:r>
      <w:r w:rsidR="006F7F77" w:rsidRPr="00745D53">
        <w:rPr>
          <w:rFonts w:ascii="Times New Roman" w:hAnsi="Times New Roman" w:cs="Times New Roman"/>
          <w:sz w:val="24"/>
          <w:szCs w:val="24"/>
        </w:rPr>
        <w:fldChar w:fldCharType="end"/>
      </w:r>
      <w:r w:rsidR="006F7F77" w:rsidRPr="00745D53">
        <w:rPr>
          <w:rFonts w:ascii="Times New Roman" w:hAnsi="Times New Roman" w:cs="Times New Roman"/>
          <w:sz w:val="24"/>
          <w:szCs w:val="24"/>
        </w:rPr>
        <w:t xml:space="preserve"> included in the </w:t>
      </w:r>
      <w:r w:rsidR="00DE35BE" w:rsidRPr="00745D53">
        <w:rPr>
          <w:rFonts w:ascii="Times New Roman" w:hAnsi="Times New Roman" w:cs="Times New Roman"/>
          <w:sz w:val="24"/>
          <w:szCs w:val="24"/>
        </w:rPr>
        <w:t>narrative</w:t>
      </w:r>
      <w:r w:rsidR="006F7F77" w:rsidRPr="00745D53">
        <w:rPr>
          <w:rFonts w:ascii="Times New Roman" w:hAnsi="Times New Roman" w:cs="Times New Roman"/>
          <w:sz w:val="24"/>
          <w:szCs w:val="24"/>
        </w:rPr>
        <w:t xml:space="preserve"> </w:t>
      </w:r>
      <w:r w:rsidR="00DE35BE" w:rsidRPr="00745D53">
        <w:rPr>
          <w:rFonts w:ascii="Times New Roman" w:hAnsi="Times New Roman" w:cs="Times New Roman"/>
          <w:sz w:val="24"/>
          <w:szCs w:val="24"/>
        </w:rPr>
        <w:t>synthesis</w:t>
      </w:r>
      <w:r w:rsidR="00E86CF5" w:rsidRPr="00745D53">
        <w:rPr>
          <w:rFonts w:ascii="Times New Roman" w:hAnsi="Times New Roman" w:cs="Times New Roman"/>
          <w:sz w:val="24"/>
          <w:szCs w:val="24"/>
        </w:rPr>
        <w:t xml:space="preserve"> and five publications summarizing the findings of six studies included in the meta-analysis, due to an issue with data extraction in one study </w:t>
      </w:r>
      <w:r w:rsidR="00E86CF5" w:rsidRPr="00745D53">
        <w:rPr>
          <w:rFonts w:ascii="Times New Roman" w:hAnsi="Times New Roman" w:cs="Times New Roman"/>
          <w:sz w:val="24"/>
          <w:szCs w:val="24"/>
        </w:rPr>
        <w:fldChar w:fldCharType="begin" w:fldLock="1"/>
      </w:r>
      <w:r w:rsidR="00E86CF5" w:rsidRPr="00745D53">
        <w:rPr>
          <w:rFonts w:ascii="Times New Roman" w:hAnsi="Times New Roman" w:cs="Times New Roman"/>
          <w:sz w:val="24"/>
          <w:szCs w:val="24"/>
        </w:rPr>
        <w:instrText>ADDIN CSL_CITATION {"citationItems":[{"id":"ITEM-1","itemData":{"DOI":"10.1371/journal.pone.0072481","ISBN":"1932-6203","ISSN":"19326203","PMID":"24015251","abstract":"OBJECTIVE: This experimental study investigated the impact of peers on palatable food intake of youngsters within a social media setting. To determine whether this effect was moderated by self-esteem, the present study examined the roles of global explicit self-esteem (ESE), body esteem (BE) and implicit self-esteem (ISE). METHODS: Participants (N = 118; 38.1% boys; M age 11.14±.79) were asked to play a computer game while they believed to interact online with a same-sex normal-weight remote confederate (i.e., instructed peer) who ate either nothing, a small or large amount of candy. RESULTS: Participants modeled the candy intake of peers via a social media interaction, but this was qualified by their self-esteem. Participants with higher ISE adjusted their candy intake to that of a peer more closely than those with lower ISE when the confederate ate nothing compared to when eating a modest (β = .26, p = .05) or considerable amount of candy (kcal) (β = .32, p = .001). In contrast, participants with lower BE modeled peer intake more than those with higher BE when eating nothing compared to a considerable amount of candy (kcal) (β = .21, p = .02); ESE did not moderate social modeling behavior. In addition, participants with higher discrepant or \"damaged\" self-esteem (i.e., high ISE and low ESE) modeled peer intake more when the peer ate nothing or a modest amount compared to a substantial amount of candy (kcal) (β = -.24, p = .004; β = -.26, p&lt;.0001, respectively). CONCLUSION: Youngsters conform to the amount of palatable food eaten by peers through social media interaction. Those with lower body esteem or damaged self-esteem may be more at risk to peer influences on food intake.","author":[{"dropping-particle":"","family":"Bevelander","given":"Kirsten E.","non-dropping-particle":"","parse-names":false,"suffix":""},{"dropping-particle":"","family":"Anschütz","given":"Doeschka J.","non-dropping-particle":"","parse-names":false,"suffix":""},{"dropping-particle":"","family":"Creemers","given":"Daan H.M.","non-dropping-particle":"","parse-names":false,"suffix":""},{"dropping-particle":"","family":"Kleinjan","given":"Marloes","non-dropping-particle":"","parse-names":false,"suffix":""},{"dropping-particle":"","family":"Engels","given":"Rutger C.M.E.","non-dropping-particle":"","parse-names":false,"suffix":""}],"container-title":"PLoS ONE","id":"ITEM-1","issue":"8","issued":{"date-parts":[["2013"]]},"title":"The Role of Explicit and Implicit Self-Esteem in Peer Modeling of Palatable Food Intake: A Study on Social Media Interaction among Youngsters","type":"article-journal","volume":"8"},"uris":["http://www.mendeley.com/documents/?uuid=c2fa4cd7-b05d-482e-9896-ac9c9b306775"]}],"mendeley":{"formattedCitation":"(Bevelander, Anschütz, et al., 2013)","plainTextFormattedCitation":"(Bevelander, Anschütz, et al., 2013)","previouslyFormattedCitation":"(Bevelander, Anschütz, et al., 2013)"},"properties":{"noteIndex":0},"schema":"https://github.com/citation-style-language/schema/raw/master/csl-citation.json"}</w:instrText>
      </w:r>
      <w:r w:rsidR="00E86CF5" w:rsidRPr="00745D53">
        <w:rPr>
          <w:rFonts w:ascii="Times New Roman" w:hAnsi="Times New Roman" w:cs="Times New Roman"/>
          <w:sz w:val="24"/>
          <w:szCs w:val="24"/>
        </w:rPr>
        <w:fldChar w:fldCharType="separate"/>
      </w:r>
      <w:r w:rsidR="00E86CF5" w:rsidRPr="00745D53">
        <w:rPr>
          <w:rFonts w:ascii="Times New Roman" w:hAnsi="Times New Roman" w:cs="Times New Roman"/>
          <w:noProof/>
          <w:sz w:val="24"/>
          <w:szCs w:val="24"/>
        </w:rPr>
        <w:t>(Bevelander, Anschütz, et al., 2013)</w:t>
      </w:r>
      <w:r w:rsidR="00E86CF5" w:rsidRPr="00745D53">
        <w:rPr>
          <w:rFonts w:ascii="Times New Roman" w:hAnsi="Times New Roman" w:cs="Times New Roman"/>
          <w:sz w:val="24"/>
          <w:szCs w:val="24"/>
        </w:rPr>
        <w:fldChar w:fldCharType="end"/>
      </w:r>
      <w:r w:rsidR="006F7F77" w:rsidRPr="00745D53">
        <w:rPr>
          <w:rFonts w:ascii="Times New Roman" w:hAnsi="Times New Roman" w:cs="Times New Roman"/>
          <w:sz w:val="24"/>
          <w:szCs w:val="24"/>
        </w:rPr>
        <w:t>.</w:t>
      </w:r>
      <w:r w:rsidR="003D0753" w:rsidRPr="00745D53">
        <w:rPr>
          <w:rFonts w:ascii="Times New Roman" w:hAnsi="Times New Roman" w:cs="Times New Roman"/>
          <w:sz w:val="24"/>
          <w:szCs w:val="24"/>
        </w:rPr>
        <w:t xml:space="preserve"> See Figure 1.</w:t>
      </w:r>
      <w:r w:rsidR="00DE35BE" w:rsidRPr="00745D53">
        <w:rPr>
          <w:rFonts w:ascii="Times New Roman" w:hAnsi="Times New Roman" w:cs="Times New Roman"/>
          <w:sz w:val="24"/>
          <w:szCs w:val="24"/>
        </w:rPr>
        <w:t xml:space="preserve"> </w:t>
      </w:r>
    </w:p>
    <w:p w14:paraId="536D8BCB" w14:textId="77777777" w:rsidR="00E80E18" w:rsidRPr="00745D53" w:rsidRDefault="00E80E18" w:rsidP="00DE66AB">
      <w:pPr>
        <w:spacing w:line="480" w:lineRule="auto"/>
        <w:rPr>
          <w:rFonts w:ascii="Times New Roman" w:hAnsi="Times New Roman" w:cs="Times New Roman"/>
          <w:b/>
          <w:i/>
          <w:sz w:val="24"/>
          <w:szCs w:val="24"/>
        </w:rPr>
      </w:pPr>
    </w:p>
    <w:p w14:paraId="1A46AC31" w14:textId="53B18951" w:rsidR="00DE66AB" w:rsidRPr="00745D53" w:rsidRDefault="008D1D1A" w:rsidP="00DE66AB">
      <w:pPr>
        <w:spacing w:line="480" w:lineRule="auto"/>
        <w:rPr>
          <w:rFonts w:ascii="Times New Roman" w:hAnsi="Times New Roman" w:cs="Times New Roman"/>
          <w:bCs/>
          <w:i/>
          <w:iCs/>
          <w:sz w:val="24"/>
          <w:szCs w:val="24"/>
        </w:rPr>
      </w:pPr>
      <w:bookmarkStart w:id="0" w:name="_Hlk89936979"/>
      <w:r w:rsidRPr="00745D53">
        <w:rPr>
          <w:rFonts w:ascii="Times New Roman" w:hAnsi="Times New Roman" w:cs="Times New Roman"/>
          <w:i/>
          <w:sz w:val="24"/>
          <w:szCs w:val="24"/>
        </w:rPr>
        <w:t>3</w:t>
      </w:r>
      <w:r w:rsidR="00E80E18" w:rsidRPr="00745D53">
        <w:rPr>
          <w:rFonts w:ascii="Times New Roman" w:hAnsi="Times New Roman" w:cs="Times New Roman"/>
          <w:i/>
          <w:sz w:val="24"/>
          <w:szCs w:val="24"/>
        </w:rPr>
        <w:t>.</w:t>
      </w:r>
      <w:r w:rsidRPr="00745D53">
        <w:rPr>
          <w:rFonts w:ascii="Times New Roman" w:hAnsi="Times New Roman" w:cs="Times New Roman"/>
          <w:i/>
          <w:sz w:val="24"/>
          <w:szCs w:val="24"/>
        </w:rPr>
        <w:t>1.</w:t>
      </w:r>
      <w:r w:rsidR="00E80E18" w:rsidRPr="00745D53">
        <w:rPr>
          <w:rFonts w:ascii="Times New Roman" w:hAnsi="Times New Roman" w:cs="Times New Roman"/>
          <w:i/>
          <w:sz w:val="24"/>
          <w:szCs w:val="24"/>
        </w:rPr>
        <w:t xml:space="preserve">2 </w:t>
      </w:r>
      <w:r w:rsidR="00DE66AB" w:rsidRPr="00745D53">
        <w:rPr>
          <w:rFonts w:ascii="Times New Roman" w:hAnsi="Times New Roman" w:cs="Times New Roman"/>
          <w:i/>
          <w:sz w:val="24"/>
          <w:szCs w:val="24"/>
        </w:rPr>
        <w:t>Participants</w:t>
      </w:r>
    </w:p>
    <w:p w14:paraId="24488182" w14:textId="77777777" w:rsidR="00DE66AB" w:rsidRPr="00745D53" w:rsidRDefault="00DE66AB" w:rsidP="00DE66AB">
      <w:pPr>
        <w:spacing w:line="480" w:lineRule="auto"/>
        <w:rPr>
          <w:rFonts w:ascii="Times New Roman" w:hAnsi="Times New Roman" w:cs="Times New Roman"/>
          <w:iCs/>
          <w:sz w:val="24"/>
          <w:szCs w:val="24"/>
        </w:rPr>
      </w:pPr>
      <w:r w:rsidRPr="00745D53">
        <w:rPr>
          <w:rFonts w:ascii="Times New Roman" w:hAnsi="Times New Roman" w:cs="Times New Roman"/>
          <w:iCs/>
          <w:sz w:val="24"/>
          <w:szCs w:val="24"/>
        </w:rPr>
        <w:t xml:space="preserve">Data were collected from 871 children across the seven studies included in this review (range n = 44 to 223 participants). </w:t>
      </w:r>
      <w:r w:rsidRPr="00745D53">
        <w:rPr>
          <w:rFonts w:ascii="Times New Roman" w:hAnsi="Times New Roman" w:cs="Times New Roman"/>
          <w:sz w:val="24"/>
          <w:szCs w:val="24"/>
        </w:rPr>
        <w:t xml:space="preserve">All studies used experimental designs and measured food intake through weighing the food. All studies reported original data and no studies reanalysed secondary datasets. </w:t>
      </w:r>
      <w:r w:rsidRPr="00745D53">
        <w:rPr>
          <w:rFonts w:ascii="Times New Roman" w:hAnsi="Times New Roman" w:cs="Times New Roman"/>
          <w:iCs/>
          <w:sz w:val="24"/>
          <w:szCs w:val="24"/>
        </w:rPr>
        <w:t xml:space="preserve">Participants’ mean age was 9 years and 9 months (SD = 1.24 years). The majority of studies recruited boys and girls and the samples consisted of approximately 50% girls. One study recruited girls only </w:t>
      </w:r>
      <w:r w:rsidRPr="00745D53">
        <w:rPr>
          <w:rFonts w:ascii="Times New Roman" w:hAnsi="Times New Roman" w:cs="Times New Roman"/>
          <w:iCs/>
          <w:sz w:val="24"/>
          <w:szCs w:val="24"/>
        </w:rPr>
        <w:fldChar w:fldCharType="begin" w:fldLock="1"/>
      </w:r>
      <w:r w:rsidRPr="00745D53">
        <w:rPr>
          <w:rFonts w:ascii="Times New Roman" w:hAnsi="Times New Roman" w:cs="Times New Roman"/>
          <w:iCs/>
          <w:sz w:val="24"/>
          <w:szCs w:val="24"/>
        </w:rPr>
        <w:instrText>ADDIN CSL_CITATION {"citationItems":[{"id":"ITEM-1","itemData":{"DOI":"10.1016/j.jada.2008.10.005","ISSN":"00028223","PMID":"19103334","abstract":"Previous studies indicate that the presence of peers influences children's food consumption. It is assumed that one factor producing this effect in children is child modeling of food intake. The present study assesses the effect of a video model on the food intake of overweight (n=22) and nonoverweight (n=22) preadolescent girls. A 2 (weight status)??2 (small vs large serving size) factorial design was used to test the hypothesis that youth model others' food intake. Serving sizes were manipulated by showing a video model selecting and consuming either a small or a large serving of cookies. Results indicate a main effect of serving size condition, F(1,40)=5.1, P&lt;0.05 (d=0.65; 95% confidence interval: 0.35 to 0.65), and a main effect of weight status, F(1,40)=4.9, P&lt;0.05 (d=0.63; 95% confidence interval: 0.35 to 0.65). Participants exposed to the large serving-size condition consumed more cookies than participants exposed to the small serving-size condition and overweight participants consumed considerably more cookies than nonoverweight participants. The interaction of weight status by serving-size condition did not reach statistical significance (P=0.2). These results suggest that peer-modeling influences overweight and nonoverweight preadolescent girls' snack consumption. ?? 2009 American Dietetic Association.","author":[{"dropping-particle":"","family":"Romero","given":"Natalie D.","non-dropping-particle":"","parse-names":false,"suffix":""},{"dropping-particle":"","family":"Epstein","given":"Leonard H.","non-dropping-particle":"","parse-names":false,"suffix":""},{"dropping-particle":"","family":"Salvy","given":"Sarah Jeanne","non-dropping-particle":"","parse-names":false,"suffix":""}],"container-title":"Journal of the American Dietetic Association","id":"ITEM-1","issue":"1","issued":{"date-parts":[["2009"]]},"page":"133-136","publisher":"American Dietetic Association","title":"Peer Modeling Influences Girls' Snack Intake","type":"article-journal","volume":"109"},"uris":["http://www.mendeley.com/documents/?uuid=11660132-16eb-4ca4-b7f6-d6fb6422cf05"]}],"mendeley":{"formattedCitation":"(Romero et al., 2009)","plainTextFormattedCitation":"(Romero et al., 2009)","previouslyFormattedCitation":"(Romero et al., 2009)"},"properties":{"noteIndex":0},"schema":"https://github.com/citation-style-language/schema/raw/master/csl-citation.json"}</w:instrText>
      </w:r>
      <w:r w:rsidRPr="00745D53">
        <w:rPr>
          <w:rFonts w:ascii="Times New Roman" w:hAnsi="Times New Roman" w:cs="Times New Roman"/>
          <w:iCs/>
          <w:sz w:val="24"/>
          <w:szCs w:val="24"/>
        </w:rPr>
        <w:fldChar w:fldCharType="separate"/>
      </w:r>
      <w:r w:rsidRPr="00745D53">
        <w:rPr>
          <w:rFonts w:ascii="Times New Roman" w:hAnsi="Times New Roman" w:cs="Times New Roman"/>
          <w:iCs/>
          <w:noProof/>
          <w:sz w:val="24"/>
          <w:szCs w:val="24"/>
        </w:rPr>
        <w:t>(Romero et al., 2009)</w:t>
      </w:r>
      <w:r w:rsidRPr="00745D53">
        <w:rPr>
          <w:rFonts w:ascii="Times New Roman" w:hAnsi="Times New Roman" w:cs="Times New Roman"/>
          <w:iCs/>
          <w:sz w:val="24"/>
          <w:szCs w:val="24"/>
        </w:rPr>
        <w:fldChar w:fldCharType="end"/>
      </w:r>
      <w:r w:rsidRPr="00745D53">
        <w:rPr>
          <w:rFonts w:ascii="Times New Roman" w:hAnsi="Times New Roman" w:cs="Times New Roman"/>
          <w:iCs/>
          <w:sz w:val="24"/>
          <w:szCs w:val="24"/>
        </w:rPr>
        <w:t xml:space="preserve">. </w:t>
      </w:r>
    </w:p>
    <w:bookmarkEnd w:id="0"/>
    <w:p w14:paraId="2D15E572" w14:textId="77777777" w:rsidR="00E80E18" w:rsidRPr="00745D53" w:rsidRDefault="00E80E18" w:rsidP="00CB723A">
      <w:pPr>
        <w:spacing w:line="480" w:lineRule="auto"/>
        <w:rPr>
          <w:rFonts w:ascii="Times New Roman" w:hAnsi="Times New Roman" w:cs="Times New Roman"/>
          <w:b/>
          <w:i/>
          <w:sz w:val="24"/>
          <w:szCs w:val="24"/>
        </w:rPr>
      </w:pPr>
    </w:p>
    <w:p w14:paraId="1D95FCDF" w14:textId="4D8C982E" w:rsidR="00E86CF5" w:rsidRPr="00745D53" w:rsidRDefault="008D1D1A" w:rsidP="00CB723A">
      <w:pPr>
        <w:spacing w:line="480" w:lineRule="auto"/>
        <w:rPr>
          <w:rFonts w:ascii="Times New Roman" w:hAnsi="Times New Roman" w:cs="Times New Roman"/>
          <w:i/>
          <w:sz w:val="24"/>
          <w:szCs w:val="24"/>
        </w:rPr>
      </w:pPr>
      <w:bookmarkStart w:id="1" w:name="_Hlk89936993"/>
      <w:r w:rsidRPr="00745D53">
        <w:rPr>
          <w:rFonts w:ascii="Times New Roman" w:hAnsi="Times New Roman" w:cs="Times New Roman"/>
          <w:i/>
          <w:sz w:val="24"/>
          <w:szCs w:val="24"/>
        </w:rPr>
        <w:t>3.1</w:t>
      </w:r>
      <w:r w:rsidR="00E80E18" w:rsidRPr="00745D53">
        <w:rPr>
          <w:rFonts w:ascii="Times New Roman" w:hAnsi="Times New Roman" w:cs="Times New Roman"/>
          <w:i/>
          <w:sz w:val="24"/>
          <w:szCs w:val="24"/>
        </w:rPr>
        <w:t xml:space="preserve">.3 </w:t>
      </w:r>
      <w:r w:rsidR="00E86CF5" w:rsidRPr="00745D53">
        <w:rPr>
          <w:rFonts w:ascii="Times New Roman" w:hAnsi="Times New Roman" w:cs="Times New Roman"/>
          <w:i/>
          <w:sz w:val="24"/>
          <w:szCs w:val="24"/>
        </w:rPr>
        <w:t>Overview of studies</w:t>
      </w:r>
    </w:p>
    <w:p w14:paraId="3066C944" w14:textId="4259EBF6" w:rsidR="00E86CF5" w:rsidRPr="00745D53" w:rsidRDefault="00DE35BE" w:rsidP="00CB723A">
      <w:pPr>
        <w:spacing w:line="480" w:lineRule="auto"/>
        <w:rPr>
          <w:rFonts w:ascii="Times New Roman" w:hAnsi="Times New Roman" w:cs="Times New Roman"/>
          <w:iCs/>
          <w:sz w:val="24"/>
          <w:szCs w:val="24"/>
        </w:rPr>
      </w:pPr>
      <w:r w:rsidRPr="00745D53">
        <w:rPr>
          <w:rFonts w:ascii="Times New Roman" w:hAnsi="Times New Roman" w:cs="Times New Roman"/>
          <w:sz w:val="24"/>
          <w:szCs w:val="24"/>
        </w:rPr>
        <w:t>F</w:t>
      </w:r>
      <w:r w:rsidR="00DE66AB" w:rsidRPr="00745D53">
        <w:rPr>
          <w:rFonts w:ascii="Times New Roman" w:hAnsi="Times New Roman" w:cs="Times New Roman"/>
          <w:sz w:val="24"/>
          <w:szCs w:val="24"/>
        </w:rPr>
        <w:t>our</w:t>
      </w:r>
      <w:r w:rsidRPr="00745D53">
        <w:rPr>
          <w:rFonts w:ascii="Times New Roman" w:hAnsi="Times New Roman" w:cs="Times New Roman"/>
          <w:sz w:val="24"/>
          <w:szCs w:val="24"/>
        </w:rPr>
        <w:t xml:space="preserve"> studies compared the effect of high- vs. no-intake confederate peers </w:t>
      </w:r>
      <w:r w:rsidRPr="00745D53">
        <w:rPr>
          <w:rFonts w:ascii="Times New Roman" w:hAnsi="Times New Roman" w:cs="Times New Roman"/>
          <w:sz w:val="24"/>
          <w:szCs w:val="24"/>
        </w:rPr>
        <w:fldChar w:fldCharType="begin" w:fldLock="1"/>
      </w:r>
      <w:r w:rsidR="00DE66AB" w:rsidRPr="00745D53">
        <w:rPr>
          <w:rFonts w:ascii="Times New Roman" w:hAnsi="Times New Roman" w:cs="Times New Roman"/>
          <w:sz w:val="24"/>
          <w:szCs w:val="24"/>
        </w:rPr>
        <w:instrText>ADDIN CSL_CITATION {"citationItems":[{"id":"ITEM-1","itemData":{"DOI":"10.1016/j.appet.2017.02.015","ISBN":"0195-6663","ISSN":"10958304","PMID":"28192218","abstract":"There is initial evidence that beliefs about the eating behaviour of others (perceived eating norms) can influence children's vegetable consumption, but little research has examined the mechanisms explaining this effect. In two studies we aimed to replicate the effect that perceived eating norms have on children's vegetable consumption, and to explore mechanisms which may underlie the influence of perceived eating norms on children's vegetable consumption. Study 1 investigated whether children follow perceived eating norms due to a desire to maintain personal feelings of social acceptance. Study 2 investigated whether perceived eating norms influence eating behaviour because eating norms provide information which can remove uncertainty about how to behave. Across both studies children were exposed to vegetable consumption information of other children and their vegetable consumption was examined. In both studies children were influenced by perceived eating norms, eating more when led to believe others had eaten a large amount compared to when led to believe others had eaten no vegetables. In Study 1, children were influenced by a perceived eating norm regardless of whether they felt sure or unsure that other children accepted them. In Study 2, children were most influenced by a perceived eating norm if they were eating in a novel context in which it may have been uncertain how to behave, as opposed to an eating context that children had already encountered. Perceived eating norms may influence children's eating behaviour by removing uncertainty about how to behave, otherwise known as informational social influence.","author":[{"dropping-particle":"","family":"Sharps","given":"Maxine","non-dropping-particle":"","parse-names":false,"suffix":""},{"dropping-particle":"","family":"Robinson","given":"Eric","non-dropping-particle":"","parse-names":false,"suffix":""}],"container-title":"Appetite","id":"ITEM-1","issued":{"date-parts":[["2017"]]},"page":"41-50","publisher":"Elsevier Ltd","title":"Perceived eating norms and children's eating behaviour: An informational social influence account","type":"article-journal","volume":"113"},"uris":["http://www.mendeley.com/documents/?uuid=5023334a-6362-4f42-bbf2-c3ce40547580"]},{"id":"ITEM-2","itemData":{"DOI":"10.1186/s12966-015-0296-z","ISBN":"1479-5868","ISSN":"14795868","PMID":"26463044","abstract":"BACKGROUND: Beliefs about the eating behaviour of others (perceived eating norms) have been shown to influence eating behaviour in adults, but no research has examined whether young children are motivated by perceived eating norms.\\n\\nFINDINGS: Here we investigated the effect on vegetable intake of exposing children to information about the vegetable intake of other children. One hundred and forty three children aged 6-11 years old took part in a between-subjects experiment. Children were exposed to information suggesting that other children had eaten a large amount of carrots, no carrots, or control information. Children ate more carrots when they believed that other children had eaten a large amount of carrots, compared to all other conditions.\\n\\nCONCLUSIONS: Perceived eating norms can influence vegetable intake in young children and making use of eating norms to promote healthier eating in children warrants investigation.","author":[{"dropping-particle":"","family":"Sharps","given":"Maxine","non-dropping-particle":"","parse-names":false,"suffix":""},{"dropping-particle":"","family":"Robinson","given":"Eric","non-dropping-particle":"","parse-names":false,"suffix":""}],"container-title":"International Journal of Behavioral Nutrition and Physical Activity","id":"ITEM-2","issue":"1","issued":{"date-parts":[["2015"]]},"page":"10-13","publisher":"International Journal of Behavioral Nutrition and Physical Activity","title":"Perceived eating norms and vegetable consumption in children","type":"article-journal","volume":"12"},"uris":["http://www.mendeley.com/documents/?uuid=59bde3a9-c79b-426b-8c56-942c06f8e10f"]},{"id":"ITEM-3","itemData":{"DOI":"10.1016/j.appet.2012.12.015","ISSN":"01956663","PMID":"23274126","abstract":"The main goal of this study was to test whether exposure to happy, neutral, or sad media content influences social modeling effects of (snack) food intake in young children. The study was conducted at 14 Dutch urban and suburban primary schools. The participants (N=112) were asked to watch a movie with a same-sex normal-weight confederate who was instructed to eat either nothing or a standardized amount of snack food (10 chocolate-coated peanuts). The study involved a 3 (movie clips: happy, neutral, and sad)×2 (peer's food intake: no intake versus a standardized intake) between-participants design. A significant interaction between the movie clip condition and intake condition was found (F2,102=3.30, P=.04, Cohen's f2=.20). Positive as well as negative emotions were found to lead to adjustment to the intake of a peer, as compared to that of children in the neutral movie condition. The findings suggest that children eat more mindlessly when watching an emotional movie and, therefore, respond more automatically to a peer's food intake, whereas children may be less susceptible to a peer's intake while watching a neutral movie. As young children are not in the position to choose their food consumption environment yet, parents and schools should provide consumption settings that limit eating in front of the television. © 2012 Elsevier Ltd.","author":[{"dropping-particle":"","family":"Bevelander","given":"Kirsten E.","non-dropping-particle":"","parse-names":false,"suffix":""},{"dropping-particle":"","family":"Meiselman","given":"Herbert L.","non-dropping-particle":"","parse-names":false,"suffix":""},{"dropping-particle":"","family":"Anschütz","given":"Doeschka J.","non-dropping-particle":"","parse-names":false,"suffix":""},{"dropping-particle":"","family":"Engels","given":"Rutger C.M.E.","non-dropping-particle":"","parse-names":false,"suffix":""}],"container-title":"Appetite","id":"ITEM-3","issued":{"date-parts":[["2013"]]},"page":"70-76","title":"Television watching and the emotional impact on social modeling of food intake among children","type":"article-journal","volume":"63"},"uris":["http://www.mendeley.com/documents/?uuid=dab9b204-3cdc-4e2e-b4d1-aa91c5406671"]},{"id":"ITEM-4","itemData":{"DOI":"10.1016/j.appet.2012.02.003","ISSN":"0195-6663","abstract":"This experimental study investigated whether children’s food intake is influenced by a peer’s intake directly and over time and whether this depends upon weight status. The study consisted of two sessions taking place at Dutch primary schools. During the first (social modeling) session, the participants (N = 223) were asked to solve a puzzle with a same-sex normal weight confederate who was instructed to either eat nothing, a small or large amount. In the second session (about two days later), the participants had to solve the puzzle alone while they could freely eat. The study involved a three (no, low, high confederate intake) by two (normal weight, overweight) between-participants design. An interaction effect in the first session suggested that overweight children might be triggered to (over)eat when a peer eats a high amount of snack food, whereas the food intake of normal weight children seemed to depend on whether the confederate did actually eat, regardless of the amount. The guideline set during the first session persisted over time and influenced food intake during the second session, while differences between normal- and overweight children became insignificant. Peers can set an example as to what food intake is appropriate which could affect long-term food intake. (PsycINFO Database Record (c) 2016 APA, all rights reserved)","author":[{"dropping-particle":"","family":"Bevelander","given":"Kirsten E","non-dropping-particle":"","parse-names":false,"suffix":""},{"dropping-particle":"","family":"Anschütz","given":"Doeschka J","non-dropping-particle":"","parse-names":false,"suffix":""},{"dropping-particle":"","family":"Engels","given":"Rutger C M E","non-dropping-particle":"","parse-names":false,"suffix":""}],"container-title":"Appetite","id":"ITEM-4","issue":"3","issued":{"date-parts":[["2012","6"]]},"note":"Accession Number: 2012-11590-020. PMID: 22326506 Partial author list: First Author &amp;amp; Affiliation: Bevelander, Kirsten E.; Behavioural Science Institute, Radboud University Nijmegen, Nijmegen, Netherlands. Release Date: 20120611. Publication Type: Journal (0100), Peer Reviewed Journal (0110). Format Covered: Electronic. Document Type: Journal Article. Language: English. Major Descriptor: Food Intake; Overweight; Social Norms. Minor Descriptor: Childhood Development. Classification: Developmental Psychology (2800). Population: Human (10); Male (30); Female (40). Location: Netherlands. Age Group: Childhood (birth-12 yrs) (100); School Age (6-12 yrs) (180). Tests &amp;amp; Measures: Visual Analogue Scale. Methodology: Empirical Study; Quantitative Study. References Available: Y. Page Count: 9. Issue Publication Date: Jun, 2012. Publication History: First Posted Date: Feb 10, 2012; Accepted Date: Feb 3, 2012; Revised Date: Jan 16, 2012; First Submitted Date: Nov 28, 2011. Copyright Statement: All rights reserved. Elsevier Ltd. 2012.","page":"864-872","publisher":"Elsevier Science","publisher-place":"Bevelander, Kirsten E., Behavioural Science Institute, Radboud University Nijmegen, P.O. Box 9104, 6500 HE, Nijmegen, Netherlands","title":"Social norms in food intake among normal weight and overweight children","type":"article-journal","volume":"58"},"uris":["http://www.mendeley.com/documents/?uuid=e482ffbe-bbbe-4b65-be71-a23d375d1976"]}],"mendeley":{"formattedCitation":"(Bevelander et al., 2012; Bevelander, Meiselman, et al., 2013; Sharps &amp; Robinson, 2015, 2017)","manualFormatting":"(Bevelander, Meiselman, et al., 2013; Sharps &amp; Robinson, 2015, 2017)","plainTextFormattedCitation":"(Bevelander et al., 2012; Bevelander, Meiselman, et al., 2013; Sharps &amp; Robinson, 2015, 2017)","previouslyFormattedCitation":"(Bevelander et al., 2012; Bevelander, Meiselman, et al., 2013; Sharps &amp; Robinson, 2015, 2017)"},"properties":{"noteIndex":0},"schema":"https://github.com/citation-style-language/schema/raw/master/csl-citation.json"}</w:instrText>
      </w:r>
      <w:r w:rsidRPr="00745D53">
        <w:rPr>
          <w:rFonts w:ascii="Times New Roman" w:hAnsi="Times New Roman" w:cs="Times New Roman"/>
          <w:sz w:val="24"/>
          <w:szCs w:val="24"/>
        </w:rPr>
        <w:fldChar w:fldCharType="separate"/>
      </w:r>
      <w:r w:rsidRPr="00745D53">
        <w:rPr>
          <w:rFonts w:ascii="Times New Roman" w:hAnsi="Times New Roman" w:cs="Times New Roman"/>
          <w:noProof/>
          <w:sz w:val="24"/>
          <w:szCs w:val="24"/>
        </w:rPr>
        <w:t>(Bevelander, Meiselman, et al., 2013; Sharps &amp; Robinson, 2015, 2017)</w:t>
      </w:r>
      <w:r w:rsidRPr="00745D53">
        <w:rPr>
          <w:rFonts w:ascii="Times New Roman" w:hAnsi="Times New Roman" w:cs="Times New Roman"/>
          <w:sz w:val="24"/>
          <w:szCs w:val="24"/>
        </w:rPr>
        <w:fldChar w:fldCharType="end"/>
      </w:r>
      <w:r w:rsidRPr="00745D53">
        <w:rPr>
          <w:rFonts w:ascii="Times New Roman" w:hAnsi="Times New Roman" w:cs="Times New Roman"/>
          <w:sz w:val="24"/>
          <w:szCs w:val="24"/>
        </w:rPr>
        <w:t xml:space="preserve">, two studies compared the effect of high- vs. low- vs. no-intake confederate peers </w:t>
      </w:r>
      <w:r w:rsidRPr="00745D53">
        <w:rPr>
          <w:rFonts w:ascii="Times New Roman" w:hAnsi="Times New Roman" w:cs="Times New Roman"/>
          <w:sz w:val="24"/>
          <w:szCs w:val="24"/>
        </w:rPr>
        <w:fldChar w:fldCharType="begin" w:fldLock="1"/>
      </w:r>
      <w:r w:rsidRPr="00745D53">
        <w:rPr>
          <w:rFonts w:ascii="Times New Roman" w:hAnsi="Times New Roman" w:cs="Times New Roman"/>
          <w:sz w:val="24"/>
          <w:szCs w:val="24"/>
        </w:rPr>
        <w:instrText>ADDIN CSL_CITATION {"citationItems":[{"id":"ITEM-1","itemData":{"DOI":"10.1016/j.appet.2012.02.003","ISSN":"0195-6663","abstract":"This experimental study investigated whether children’s food intake is influenced by a peer’s intake directly and over time and whether this depends upon weight status. The study consisted of two sessions taking place at Dutch primary schools. During the first (social modeling) session, the participants (N = 223) were asked to solve a puzzle with a same-sex normal weight confederate who was instructed to either eat nothing, a small or large amount. In the second session (about two days later), the participants had to solve the puzzle alone while they could freely eat. The study involved a three (no, low, high confederate intake) by two (normal weight, overweight) between-participants design. An interaction effect in the first session suggested that overweight children might be triggered to (over)eat when a peer eats a high amount of snack food, whereas the food intake of normal weight children seemed to depend on whether the confederate did actually eat, regardless of the amount. The guideline set during the first session persisted over time and influenced food intake during the second session, while differences between normal- and overweight children became insignificant. Peers can set an example as to what food intake is appropriate which could affect long-term food intake. (PsycINFO Database Record (c) 2016 APA, all rights reserved)","author":[{"dropping-particle":"","family":"Bevelander","given":"Kirsten E","non-dropping-particle":"","parse-names":false,"suffix":""},{"dropping-particle":"","family":"Anschütz","given":"Doeschka J","non-dropping-particle":"","parse-names":false,"suffix":""},{"dropping-particle":"","family":"Engels","given":"Rutger C M E","non-dropping-particle":"","parse-names":false,"suffix":""}],"container-title":"Appetite","id":"ITEM-1","issue":"3","issued":{"date-parts":[["2012","6"]]},"note":"Accession Number: 2012-11590-020. PMID: 22326506 Partial author list: First Author &amp;amp; Affiliation: Bevelander, Kirsten E.; Behavioural Science Institute, Radboud University Nijmegen, Nijmegen, Netherlands. Release Date: 20120611. Publication Type: Journal (0100), Peer Reviewed Journal (0110). Format Covered: Electronic. Document Type: Journal Article. Language: English. Major Descriptor: Food Intake; Overweight; Social Norms. Minor Descriptor: Childhood Development. Classification: Developmental Psychology (2800). Population: Human (10); Male (30); Female (40). Location: Netherlands. Age Group: Childhood (birth-12 yrs) (100); School Age (6-12 yrs) (180). Tests &amp;amp; Measures: Visual Analogue Scale. Methodology: Empirical Study; Quantitative Study. References Available: Y. Page Count: 9. Issue Publication Date: Jun, 2012. Publication History: First Posted Date: Feb 10, 2012; Accepted Date: Feb 3, 2012; Revised Date: Jan 16, 2012; First Submitted Date: Nov 28, 2011. Copyright Statement: All rights reserved. Elsevier Ltd. 2012.","page":"864-872","publisher":"Elsevier Science","publisher-place":"Bevelander, Kirsten E., Behavioural Science Institute, Radboud University Nijmegen, P.O. Box 9104, 6500 HE, Nijmegen, Netherlands","title":"Social norms in food intake among normal weight and overweight children","type":"article-journal","volume":"58"},"uris":["http://www.mendeley.com/documents/?uuid=e482ffbe-bbbe-4b65-be71-a23d375d1976"]},{"id":"ITEM-2","itemData":{"DOI":"10.1371/journal.pone.0072481","ISBN":"1932-6203","ISSN":"19326203","PMID":"24015251","abstract":"OBJECTIVE: This experimental study investigated the impact of peers on palatable food intake of youngsters within a social media setting. To determine whether this effect was moderated by self-esteem, the present study examined the roles of global explicit self-esteem (ESE), body esteem (BE) and implicit self-esteem (ISE). METHODS: Participants (N = 118; 38.1% boys; M age 11.14±.79) were asked to play a computer game while they believed to interact online with a same-sex normal-weight remote confederate (i.e., instructed peer) who ate either nothing, a small or large amount of candy. RESULTS: Participants modeled the candy intake of peers via a social media interaction, but this was qualified by their self-esteem. Participants with higher ISE adjusted their candy intake to that of a peer more closely than those with lower ISE when the confederate ate nothing compared to when eating a modest (β = .26, p = .05) or considerable amount of candy (kcal) (β = .32, p = .001). In contrast, participants with lower BE modeled peer intake more than those with higher BE when eating nothing compared to a considerable amount of candy (kcal) (β = .21, p = .02); ESE did not moderate social modeling behavior. In addition, participants with higher discrepant or \"damaged\" self-esteem (i.e., high ISE and low ESE) modeled peer intake more when the peer ate nothing or a modest amount compared to a substantial amount of candy (kcal) (β = -.24, p = .004; β = -.26, p&lt;.0001, respectively). CONCLUSION: Youngsters conform to the amount of palatable food eaten by peers through social media interaction. Those with lower body esteem or damaged self-esteem may be more at risk to peer influences on food intake.","author":[{"dropping-particle":"","family":"Bevelander","given":"Kirsten E.","non-dropping-particle":"","parse-names":false,"suffix":""},{"dropping-particle":"","family":"Anschütz","given":"Doeschka J.","non-dropping-particle":"","parse-names":false,"suffix":""},{"dropping-particle":"","family":"Creemers","given":"Daan H.M.","non-dropping-particle":"","parse-names":false,"suffix":""},{"dropping-particle":"","family":"Kleinjan","given":"Marloes","non-dropping-particle":"","parse-names":false,"suffix":""},{"dropping-particle":"","family":"Engels","given":"Rutger C.M.E.","non-dropping-particle":"","parse-names":false,"suffix":""}],"container-title":"PLoS ONE","id":"ITEM-2","issue":"8","issued":{"date-parts":[["2013"]]},"title":"The Role of Explicit and Implicit Self-Esteem in Peer Modeling of Palatable Food Intake: A Study on Social Media Interaction among Youngsters","type":"article-journal","volume":"8"},"uris":["http://www.mendeley.com/documents/?uuid=c2fa4cd7-b05d-482e-9896-ac9c9b306775"]}],"mendeley":{"formattedCitation":"(Bevelander et al., 2012; Bevelander, Anschütz, et al., 2013)","plainTextFormattedCitation":"(Bevelander et al., 2012; Bevelander, Anschütz, et al., 2013)","previouslyFormattedCitation":"(Bevelander et al., 2012; Bevelander, Anschütz, et al., 2013)"},"properties":{"noteIndex":0},"schema":"https://github.com/citation-style-language/schema/raw/master/csl-citation.json"}</w:instrText>
      </w:r>
      <w:r w:rsidRPr="00745D53">
        <w:rPr>
          <w:rFonts w:ascii="Times New Roman" w:hAnsi="Times New Roman" w:cs="Times New Roman"/>
          <w:sz w:val="24"/>
          <w:szCs w:val="24"/>
        </w:rPr>
        <w:fldChar w:fldCharType="separate"/>
      </w:r>
      <w:r w:rsidRPr="00745D53">
        <w:rPr>
          <w:rFonts w:ascii="Times New Roman" w:hAnsi="Times New Roman" w:cs="Times New Roman"/>
          <w:noProof/>
          <w:sz w:val="24"/>
          <w:szCs w:val="24"/>
        </w:rPr>
        <w:t>(Bevelander et al., 2012; Bevelander, Anschütz, et al., 2013)</w:t>
      </w:r>
      <w:r w:rsidRPr="00745D53">
        <w:rPr>
          <w:rFonts w:ascii="Times New Roman" w:hAnsi="Times New Roman" w:cs="Times New Roman"/>
          <w:sz w:val="24"/>
          <w:szCs w:val="24"/>
        </w:rPr>
        <w:fldChar w:fldCharType="end"/>
      </w:r>
      <w:r w:rsidRPr="00745D53">
        <w:rPr>
          <w:rFonts w:ascii="Times New Roman" w:hAnsi="Times New Roman" w:cs="Times New Roman"/>
          <w:sz w:val="24"/>
          <w:szCs w:val="24"/>
        </w:rPr>
        <w:t xml:space="preserve">, and one study compared high- vs. low-intake confederate peers </w:t>
      </w:r>
      <w:r w:rsidRPr="00745D53">
        <w:rPr>
          <w:rFonts w:ascii="Times New Roman" w:hAnsi="Times New Roman" w:cs="Times New Roman"/>
          <w:sz w:val="24"/>
          <w:szCs w:val="24"/>
        </w:rPr>
        <w:fldChar w:fldCharType="begin" w:fldLock="1"/>
      </w:r>
      <w:r w:rsidR="00133F34" w:rsidRPr="00745D53">
        <w:rPr>
          <w:rFonts w:ascii="Times New Roman" w:hAnsi="Times New Roman" w:cs="Times New Roman"/>
          <w:sz w:val="24"/>
          <w:szCs w:val="24"/>
        </w:rPr>
        <w:instrText>ADDIN CSL_CITATION {"citationItems":[{"id":"ITEM-1","itemData":{"DOI":"10.1016/j.jada.2008.10.005","ISSN":"00028223","PMID":"19103334","abstract":"Previous studies indicate that the presence of peers influences children's food consumption. It is assumed that one factor producing this effect in children is child modeling of food intake. The present study assesses the effect of a video model on the food intake of overweight (n=22) and nonoverweight (n=22) preadolescent girls. A 2 (weight status)??2 (small vs large serving size) factorial design was used to test the hypothesis that youth model others' food intake. Serving sizes were manipulated by showing a video model selecting and consuming either a small or a large serving of cookies. Results indicate a main effect of serving size condition, F(1,40)=5.1, P&lt;0.05 (d=0.65; 95% confidence interval: 0.35 to 0.65), and a main effect of weight status, F(1,40)=4.9, P&lt;0.05 (d=0.63; 95% confidence interval: 0.35 to 0.65). Participants exposed to the large serving-size condition consumed more cookies than participants exposed to the small serving-size condition and overweight participants consumed considerably more cookies than nonoverweight participants. The interaction of weight status by serving-size condition did not reach statistical significance (P=0.2). These results suggest that peer-modeling influences overweight and nonoverweight preadolescent girls' snack consumption. ?? 2009 American Dietetic Association.","author":[{"dropping-particle":"","family":"Romero","given":"Natalie D.","non-dropping-particle":"","parse-names":false,"suffix":""},{"dropping-particle":"","family":"Epstein","given":"Leonard H.","non-dropping-particle":"","parse-names":false,"suffix":""},{"dropping-particle":"","family":"Salvy","given":"Sarah Jeanne","non-dropping-particle":"","parse-names":false,"suffix":""}],"container-title":"Journal of the American Dietetic Association","id":"ITEM-1","issue":"1","issued":{"date-parts":[["2009"]]},"page":"133-136","publisher":"American Dietetic Association","title":"Peer Modeling Influences Girls' Snack Intake","type":"article-journal","volume":"109"},"uris":["http://www.mendeley.com/documents/?uuid=11660132-16eb-4ca4-b7f6-d6fb6422cf05"]}],"mendeley":{"formattedCitation":"(Romero et al., 2009)","plainTextFormattedCitation":"(Romero et al., 2009)","previouslyFormattedCitation":"(Romero et al., 2009)"},"properties":{"noteIndex":0},"schema":"https://github.com/citation-style-language/schema/raw/master/csl-citation.json"}</w:instrText>
      </w:r>
      <w:r w:rsidRPr="00745D53">
        <w:rPr>
          <w:rFonts w:ascii="Times New Roman" w:hAnsi="Times New Roman" w:cs="Times New Roman"/>
          <w:sz w:val="24"/>
          <w:szCs w:val="24"/>
        </w:rPr>
        <w:fldChar w:fldCharType="separate"/>
      </w:r>
      <w:r w:rsidRPr="00745D53">
        <w:rPr>
          <w:rFonts w:ascii="Times New Roman" w:hAnsi="Times New Roman" w:cs="Times New Roman"/>
          <w:noProof/>
          <w:sz w:val="24"/>
          <w:szCs w:val="24"/>
        </w:rPr>
        <w:t>(Romero et al., 2009)</w:t>
      </w:r>
      <w:r w:rsidRPr="00745D53">
        <w:rPr>
          <w:rFonts w:ascii="Times New Roman" w:hAnsi="Times New Roman" w:cs="Times New Roman"/>
          <w:sz w:val="24"/>
          <w:szCs w:val="24"/>
        </w:rPr>
        <w:fldChar w:fldCharType="end"/>
      </w:r>
      <w:r w:rsidRPr="00745D53">
        <w:rPr>
          <w:rFonts w:ascii="Times New Roman" w:hAnsi="Times New Roman" w:cs="Times New Roman"/>
          <w:sz w:val="24"/>
          <w:szCs w:val="24"/>
        </w:rPr>
        <w:t xml:space="preserve"> on children’s intake.</w:t>
      </w:r>
      <w:r w:rsidR="00A713E0" w:rsidRPr="00745D53">
        <w:rPr>
          <w:rFonts w:ascii="Times New Roman" w:hAnsi="Times New Roman" w:cs="Times New Roman"/>
          <w:sz w:val="24"/>
          <w:szCs w:val="24"/>
        </w:rPr>
        <w:t xml:space="preserve"> </w:t>
      </w:r>
      <w:r w:rsidR="00E86CF5" w:rsidRPr="00745D53">
        <w:rPr>
          <w:rFonts w:ascii="Times New Roman" w:hAnsi="Times New Roman" w:cs="Times New Roman"/>
          <w:iCs/>
          <w:sz w:val="24"/>
          <w:szCs w:val="24"/>
        </w:rPr>
        <w:t>All of the studies used confederate peers who were of a similar age to the children participating in the studies. The children were exposed to the confederate</w:t>
      </w:r>
      <w:r w:rsidR="00846742" w:rsidRPr="00745D53">
        <w:rPr>
          <w:rFonts w:ascii="Times New Roman" w:hAnsi="Times New Roman" w:cs="Times New Roman"/>
          <w:iCs/>
          <w:sz w:val="24"/>
          <w:szCs w:val="24"/>
        </w:rPr>
        <w:t xml:space="preserve"> peer</w:t>
      </w:r>
      <w:r w:rsidR="00E86CF5" w:rsidRPr="00745D53">
        <w:rPr>
          <w:rFonts w:ascii="Times New Roman" w:hAnsi="Times New Roman" w:cs="Times New Roman"/>
          <w:iCs/>
          <w:sz w:val="24"/>
          <w:szCs w:val="24"/>
        </w:rPr>
        <w:t xml:space="preserve"> for seven minutes in three studies </w:t>
      </w:r>
      <w:r w:rsidR="00E86CF5" w:rsidRPr="00745D53">
        <w:rPr>
          <w:rFonts w:ascii="Times New Roman" w:hAnsi="Times New Roman" w:cs="Times New Roman"/>
          <w:iCs/>
          <w:sz w:val="24"/>
          <w:szCs w:val="24"/>
        </w:rPr>
        <w:fldChar w:fldCharType="begin" w:fldLock="1"/>
      </w:r>
      <w:r w:rsidR="00E86CF5" w:rsidRPr="00745D53">
        <w:rPr>
          <w:rFonts w:ascii="Times New Roman" w:hAnsi="Times New Roman" w:cs="Times New Roman"/>
          <w:iCs/>
          <w:sz w:val="24"/>
          <w:szCs w:val="24"/>
        </w:rPr>
        <w:instrText>ADDIN CSL_CITATION {"citationItems":[{"id":"ITEM-1","itemData":{"DOI":"10.1186/s12966-015-0296-z","ISBN":"1479-5868","ISSN":"14795868","PMID":"26463044","abstract":"BACKGROUND: Beliefs about the eating behaviour of others (perceived eating norms) have been shown to influence eating behaviour in adults, but no research has examined whether young children are motivated by perceived eating norms.\\n\\nFINDINGS: Here we investigated the effect on vegetable intake of exposing children to information about the vegetable intake of other children. One hundred and forty three children aged 6-11 years old took part in a between-subjects experiment. Children were exposed to information suggesting that other children had eaten a large amount of carrots, no carrots, or control information. Children ate more carrots when they believed that other children had eaten a large amount of carrots, compared to all other conditions.\\n\\nCONCLUSIONS: Perceived eating norms can influence vegetable intake in young children and making use of eating norms to promote healthier eating in children warrants investigation.","author":[{"dropping-particle":"","family":"Sharps","given":"Maxine","non-dropping-particle":"","parse-names":false,"suffix":""},{"dropping-particle":"","family":"Robinson","given":"Eric","non-dropping-particle":"","parse-names":false,"suffix":""}],"container-title":"International Journal of Behavioral Nutrition and Physical Activity","id":"ITEM-1","issue":"1","issued":{"date-parts":[["2015"]]},"page":"10-13","publisher":"International Journal of Behavioral Nutrition and Physical Activity","title":"Perceived eating norms and vegetable consumption in children","type":"article-journal","volume":"12"},"uris":["http://www.mendeley.com/documents/?uuid=59bde3a9-c79b-426b-8c56-942c06f8e10f"]},{"id":"ITEM-2","itemData":{"DOI":"10.1016/j.appet.2017.02.015","ISBN":"0195-6663","ISSN":"10958304","PMID":"28192218","abstract":"There is initial evidence that beliefs about the eating behaviour of others (perceived eating norms) can influence children's vegetable consumption, but little research has examined the mechanisms explaining this effect. In two studies we aimed to replicate the effect that perceived eating norms have on children's vegetable consumption, and to explore mechanisms which may underlie the influence of perceived eating norms on children's vegetable consumption. Study 1 investigated whether children follow perceived eating norms due to a desire to maintain personal feelings of social acceptance. Study 2 investigated whether perceived eating norms influence eating behaviour because eating norms provide information which can remove uncertainty about how to behave. Across both studies children were exposed to vegetable consumption information of other children and their vegetable consumption was examined. In both studies children were influenced by perceived eating norms, eating more when led to believe others had eaten a large amount compared to when led to believe others had eaten no vegetables. In Study 1, children were influenced by a perceived eating norm regardless of whether they felt sure or unsure that other children accepted them. In Study 2, children were most influenced by a perceived eating norm if they were eating in a novel context in which it may have been uncertain how to behave, as opposed to an eating context that children had already encountered. Perceived eating norms may influence children's eating behaviour by removing uncertainty about how to behave, otherwise known as informational social influence.","author":[{"dropping-particle":"","family":"Sharps","given":"Maxine","non-dropping-particle":"","parse-names":false,"suffix":""},{"dropping-particle":"","family":"Robinson","given":"Eric","non-dropping-particle":"","parse-names":false,"suffix":""}],"container-title":"Appetite","id":"ITEM-2","issued":{"date-parts":[["2017"]]},"page":"41-50","publisher":"Elsevier Ltd","title":"Perceived eating norms and children's eating behaviour: An informational social influence account","type":"article-journal","volume":"113"},"uris":["http://www.mendeley.com/documents/?uuid=5023334a-6362-4f42-bbf2-c3ce40547580"]}],"mendeley":{"formattedCitation":"(Sharps &amp; Robinson, 2015, 2017)","plainTextFormattedCitation":"(Sharps &amp; Robinson, 2015, 2017)","previouslyFormattedCitation":"(Sharps &amp; Robinson, 2015, 2017)"},"properties":{"noteIndex":0},"schema":"https://github.com/citation-style-language/schema/raw/master/csl-citation.json"}</w:instrText>
      </w:r>
      <w:r w:rsidR="00E86CF5" w:rsidRPr="00745D53">
        <w:rPr>
          <w:rFonts w:ascii="Times New Roman" w:hAnsi="Times New Roman" w:cs="Times New Roman"/>
          <w:iCs/>
          <w:sz w:val="24"/>
          <w:szCs w:val="24"/>
        </w:rPr>
        <w:fldChar w:fldCharType="separate"/>
      </w:r>
      <w:r w:rsidR="00E86CF5" w:rsidRPr="00745D53">
        <w:rPr>
          <w:rFonts w:ascii="Times New Roman" w:hAnsi="Times New Roman" w:cs="Times New Roman"/>
          <w:iCs/>
          <w:noProof/>
          <w:sz w:val="24"/>
          <w:szCs w:val="24"/>
        </w:rPr>
        <w:t>(Sharps &amp; Robinson, 2015, 2017)</w:t>
      </w:r>
      <w:r w:rsidR="00E86CF5" w:rsidRPr="00745D53">
        <w:rPr>
          <w:rFonts w:ascii="Times New Roman" w:hAnsi="Times New Roman" w:cs="Times New Roman"/>
          <w:iCs/>
          <w:sz w:val="24"/>
          <w:szCs w:val="24"/>
        </w:rPr>
        <w:fldChar w:fldCharType="end"/>
      </w:r>
      <w:r w:rsidR="00E86CF5" w:rsidRPr="00745D53">
        <w:rPr>
          <w:rFonts w:ascii="Times New Roman" w:hAnsi="Times New Roman" w:cs="Times New Roman"/>
          <w:iCs/>
          <w:sz w:val="24"/>
          <w:szCs w:val="24"/>
        </w:rPr>
        <w:t xml:space="preserve">, ten minutes in three studies </w:t>
      </w:r>
      <w:r w:rsidR="00E86CF5" w:rsidRPr="00745D53">
        <w:rPr>
          <w:rFonts w:ascii="Times New Roman" w:hAnsi="Times New Roman" w:cs="Times New Roman"/>
          <w:iCs/>
          <w:sz w:val="24"/>
          <w:szCs w:val="24"/>
        </w:rPr>
        <w:fldChar w:fldCharType="begin" w:fldLock="1"/>
      </w:r>
      <w:r w:rsidR="00E86CF5" w:rsidRPr="00745D53">
        <w:rPr>
          <w:rFonts w:ascii="Times New Roman" w:hAnsi="Times New Roman" w:cs="Times New Roman"/>
          <w:iCs/>
          <w:sz w:val="24"/>
          <w:szCs w:val="24"/>
        </w:rPr>
        <w:instrText>ADDIN CSL_CITATION {"citationItems":[{"id":"ITEM-1","itemData":{"DOI":"10.1016/j.jada.2008.10.005","ISSN":"00028223","PMID":"19103334","abstract":"Previous studies indicate that the presence of peers influences children's food consumption. It is assumed that one factor producing this effect in children is child modeling of food intake. The present study assesses the effect of a video model on the food intake of overweight (n=22) and nonoverweight (n=22) preadolescent girls. A 2 (weight status)??2 (small vs large serving size) factorial design was used to test the hypothesis that youth model others' food intake. Serving sizes were manipulated by showing a video model selecting and consuming either a small or a large serving of cookies. Results indicate a main effect of serving size condition, F(1,40)=5.1, P&lt;0.05 (d=0.65; 95% confidence interval: 0.35 to 0.65), and a main effect of weight status, F(1,40)=4.9, P&lt;0.05 (d=0.63; 95% confidence interval: 0.35 to 0.65). Participants exposed to the large serving-size condition consumed more cookies than participants exposed to the small serving-size condition and overweight participants consumed considerably more cookies than nonoverweight participants. The interaction of weight status by serving-size condition did not reach statistical significance (P=0.2). These results suggest that peer-modeling influences overweight and nonoverweight preadolescent girls' snack consumption. ?? 2009 American Dietetic Association.","author":[{"dropping-particle":"","family":"Romero","given":"Natalie D.","non-dropping-particle":"","parse-names":false,"suffix":""},{"dropping-particle":"","family":"Epstein","given":"Leonard H.","non-dropping-particle":"","parse-names":false,"suffix":""},{"dropping-particle":"","family":"Salvy","given":"Sarah Jeanne","non-dropping-particle":"","parse-names":false,"suffix":""}],"container-title":"Journal of the American Dietetic Association","id":"ITEM-1","issue":"1","issued":{"date-parts":[["2009"]]},"page":"133-136","publisher":"American Dietetic Association","title":"Peer Modeling Influences Girls' Snack Intake","type":"article-journal","volume":"109"},"uris":["http://www.mendeley.com/documents/?uuid=11660132-16eb-4ca4-b7f6-d6fb6422cf05"]},{"id":"ITEM-2","itemData":{"DOI":"10.1016/j.appet.2012.02.003","ISSN":"0195-6663","abstract":"This experimental study investigated whether children’s food intake is influenced by a peer’s intake directly and over time and whether this depends upon weight status. The study consisted of two sessions taking place at Dutch primary schools. During the first (social modeling) session, the participants (N = 223) were asked to solve a puzzle with a same-sex normal weight confederate who was instructed to either eat nothing, a small or large amount. In the second session (about two days later), the participants had to solve the puzzle alone while they could freely eat. The study involved a three (no, low, high confederate intake) by two (normal weight, overweight) between-participants design. An interaction effect in the first session suggested that overweight children might be triggered to (over)eat when a peer eats a high amount of snack food, whereas the food intake of normal weight children seemed to depend on whether the confederate did actually eat, regardless of the amount. The guideline set during the first session persisted over time and influenced food intake during the second session, while differences between normal- and overweight children became insignificant. Peers can set an example as to what food intake is appropriate which could affect long-term food intake. (PsycINFO Database Record (c) 2016 APA, all rights reserved)","author":[{"dropping-particle":"","family":"Bevelander","given":"Kirsten E","non-dropping-particle":"","parse-names":false,"suffix":""},{"dropping-particle":"","family":"Anschütz","given":"Doeschka J","non-dropping-particle":"","parse-names":false,"suffix":""},{"dropping-particle":"","family":"Engels","given":"Rutger C M E","non-dropping-particle":"","parse-names":false,"suffix":""}],"container-title":"Appetite","id":"ITEM-2","issue":"3","issued":{"date-parts":[["2012","6"]]},"note":"Accession Number: 2012-11590-020. PMID: 22326506 Partial author list: First Author &amp;amp; Affiliation: Bevelander, Kirsten E.; Behavioural Science Institute, Radboud University Nijmegen, Nijmegen, Netherlands. Release Date: 20120611. Publication Type: Journal (0100), Peer Reviewed Journal (0110). Format Covered: Electronic. Document Type: Journal Article. Language: English. Major Descriptor: Food Intake; Overweight; Social Norms. Minor Descriptor: Childhood Development. Classification: Developmental Psychology (2800). Population: Human (10); Male (30); Female (40). Location: Netherlands. Age Group: Childhood (birth-12 yrs) (100); School Age (6-12 yrs) (180). Tests &amp;amp; Measures: Visual Analogue Scale. Methodology: Empirical Study; Quantitative Study. References Available: Y. Page Count: 9. Issue Publication Date: Jun, 2012. Publication History: First Posted Date: Feb 10, 2012; Accepted Date: Feb 3, 2012; Revised Date: Jan 16, 2012; First Submitted Date: Nov 28, 2011. Copyright Statement: All rights reserved. Elsevier Ltd. 2012.","page":"864-872","publisher":"Elsevier Science","publisher-place":"Bevelander, Kirsten E., Behavioural Science Institute, Radboud University Nijmegen, P.O. Box 9104, 6500 HE, Nijmegen, Netherlands","title":"Social norms in food intake among normal weight and overweight children","type":"article-journal","volume":"58"},"uris":["http://www.mendeley.com/documents/?uuid=e482ffbe-bbbe-4b65-be71-a23d375d1976"]},{"id":"ITEM-3","itemData":{"DOI":"10.1371/journal.pone.0072481","ISBN":"1932-6203","ISSN":"19326203","PMID":"24015251","abstract":"OBJECTIVE: This experimental study investigated the impact of peers on palatable food intake of youngsters within a social media setting. To determine whether this effect was moderated by self-esteem, the present study examined the roles of global explicit self-esteem (ESE), body esteem (BE) and implicit self-esteem (ISE). METHODS: Participants (N = 118; 38.1% boys; M age 11.14±.79) were asked to play a computer game while they believed to interact online with a same-sex normal-weight remote confederate (i.e., instructed peer) who ate either nothing, a small or large amount of candy. RESULTS: Participants modeled the candy intake of peers via a social media interaction, but this was qualified by their self-esteem. Participants with higher ISE adjusted their candy intake to that of a peer more closely than those with lower ISE when the confederate ate nothing compared to when eating a modest (β = .26, p = .05) or considerable amount of candy (kcal) (β = .32, p = .001). In contrast, participants with lower BE modeled peer intake more than those with higher BE when eating nothing compared to a considerable amount of candy (kcal) (β = .21, p = .02); ESE did not moderate social modeling behavior. In addition, participants with higher discrepant or \"damaged\" self-esteem (i.e., high ISE and low ESE) modeled peer intake more when the peer ate nothing or a modest amount compared to a substantial amount of candy (kcal) (β = -.24, p = .004; β = -.26, p&lt;.0001, respectively). CONCLUSION: Youngsters conform to the amount of palatable food eaten by peers through social media interaction. Those with lower body esteem or damaged self-esteem may be more at risk to peer influences on food intake.","author":[{"dropping-particle":"","family":"Bevelander","given":"Kirsten E.","non-dropping-particle":"","parse-names":false,"suffix":""},{"dropping-particle":"","family":"Anschütz","given":"Doeschka J.","non-dropping-particle":"","parse-names":false,"suffix":""},{"dropping-particle":"","family":"Creemers","given":"Daan H.M.","non-dropping-particle":"","parse-names":false,"suffix":""},{"dropping-particle":"","family":"Kleinjan","given":"Marloes","non-dropping-particle":"","parse-names":false,"suffix":""},{"dropping-particle":"","family":"Engels","given":"Rutger C.M.E.","non-dropping-particle":"","parse-names":false,"suffix":""}],"container-title":"PLoS ONE","id":"ITEM-3","issue":"8","issued":{"date-parts":[["2013"]]},"title":"The Role of Explicit and Implicit Self-Esteem in Peer Modeling of Palatable Food Intake: A Study on Social Media Interaction among Youngsters","type":"article-journal","volume":"8"},"uris":["http://www.mendeley.com/documents/?uuid=c2fa4cd7-b05d-482e-9896-ac9c9b306775"]}],"mendeley":{"formattedCitation":"(Bevelander et al., 2012; Bevelander, Anschütz, et al., 2013; Romero et al., 2009)","plainTextFormattedCitation":"(Bevelander et al., 2012; Bevelander, Anschütz, et al., 2013; Romero et al., 2009)","previouslyFormattedCitation":"(Bevelander et al., 2012; Bevelander, Anschütz, et al., 2013; Romero et al., 2009)"},"properties":{"noteIndex":0},"schema":"https://github.com/citation-style-language/schema/raw/master/csl-citation.json"}</w:instrText>
      </w:r>
      <w:r w:rsidR="00E86CF5" w:rsidRPr="00745D53">
        <w:rPr>
          <w:rFonts w:ascii="Times New Roman" w:hAnsi="Times New Roman" w:cs="Times New Roman"/>
          <w:iCs/>
          <w:sz w:val="24"/>
          <w:szCs w:val="24"/>
        </w:rPr>
        <w:fldChar w:fldCharType="separate"/>
      </w:r>
      <w:r w:rsidR="00E86CF5" w:rsidRPr="00745D53">
        <w:rPr>
          <w:rFonts w:ascii="Times New Roman" w:hAnsi="Times New Roman" w:cs="Times New Roman"/>
          <w:iCs/>
          <w:noProof/>
          <w:sz w:val="24"/>
          <w:szCs w:val="24"/>
        </w:rPr>
        <w:t>(Bevelander et al., 2012; Bevelander, Anschütz, et al., 2013; Romero et al., 2009)</w:t>
      </w:r>
      <w:r w:rsidR="00E86CF5" w:rsidRPr="00745D53">
        <w:rPr>
          <w:rFonts w:ascii="Times New Roman" w:hAnsi="Times New Roman" w:cs="Times New Roman"/>
          <w:iCs/>
          <w:sz w:val="24"/>
          <w:szCs w:val="24"/>
        </w:rPr>
        <w:fldChar w:fldCharType="end"/>
      </w:r>
      <w:r w:rsidR="00E86CF5" w:rsidRPr="00745D53">
        <w:rPr>
          <w:rFonts w:ascii="Times New Roman" w:hAnsi="Times New Roman" w:cs="Times New Roman"/>
          <w:iCs/>
          <w:sz w:val="24"/>
          <w:szCs w:val="24"/>
        </w:rPr>
        <w:t xml:space="preserve">, and for at least eleven minutes in one study </w:t>
      </w:r>
      <w:r w:rsidR="00E86CF5" w:rsidRPr="00745D53">
        <w:rPr>
          <w:rFonts w:ascii="Times New Roman" w:hAnsi="Times New Roman" w:cs="Times New Roman"/>
          <w:iCs/>
          <w:sz w:val="24"/>
          <w:szCs w:val="24"/>
        </w:rPr>
        <w:fldChar w:fldCharType="begin" w:fldLock="1"/>
      </w:r>
      <w:r w:rsidR="00E86CF5" w:rsidRPr="00745D53">
        <w:rPr>
          <w:rFonts w:ascii="Times New Roman" w:hAnsi="Times New Roman" w:cs="Times New Roman"/>
          <w:iCs/>
          <w:sz w:val="24"/>
          <w:szCs w:val="24"/>
        </w:rPr>
        <w:instrText>ADDIN CSL_CITATION {"citationItems":[{"id":"ITEM-1","itemData":{"DOI":"10.1016/j.appet.2012.12.015","ISSN":"01956663","PMID":"23274126","abstract":"The main goal of this study was to test whether exposure to happy, neutral, or sad media content influences social modeling effects of (snack) food intake in young children. The study was conducted at 14 Dutch urban and suburban primary schools. The participants (N=112) were asked to watch a movie with a same-sex normal-weight confederate who was instructed to eat either nothing or a standardized amount of snack food (10 chocolate-coated peanuts). The study involved a 3 (movie clips: happy, neutral, and sad)×2 (peer's food intake: no intake versus a standardized intake) between-participants design. A significant interaction between the movie clip condition and intake condition was found (F2,102=3.30, P=.04, Cohen's f2=.20). Positive as well as negative emotions were found to lead to adjustment to the intake of a peer, as compared to that of children in the neutral movie condition. The findings suggest that children eat more mindlessly when watching an emotional movie and, therefore, respond more automatically to a peer's food intake, whereas children may be less susceptible to a peer's intake while watching a neutral movie. As young children are not in the position to choose their food consumption environment yet, parents and schools should provide consumption settings that limit eating in front of the television. © 2012 Elsevier Ltd.","author":[{"dropping-particle":"","family":"Bevelander","given":"Kirsten E.","non-dropping-particle":"","parse-names":false,"suffix":""},{"dropping-particle":"","family":"Meiselman","given":"Herbert L.","non-dropping-particle":"","parse-names":false,"suffix":""},{"dropping-particle":"","family":"Anschütz","given":"Doeschka J.","non-dropping-particle":"","parse-names":false,"suffix":""},{"dropping-particle":"","family":"Engels","given":"Rutger C.M.E.","non-dropping-particle":"","parse-names":false,"suffix":""}],"container-title":"Appetite","id":"ITEM-1","issued":{"date-parts":[["2013"]]},"page":"70-76","title":"Television watching and the emotional impact on social modeling of food intake among children","type":"article-journal","volume":"63"},"uris":["http://www.mendeley.com/documents/?uuid=dab9b204-3cdc-4e2e-b4d1-aa91c5406671"]}],"mendeley":{"formattedCitation":"(Bevelander, Meiselman, et al., 2013)","plainTextFormattedCitation":"(Bevelander, Meiselman, et al., 2013)","previouslyFormattedCitation":"(Bevelander, Meiselman, et al., 2013)"},"properties":{"noteIndex":0},"schema":"https://github.com/citation-style-language/schema/raw/master/csl-citation.json"}</w:instrText>
      </w:r>
      <w:r w:rsidR="00E86CF5" w:rsidRPr="00745D53">
        <w:rPr>
          <w:rFonts w:ascii="Times New Roman" w:hAnsi="Times New Roman" w:cs="Times New Roman"/>
          <w:iCs/>
          <w:sz w:val="24"/>
          <w:szCs w:val="24"/>
        </w:rPr>
        <w:fldChar w:fldCharType="separate"/>
      </w:r>
      <w:r w:rsidR="00E86CF5" w:rsidRPr="00745D53">
        <w:rPr>
          <w:rFonts w:ascii="Times New Roman" w:hAnsi="Times New Roman" w:cs="Times New Roman"/>
          <w:iCs/>
          <w:noProof/>
          <w:sz w:val="24"/>
          <w:szCs w:val="24"/>
        </w:rPr>
        <w:t>(Bevelander, Meiselman, et al., 2013)</w:t>
      </w:r>
      <w:r w:rsidR="00E86CF5" w:rsidRPr="00745D53">
        <w:rPr>
          <w:rFonts w:ascii="Times New Roman" w:hAnsi="Times New Roman" w:cs="Times New Roman"/>
          <w:iCs/>
          <w:sz w:val="24"/>
          <w:szCs w:val="24"/>
        </w:rPr>
        <w:fldChar w:fldCharType="end"/>
      </w:r>
      <w:r w:rsidR="00E86CF5" w:rsidRPr="00745D53">
        <w:rPr>
          <w:rFonts w:ascii="Times New Roman" w:hAnsi="Times New Roman" w:cs="Times New Roman"/>
          <w:iCs/>
          <w:sz w:val="24"/>
          <w:szCs w:val="24"/>
        </w:rPr>
        <w:t xml:space="preserve">. Children in all studies were told a cover story and were told that the food was </w:t>
      </w:r>
      <w:r w:rsidR="00E86CF5" w:rsidRPr="00745D53">
        <w:rPr>
          <w:rFonts w:ascii="Times New Roman" w:hAnsi="Times New Roman" w:cs="Times New Roman"/>
          <w:iCs/>
          <w:sz w:val="24"/>
          <w:szCs w:val="24"/>
        </w:rPr>
        <w:lastRenderedPageBreak/>
        <w:t>available if they wished to help themselves. The cover stories involved playing games in six of the studies (unrelated to food e.g. a puzzle, animal pairs game) and watching a short film clip in one study (Bambi</w:t>
      </w:r>
      <w:r w:rsidR="00E86CF5" w:rsidRPr="00745D53">
        <w:rPr>
          <w:rFonts w:ascii="Times New Roman" w:hAnsi="Times New Roman" w:cs="Times New Roman"/>
          <w:iCs/>
          <w:sz w:val="24"/>
          <w:szCs w:val="24"/>
        </w:rPr>
        <w:fldChar w:fldCharType="begin" w:fldLock="1"/>
      </w:r>
      <w:r w:rsidR="00E86CF5" w:rsidRPr="00745D53">
        <w:rPr>
          <w:rFonts w:ascii="Times New Roman" w:hAnsi="Times New Roman" w:cs="Times New Roman"/>
          <w:iCs/>
          <w:sz w:val="24"/>
          <w:szCs w:val="24"/>
        </w:rPr>
        <w:instrText>ADDIN CSL_CITATION {"citationItems":[{"id":"ITEM-1","itemData":{"DOI":"10.1016/j.appet.2012.12.015","ISSN":"01956663","PMID":"23274126","abstract":"The main goal of this study was to test whether exposure to happy, neutral, or sad media content influences social modeling effects of (snack) food intake in young children. The study was conducted at 14 Dutch urban and suburban primary schools. The participants (N=112) were asked to watch a movie with a same-sex normal-weight confederate who was instructed to eat either nothing or a standardized amount of snack food (10 chocolate-coated peanuts). The study involved a 3 (movie clips: happy, neutral, and sad)×2 (peer's food intake: no intake versus a standardized intake) between-participants design. A significant interaction between the movie clip condition and intake condition was found (F2,102=3.30, P=.04, Cohen's f2=.20). Positive as well as negative emotions were found to lead to adjustment to the intake of a peer, as compared to that of children in the neutral movie condition. The findings suggest that children eat more mindlessly when watching an emotional movie and, therefore, respond more automatically to a peer's food intake, whereas children may be less susceptible to a peer's intake while watching a neutral movie. As young children are not in the position to choose their food consumption environment yet, parents and schools should provide consumption settings that limit eating in front of the television. © 2012 Elsevier Ltd.","author":[{"dropping-particle":"","family":"Bevelander","given":"Kirsten E.","non-dropping-particle":"","parse-names":false,"suffix":""},{"dropping-particle":"","family":"Meiselman","given":"Herbert L.","non-dropping-particle":"","parse-names":false,"suffix":""},{"dropping-particle":"","family":"Anschütz","given":"Doeschka J.","non-dropping-particle":"","parse-names":false,"suffix":""},{"dropping-particle":"","family":"Engels","given":"Rutger C.M.E.","non-dropping-particle":"","parse-names":false,"suffix":""}],"container-title":"Appetite","id":"ITEM-1","issued":{"date-parts":[["2013"]]},"page":"70-76","title":"Television watching and the emotional impact on social modeling of food intake among children","type":"article-journal","volume":"63"},"uris":["http://www.mendeley.com/documents/?uuid=dab9b204-3cdc-4e2e-b4d1-aa91c5406671"]}],"mendeley":{"formattedCitation":"(Bevelander, Meiselman, et al., 2013)","manualFormatting":"; Bevelander, Meiselman, et al., 2013)","plainTextFormattedCitation":"(Bevelander, Meiselman, et al., 2013)","previouslyFormattedCitation":"(Bevelander, Meiselman, et al., 2013)"},"properties":{"noteIndex":0},"schema":"https://github.com/citation-style-language/schema/raw/master/csl-citation.json"}</w:instrText>
      </w:r>
      <w:r w:rsidR="00E86CF5" w:rsidRPr="00745D53">
        <w:rPr>
          <w:rFonts w:ascii="Times New Roman" w:hAnsi="Times New Roman" w:cs="Times New Roman"/>
          <w:iCs/>
          <w:sz w:val="24"/>
          <w:szCs w:val="24"/>
        </w:rPr>
        <w:fldChar w:fldCharType="separate"/>
      </w:r>
      <w:r w:rsidR="00E86CF5" w:rsidRPr="00745D53">
        <w:rPr>
          <w:rFonts w:ascii="Times New Roman" w:hAnsi="Times New Roman" w:cs="Times New Roman"/>
          <w:iCs/>
          <w:noProof/>
          <w:sz w:val="24"/>
          <w:szCs w:val="24"/>
        </w:rPr>
        <w:t>; Bevelander, Meiselman, et al., 2013)</w:t>
      </w:r>
      <w:r w:rsidR="00E86CF5" w:rsidRPr="00745D53">
        <w:rPr>
          <w:rFonts w:ascii="Times New Roman" w:hAnsi="Times New Roman" w:cs="Times New Roman"/>
          <w:iCs/>
          <w:sz w:val="24"/>
          <w:szCs w:val="24"/>
        </w:rPr>
        <w:fldChar w:fldCharType="end"/>
      </w:r>
      <w:r w:rsidR="00E86CF5" w:rsidRPr="00745D53">
        <w:rPr>
          <w:rFonts w:ascii="Times New Roman" w:hAnsi="Times New Roman" w:cs="Times New Roman"/>
          <w:iCs/>
          <w:sz w:val="24"/>
          <w:szCs w:val="24"/>
        </w:rPr>
        <w:t xml:space="preserve">. </w:t>
      </w:r>
      <w:r w:rsidR="00E86CF5" w:rsidRPr="00745D53">
        <w:rPr>
          <w:rFonts w:ascii="Times New Roman" w:hAnsi="Times New Roman" w:cs="Times New Roman"/>
          <w:sz w:val="24"/>
          <w:szCs w:val="24"/>
        </w:rPr>
        <w:t>In all studies included in this review, the confederate peers were unknown to the children, with studies with present confederates using children from different year groups to ensure that they were not friends.</w:t>
      </w:r>
      <w:r w:rsidR="009E4BAC" w:rsidRPr="00745D53">
        <w:rPr>
          <w:rFonts w:ascii="Times New Roman" w:hAnsi="Times New Roman" w:cs="Times New Roman"/>
          <w:sz w:val="24"/>
          <w:szCs w:val="24"/>
        </w:rPr>
        <w:t xml:space="preserve"> </w:t>
      </w:r>
    </w:p>
    <w:bookmarkEnd w:id="1"/>
    <w:p w14:paraId="6F24BE95" w14:textId="77777777" w:rsidR="00E80E18" w:rsidRPr="00745D53" w:rsidRDefault="00653572" w:rsidP="00CB723A">
      <w:pPr>
        <w:spacing w:line="480" w:lineRule="auto"/>
        <w:rPr>
          <w:rFonts w:ascii="Times New Roman" w:hAnsi="Times New Roman" w:cs="Times New Roman"/>
          <w:b/>
          <w:bCs/>
          <w:sz w:val="24"/>
          <w:szCs w:val="24"/>
        </w:rPr>
      </w:pPr>
      <w:r w:rsidRPr="00745D53">
        <w:rPr>
          <w:rFonts w:ascii="Times New Roman" w:hAnsi="Times New Roman" w:cs="Times New Roman"/>
          <w:b/>
          <w:bCs/>
          <w:sz w:val="24"/>
          <w:szCs w:val="24"/>
        </w:rPr>
        <w:t xml:space="preserve"> </w:t>
      </w:r>
    </w:p>
    <w:p w14:paraId="7B61FFCD" w14:textId="28DCED6E" w:rsidR="00EB2362" w:rsidRPr="00745D53" w:rsidRDefault="008D1D1A" w:rsidP="00CB723A">
      <w:pPr>
        <w:spacing w:line="480" w:lineRule="auto"/>
        <w:rPr>
          <w:rFonts w:ascii="Times New Roman" w:hAnsi="Times New Roman" w:cs="Times New Roman"/>
          <w:b/>
          <w:i/>
          <w:sz w:val="24"/>
          <w:szCs w:val="24"/>
        </w:rPr>
      </w:pPr>
      <w:r w:rsidRPr="00745D53">
        <w:rPr>
          <w:rFonts w:ascii="Times New Roman" w:hAnsi="Times New Roman" w:cs="Times New Roman"/>
          <w:b/>
          <w:i/>
          <w:sz w:val="24"/>
          <w:szCs w:val="24"/>
        </w:rPr>
        <w:t>3</w:t>
      </w:r>
      <w:r w:rsidR="00653572" w:rsidRPr="00745D53">
        <w:rPr>
          <w:rFonts w:ascii="Times New Roman" w:hAnsi="Times New Roman" w:cs="Times New Roman"/>
          <w:b/>
          <w:i/>
          <w:sz w:val="24"/>
          <w:szCs w:val="24"/>
        </w:rPr>
        <w:t>.</w:t>
      </w:r>
      <w:r w:rsidRPr="00745D53">
        <w:rPr>
          <w:rFonts w:ascii="Times New Roman" w:hAnsi="Times New Roman" w:cs="Times New Roman"/>
          <w:b/>
          <w:i/>
          <w:sz w:val="24"/>
          <w:szCs w:val="24"/>
        </w:rPr>
        <w:t>2</w:t>
      </w:r>
      <w:r w:rsidR="00653572" w:rsidRPr="00745D53">
        <w:rPr>
          <w:rFonts w:ascii="Times New Roman" w:hAnsi="Times New Roman" w:cs="Times New Roman"/>
          <w:b/>
          <w:i/>
          <w:sz w:val="24"/>
          <w:szCs w:val="24"/>
        </w:rPr>
        <w:t xml:space="preserve"> </w:t>
      </w:r>
      <w:r w:rsidR="00EB3086" w:rsidRPr="00745D53">
        <w:rPr>
          <w:rFonts w:ascii="Times New Roman" w:hAnsi="Times New Roman" w:cs="Times New Roman"/>
          <w:b/>
          <w:i/>
          <w:sz w:val="24"/>
          <w:szCs w:val="24"/>
        </w:rPr>
        <w:t>Study findings</w:t>
      </w:r>
    </w:p>
    <w:p w14:paraId="799F5980" w14:textId="09EC951C" w:rsidR="004D14EC" w:rsidRPr="00745D53" w:rsidRDefault="008D1D1A" w:rsidP="00CB723A">
      <w:pPr>
        <w:spacing w:line="480" w:lineRule="auto"/>
        <w:rPr>
          <w:rFonts w:ascii="Times New Roman" w:hAnsi="Times New Roman" w:cs="Times New Roman"/>
          <w:i/>
          <w:sz w:val="24"/>
          <w:szCs w:val="24"/>
        </w:rPr>
      </w:pPr>
      <w:r w:rsidRPr="00745D53">
        <w:rPr>
          <w:rFonts w:ascii="Times New Roman" w:hAnsi="Times New Roman" w:cs="Times New Roman"/>
          <w:i/>
          <w:sz w:val="24"/>
          <w:szCs w:val="24"/>
        </w:rPr>
        <w:t>3.2.1 M</w:t>
      </w:r>
      <w:r w:rsidR="007265F7" w:rsidRPr="00745D53">
        <w:rPr>
          <w:rFonts w:ascii="Times New Roman" w:hAnsi="Times New Roman" w:cs="Times New Roman"/>
          <w:i/>
          <w:sz w:val="24"/>
          <w:szCs w:val="24"/>
        </w:rPr>
        <w:t>eta-analysis results</w:t>
      </w:r>
    </w:p>
    <w:p w14:paraId="43C101B1" w14:textId="0C6950D2" w:rsidR="00286097" w:rsidRPr="00745D53" w:rsidRDefault="00A40FDA" w:rsidP="00CB723A">
      <w:pPr>
        <w:spacing w:line="480" w:lineRule="auto"/>
        <w:rPr>
          <w:rFonts w:ascii="Times New Roman" w:hAnsi="Times New Roman" w:cs="Times New Roman"/>
          <w:sz w:val="24"/>
          <w:szCs w:val="24"/>
        </w:rPr>
      </w:pPr>
      <w:r w:rsidRPr="00745D53">
        <w:rPr>
          <w:rFonts w:ascii="Times New Roman" w:hAnsi="Times New Roman" w:cs="Times New Roman"/>
          <w:sz w:val="24"/>
          <w:szCs w:val="24"/>
        </w:rPr>
        <w:t>S</w:t>
      </w:r>
      <w:r w:rsidR="00F072B6" w:rsidRPr="00745D53">
        <w:rPr>
          <w:rFonts w:ascii="Times New Roman" w:hAnsi="Times New Roman" w:cs="Times New Roman"/>
          <w:sz w:val="24"/>
          <w:szCs w:val="24"/>
        </w:rPr>
        <w:t>ix</w:t>
      </w:r>
      <w:r w:rsidR="00892EC3" w:rsidRPr="00745D53">
        <w:rPr>
          <w:rFonts w:ascii="Times New Roman" w:hAnsi="Times New Roman" w:cs="Times New Roman"/>
          <w:sz w:val="24"/>
          <w:szCs w:val="24"/>
        </w:rPr>
        <w:t xml:space="preserve"> studies from </w:t>
      </w:r>
      <w:r w:rsidR="00F072B6" w:rsidRPr="00745D53">
        <w:rPr>
          <w:rFonts w:ascii="Times New Roman" w:hAnsi="Times New Roman" w:cs="Times New Roman"/>
          <w:sz w:val="24"/>
          <w:szCs w:val="24"/>
        </w:rPr>
        <w:t>five</w:t>
      </w:r>
      <w:r w:rsidR="00892EC3" w:rsidRPr="00745D53">
        <w:rPr>
          <w:rFonts w:ascii="Times New Roman" w:hAnsi="Times New Roman" w:cs="Times New Roman"/>
          <w:sz w:val="24"/>
          <w:szCs w:val="24"/>
        </w:rPr>
        <w:t xml:space="preserve"> articles were included</w:t>
      </w:r>
      <w:r w:rsidR="008530B1" w:rsidRPr="00745D53">
        <w:rPr>
          <w:rFonts w:ascii="Times New Roman" w:hAnsi="Times New Roman" w:cs="Times New Roman"/>
          <w:sz w:val="24"/>
          <w:szCs w:val="24"/>
        </w:rPr>
        <w:t xml:space="preserve"> in the meta-analysis</w:t>
      </w:r>
      <w:r w:rsidR="00E408AD" w:rsidRPr="00745D53">
        <w:rPr>
          <w:rFonts w:ascii="Times New Roman" w:hAnsi="Times New Roman" w:cs="Times New Roman"/>
          <w:sz w:val="24"/>
          <w:szCs w:val="24"/>
        </w:rPr>
        <w:t xml:space="preserve"> </w:t>
      </w:r>
      <w:r w:rsidR="00E408AD" w:rsidRPr="00745D53">
        <w:rPr>
          <w:rFonts w:ascii="Times New Roman" w:hAnsi="Times New Roman" w:cs="Times New Roman"/>
          <w:bCs/>
          <w:iCs/>
          <w:sz w:val="24"/>
          <w:szCs w:val="24"/>
        </w:rPr>
        <w:fldChar w:fldCharType="begin" w:fldLock="1"/>
      </w:r>
      <w:r w:rsidR="00BE1A9F" w:rsidRPr="00745D53">
        <w:rPr>
          <w:rFonts w:ascii="Times New Roman" w:hAnsi="Times New Roman" w:cs="Times New Roman"/>
          <w:bCs/>
          <w:iCs/>
          <w:sz w:val="24"/>
          <w:szCs w:val="24"/>
        </w:rPr>
        <w:instrText>ADDIN CSL_CITATION {"citationItems":[{"id":"ITEM-1","itemData":{"DOI":"10.1186/s12966-015-0296-z","ISBN":"1479-5868","ISSN":"14795868","PMID":"26463044","abstract":"BACKGROUND: Beliefs about the eating behaviour of others (perceived eating norms) have been shown to influence eating behaviour in adults, but no research has examined whether young children are motivated by perceived eating norms.\\n\\nFINDINGS: Here we investigated the effect on vegetable intake of exposing children to information about the vegetable intake of other children. One hundred and forty three children aged 6-11 years old took part in a between-subjects experiment. Children were exposed to information suggesting that other children had eaten a large amount of carrots, no carrots, or control information. Children ate more carrots when they believed that other children had eaten a large amount of carrots, compared to all other conditions.\\n\\nCONCLUSIONS: Perceived eating norms can influence vegetable intake in young children and making use of eating norms to promote healthier eating in children warrants investigation.","author":[{"dropping-particle":"","family":"Sharps","given":"Maxine","non-dropping-particle":"","parse-names":false,"suffix":""},{"dropping-particle":"","family":"Robinson","given":"Eric","non-dropping-particle":"","parse-names":false,"suffix":""}],"container-title":"International Journal of Behavioral Nutrition and Physical Activity","id":"ITEM-1","issue":"1","issued":{"date-parts":[["2015"]]},"page":"10-13","publisher":"International Journal of Behavioral Nutrition and Physical Activity","title":"Perceived eating norms and vegetable consumption in children","type":"article-journal","volume":"12"},"uris":["http://www.mendeley.com/documents/?uuid=59bde3a9-c79b-426b-8c56-942c06f8e10f"]},{"id":"ITEM-2","itemData":{"DOI":"10.1016/j.appet.2017.02.015","ISBN":"0195-6663","ISSN":"10958304","PMID":"28192218","abstract":"There is initial evidence that beliefs about the eating behaviour of others (perceived eating norms) can influence children's vegetable consumption, but little research has examined the mechanisms explaining this effect. In two studies we aimed to replicate the effect that perceived eating norms have on children's vegetable consumption, and to explore mechanisms which may underlie the influence of perceived eating norms on children's vegetable consumption. Study 1 investigated whether children follow perceived eating norms due to a desire to maintain personal feelings of social acceptance. Study 2 investigated whether perceived eating norms influence eating behaviour because eating norms provide information which can remove uncertainty about how to behave. Across both studies children were exposed to vegetable consumption information of other children and their vegetable consumption was examined. In both studies children were influenced by perceived eating norms, eating more when led to believe others had eaten a large amount compared to when led to believe others had eaten no vegetables. In Study 1, children were influenced by a perceived eating norm regardless of whether they felt sure or unsure that other children accepted them. In Study 2, children were most influenced by a perceived eating norm if they were eating in a novel context in which it may have been uncertain how to behave, as opposed to an eating context that children had already encountered. Perceived eating norms may influence children's eating behaviour by removing uncertainty about how to behave, otherwise known as informational social influence.","author":[{"dropping-particle":"","family":"Sharps","given":"Maxine","non-dropping-particle":"","parse-names":false,"suffix":""},{"dropping-particle":"","family":"Robinson","given":"Eric","non-dropping-particle":"","parse-names":false,"suffix":""}],"container-title":"Appetite","id":"ITEM-2","issued":{"date-parts":[["2017"]]},"page":"41-50","publisher":"Elsevier Ltd","title":"Perceived eating norms and children's eating behaviour: An informational social influence account","type":"article-journal","volume":"113"},"uris":["http://www.mendeley.com/documents/?uuid=5023334a-6362-4f42-bbf2-c3ce40547580"]},{"id":"ITEM-3","itemData":{"DOI":"10.1016/j.appet.2012.02.003","ISSN":"0195-6663","abstract":"This experimental study investigated whether children’s food intake is influenced by a peer’s intake directly and over time and whether this depends upon weight status. The study consisted of two sessions taking place at Dutch primary schools. During the first (social modeling) session, the participants (N = 223) were asked to solve a puzzle with a same-sex normal weight confederate who was instructed to either eat nothing, a small or large amount. In the second session (about two days later), the participants had to solve the puzzle alone while they could freely eat. The study involved a three (no, low, high confederate intake) by two (normal weight, overweight) between-participants design. An interaction effect in the first session suggested that overweight children might be triggered to (over)eat when a peer eats a high amount of snack food, whereas the food intake of normal weight children seemed to depend on whether the confederate did actually eat, regardless of the amount. The guideline set during the first session persisted over time and influenced food intake during the second session, while differences between normal- and overweight children became insignificant. Peers can set an example as to what food intake is appropriate which could affect long-term food intake. (PsycINFO Database Record (c) 2016 APA, all rights reserved)","author":[{"dropping-particle":"","family":"Bevelander","given":"Kirsten E","non-dropping-particle":"","parse-names":false,"suffix":""},{"dropping-particle":"","family":"Anschütz","given":"Doeschka J","non-dropping-particle":"","parse-names":false,"suffix":""},{"dropping-particle":"","family":"Engels","given":"Rutger C M E","non-dropping-particle":"","parse-names":false,"suffix":""}],"container-title":"Appetite","id":"ITEM-3","issue":"3","issued":{"date-parts":[["2012","6"]]},"note":"Accession Number: 2012-11590-020. PMID: 22326506 Partial author list: First Author &amp;amp; Affiliation: Bevelander, Kirsten E.; Behavioural Science Institute, Radboud University Nijmegen, Nijmegen, Netherlands. Release Date: 20120611. Publication Type: Journal (0100), Peer Reviewed Journal (0110). Format Covered: Electronic. Document Type: Journal Article. Language: English. Major Descriptor: Food Intake; Overweight; Social Norms. Minor Descriptor: Childhood Development. Classification: Developmental Psychology (2800). Population: Human (10); Male (30); Female (40). Location: Netherlands. Age Group: Childhood (birth-12 yrs) (100); School Age (6-12 yrs) (180). Tests &amp;amp; Measures: Visual Analogue Scale. Methodology: Empirical Study; Quantitative Study. References Available: Y. Page Count: 9. Issue Publication Date: Jun, 2012. Publication History: First Posted Date: Feb 10, 2012; Accepted Date: Feb 3, 2012; Revised Date: Jan 16, 2012; First Submitted Date: Nov 28, 2011. Copyright Statement: All rights reserved. Elsevier Ltd. 2012.","page":"864-872","publisher":"Elsevier Science","publisher-place":"Bevelander, Kirsten E., Behavioural Science Institute, Radboud University Nijmegen, P.O. Box 9104, 6500 HE, Nijmegen, Netherlands","title":"Social norms in food intake among normal weight and overweight children","type":"article-journal","volume":"58"},"uris":["http://www.mendeley.com/documents/?uuid=e482ffbe-bbbe-4b65-be71-a23d375d1976"]},{"id":"ITEM-4","itemData":{"DOI":"10.1016/j.appet.2012.12.015","ISSN":"01956663","PMID":"23274126","abstract":"The main goal of this study was to test whether exposure to happy, neutral, or sad media content influences social modeling effects of (snack) food intake in young children. The study was conducted at 14 Dutch urban and suburban primary schools. The participants (N=112) were asked to watch a movie with a same-sex normal-weight confederate who was instructed to eat either nothing or a standardized amount of snack food (10 chocolate-coated peanuts). The study involved a 3 (movie clips: happy, neutral, and sad)×2 (peer's food intake: no intake versus a standardized intake) between-participants design. A significant interaction between the movie clip condition and intake condition was found (F2,102=3.30, P=.04, Cohen's f2=.20). Positive as well as negative emotions were found to lead to adjustment to the intake of a peer, as compared to that of children in the neutral movie condition. The findings suggest that children eat more mindlessly when watching an emotional movie and, therefore, respond more automatically to a peer's food intake, whereas children may be less susceptible to a peer's intake while watching a neutral movie. As young children are not in the position to choose their food consumption environment yet, parents and schools should provide consumption settings that limit eating in front of the television. © 2012 Elsevier Ltd.","author":[{"dropping-particle":"","family":"Bevelander","given":"Kirsten E.","non-dropping-particle":"","parse-names":false,"suffix":""},{"dropping-particle":"","family":"Meiselman","given":"Herbert L.","non-dropping-particle":"","parse-names":false,"suffix":""},{"dropping-particle":"","family":"Anschütz","given":"Doeschka J.","non-dropping-particle":"","parse-names":false,"suffix":""},{"dropping-particle":"","family":"Engels","given":"Rutger C.M.E.","non-dropping-particle":"","parse-names":false,"suffix":""}],"container-title":"Appetite","id":"ITEM-4","issued":{"date-parts":[["2013"]]},"page":"70-76","title":"Television watching and the emotional impact on social modeling of food intake among children","type":"article-journal","volume":"63"},"uris":["http://www.mendeley.com/documents/?uuid=dab9b204-3cdc-4e2e-b4d1-aa91c5406671"]},{"id":"ITEM-5","itemData":{"DOI":"10.1016/j.jada.2008.10.005","ISSN":"00028223","PMID":"19103334","abstract":"Previous studies indicate that the presence of peers influences children's food consumption. It is assumed that one factor producing this effect in children is child modeling of food intake. The present study assesses the effect of a video model on the food intake of overweight (n=22) and nonoverweight (n=22) preadolescent girls. A 2 (weight status)??2 (small vs large serving size) factorial design was used to test the hypothesis that youth model others' food intake. Serving sizes were manipulated by showing a video model selecting and consuming either a small or a large serving of cookies. Results indicate a main effect of serving size condition, F(1,40)=5.1, P&lt;0.05 (d=0.65; 95% confidence interval: 0.35 to 0.65), and a main effect of weight status, F(1,40)=4.9, P&lt;0.05 (d=0.63; 95% confidence interval: 0.35 to 0.65). Participants exposed to the large serving-size condition consumed more cookies than participants exposed to the small serving-size condition and overweight participants consumed considerably more cookies than nonoverweight participants. The interaction of weight status by serving-size condition did not reach statistical significance (P=0.2). These results suggest that peer-modeling influences overweight and nonoverweight preadolescent girls' snack consumption. ?? 2009 American Dietetic Association.","author":[{"dropping-particle":"","family":"Romero","given":"Natalie D.","non-dropping-particle":"","parse-names":false,"suffix":""},{"dropping-particle":"","family":"Epstein","given":"Leonard H.","non-dropping-particle":"","parse-names":false,"suffix":""},{"dropping-particle":"","family":"Salvy","given":"Sarah Jeanne","non-dropping-particle":"","parse-names":false,"suffix":""}],"container-title":"Journal of the American Dietetic Association","id":"ITEM-5","issue":"1","issued":{"date-parts":[["2009"]]},"page":"133-136","publisher":"American Dietetic Association","title":"Peer Modeling Influences Girls' Snack Intake","type":"article-journal","volume":"109"},"uris":["http://www.mendeley.com/documents/?uuid=11660132-16eb-4ca4-b7f6-d6fb6422cf05"]}],"mendeley":{"formattedCitation":"(Bevelander et al., 2012; Bevelander, Meiselman, et al., 2013; Romero et al., 2009; Sharps &amp; Robinson, 2015, 2017)","manualFormatting":"(Bevelander, Meiselman, et al., 2013; Bevelander et al., 2012; Romero et al., 2009; Sharps &amp; Robinson, 2015, 2017)","plainTextFormattedCitation":"(Bevelander et al., 2012; Bevelander, Meiselman, et al., 2013; Romero et al., 2009; Sharps &amp; Robinson, 2015, 2017)","previouslyFormattedCitation":"(Bevelander et al., 2012; Bevelander, Meiselman, et al., 2013; Romero et al., 2009; Sharps &amp; Robinson, 2015, 2017)"},"properties":{"noteIndex":0},"schema":"https://github.com/citation-style-language/schema/raw/master/csl-citation.json"}</w:instrText>
      </w:r>
      <w:r w:rsidR="00E408AD" w:rsidRPr="00745D53">
        <w:rPr>
          <w:rFonts w:ascii="Times New Roman" w:hAnsi="Times New Roman" w:cs="Times New Roman"/>
          <w:bCs/>
          <w:iCs/>
          <w:sz w:val="24"/>
          <w:szCs w:val="24"/>
        </w:rPr>
        <w:fldChar w:fldCharType="separate"/>
      </w:r>
      <w:r w:rsidR="00E408AD" w:rsidRPr="00745D53">
        <w:rPr>
          <w:rFonts w:ascii="Times New Roman" w:hAnsi="Times New Roman" w:cs="Times New Roman"/>
          <w:bCs/>
          <w:iCs/>
          <w:noProof/>
          <w:sz w:val="24"/>
          <w:szCs w:val="24"/>
        </w:rPr>
        <w:t>(Bevelander, Meiselman, et al., 2013; Bevelander et al., 2012; Romero et al., 2009; Sharps &amp; Robinson, 2015, 2017)</w:t>
      </w:r>
      <w:r w:rsidR="00E408AD" w:rsidRPr="00745D53">
        <w:rPr>
          <w:rFonts w:ascii="Times New Roman" w:hAnsi="Times New Roman" w:cs="Times New Roman"/>
          <w:bCs/>
          <w:iCs/>
          <w:sz w:val="24"/>
          <w:szCs w:val="24"/>
        </w:rPr>
        <w:fldChar w:fldCharType="end"/>
      </w:r>
      <w:r w:rsidR="00892EC3" w:rsidRPr="00745D53">
        <w:rPr>
          <w:rFonts w:ascii="Times New Roman" w:hAnsi="Times New Roman" w:cs="Times New Roman"/>
          <w:sz w:val="24"/>
          <w:szCs w:val="24"/>
        </w:rPr>
        <w:t xml:space="preserve">. </w:t>
      </w:r>
      <w:r w:rsidR="00F072B6" w:rsidRPr="00745D53">
        <w:rPr>
          <w:rFonts w:ascii="Times New Roman" w:hAnsi="Times New Roman" w:cs="Times New Roman"/>
          <w:sz w:val="24"/>
          <w:szCs w:val="24"/>
        </w:rPr>
        <w:t>One study compared a high</w:t>
      </w:r>
      <w:r w:rsidR="003A798F" w:rsidRPr="00745D53">
        <w:rPr>
          <w:rFonts w:ascii="Times New Roman" w:hAnsi="Times New Roman" w:cs="Times New Roman"/>
          <w:sz w:val="24"/>
          <w:szCs w:val="24"/>
        </w:rPr>
        <w:t>-</w:t>
      </w:r>
      <w:r w:rsidR="00F072B6" w:rsidRPr="00745D53">
        <w:rPr>
          <w:rFonts w:ascii="Times New Roman" w:hAnsi="Times New Roman" w:cs="Times New Roman"/>
          <w:sz w:val="24"/>
          <w:szCs w:val="24"/>
        </w:rPr>
        <w:t xml:space="preserve"> to no</w:t>
      </w:r>
      <w:r w:rsidR="003A798F" w:rsidRPr="00745D53">
        <w:rPr>
          <w:rFonts w:ascii="Times New Roman" w:hAnsi="Times New Roman" w:cs="Times New Roman"/>
          <w:sz w:val="24"/>
          <w:szCs w:val="24"/>
        </w:rPr>
        <w:t>-</w:t>
      </w:r>
      <w:r w:rsidR="00F072B6" w:rsidRPr="00745D53">
        <w:rPr>
          <w:rFonts w:ascii="Times New Roman" w:hAnsi="Times New Roman" w:cs="Times New Roman"/>
          <w:sz w:val="24"/>
          <w:szCs w:val="24"/>
        </w:rPr>
        <w:t xml:space="preserve"> and </w:t>
      </w:r>
      <w:r w:rsidR="0019567C" w:rsidRPr="00745D53">
        <w:rPr>
          <w:rFonts w:ascii="Times New Roman" w:hAnsi="Times New Roman" w:cs="Times New Roman"/>
          <w:sz w:val="24"/>
          <w:szCs w:val="24"/>
        </w:rPr>
        <w:t>low-intake</w:t>
      </w:r>
      <w:r w:rsidR="00F072B6" w:rsidRPr="00745D53">
        <w:rPr>
          <w:rFonts w:ascii="Times New Roman" w:hAnsi="Times New Roman" w:cs="Times New Roman"/>
          <w:sz w:val="24"/>
          <w:szCs w:val="24"/>
        </w:rPr>
        <w:t xml:space="preserve"> confederate</w:t>
      </w:r>
      <w:r w:rsidR="00484194" w:rsidRPr="00745D53">
        <w:rPr>
          <w:rFonts w:ascii="Times New Roman" w:hAnsi="Times New Roman" w:cs="Times New Roman"/>
          <w:sz w:val="24"/>
          <w:szCs w:val="24"/>
        </w:rPr>
        <w:t xml:space="preserve"> peer</w:t>
      </w:r>
      <w:r w:rsidR="00F072B6" w:rsidRPr="00745D53">
        <w:rPr>
          <w:rFonts w:ascii="Times New Roman" w:hAnsi="Times New Roman" w:cs="Times New Roman"/>
          <w:sz w:val="24"/>
          <w:szCs w:val="24"/>
        </w:rPr>
        <w:t xml:space="preserve"> </w:t>
      </w:r>
      <w:r w:rsidR="00F072B6" w:rsidRPr="00745D53">
        <w:rPr>
          <w:rFonts w:ascii="Times New Roman" w:hAnsi="Times New Roman" w:cs="Times New Roman"/>
          <w:sz w:val="24"/>
          <w:szCs w:val="24"/>
        </w:rPr>
        <w:fldChar w:fldCharType="begin" w:fldLock="1"/>
      </w:r>
      <w:r w:rsidR="00E4173F" w:rsidRPr="00745D53">
        <w:rPr>
          <w:rFonts w:ascii="Times New Roman" w:hAnsi="Times New Roman" w:cs="Times New Roman"/>
          <w:sz w:val="24"/>
          <w:szCs w:val="24"/>
        </w:rPr>
        <w:instrText>ADDIN CSL_CITATION {"citationItems":[{"id":"ITEM-1","itemData":{"DOI":"10.1016/j.appet.2012.02.003","ISSN":"0195-6663","abstract":"This experimental study investigated whether children’s food intake is influenced by a peer’s intake directly and over time and whether this depends upon weight status. The study consisted of two sessions taking place at Dutch primary schools. During the first (social modeling) session, the participants (N = 223) were asked to solve a puzzle with a same-sex normal weight confederate who was instructed to either eat nothing, a small or large amount. In the second session (about two days later), the participants had to solve the puzzle alone while they could freely eat. The study involved a three (no, low, high confederate intake) by two (normal weight, overweight) between-participants design. An interaction effect in the first session suggested that overweight children might be triggered to (over)eat when a peer eats a high amount of snack food, whereas the food intake of normal weight children seemed to depend on whether the confederate did actually eat, regardless of the amount. The guideline set during the first session persisted over time and influenced food intake during the second session, while differences between normal- and overweight children became insignificant. Peers can set an example as to what food intake is appropriate which could affect long-term food intake. (PsycINFO Database Record (c) 2016 APA, all rights reserved)","author":[{"dropping-particle":"","family":"Bevelander","given":"Kirsten E","non-dropping-particle":"","parse-names":false,"suffix":""},{"dropping-particle":"","family":"Anschütz","given":"Doeschka J","non-dropping-particle":"","parse-names":false,"suffix":""},{"dropping-particle":"","family":"Engels","given":"Rutger C M E","non-dropping-particle":"","parse-names":false,"suffix":""}],"container-title":"Appetite","id":"ITEM-1","issue":"3","issued":{"date-parts":[["2012","6"]]},"note":"Accession Number: 2012-11590-020. PMID: 22326506 Partial author list: First Author &amp;amp; Affiliation: Bevelander, Kirsten E.; Behavioural Science Institute, Radboud University Nijmegen, Nijmegen, Netherlands. Release Date: 20120611. Publication Type: Journal (0100), Peer Reviewed Journal (0110). Format Covered: Electronic. Document Type: Journal Article. Language: English. Major Descriptor: Food Intake; Overweight; Social Norms. Minor Descriptor: Childhood Development. Classification: Developmental Psychology (2800). Population: Human (10); Male (30); Female (40). Location: Netherlands. Age Group: Childhood (birth-12 yrs) (100); School Age (6-12 yrs) (180). Tests &amp;amp; Measures: Visual Analogue Scale. Methodology: Empirical Study; Quantitative Study. References Available: Y. Page Count: 9. Issue Publication Date: Jun, 2012. Publication History: First Posted Date: Feb 10, 2012; Accepted Date: Feb 3, 2012; Revised Date: Jan 16, 2012; First Submitted Date: Nov 28, 2011. Copyright Statement: All rights reserved. Elsevier Ltd. 2012.","page":"864-872","publisher":"Elsevier Science","publisher-place":"Bevelander, Kirsten E., Behavioural Science Institute, Radboud University Nijmegen, P.O. Box 9104, 6500 HE, Nijmegen, Netherlands","title":"Social norms in food intake among normal weight and overweight children","type":"article-journal","volume":"58"},"uris":["http://www.mendeley.com/documents/?uuid=e482ffbe-bbbe-4b65-be71-a23d375d1976"]}],"mendeley":{"formattedCitation":"(Bevelander et al., 2012)","plainTextFormattedCitation":"(Bevelander et al., 2012)","previouslyFormattedCitation":"(Bevelander et al., 2012)"},"properties":{"noteIndex":0},"schema":"https://github.com/citation-style-language/schema/raw/master/csl-citation.json"}</w:instrText>
      </w:r>
      <w:r w:rsidR="00F072B6" w:rsidRPr="00745D53">
        <w:rPr>
          <w:rFonts w:ascii="Times New Roman" w:hAnsi="Times New Roman" w:cs="Times New Roman"/>
          <w:sz w:val="24"/>
          <w:szCs w:val="24"/>
        </w:rPr>
        <w:fldChar w:fldCharType="separate"/>
      </w:r>
      <w:r w:rsidR="00F072B6" w:rsidRPr="00745D53">
        <w:rPr>
          <w:rFonts w:ascii="Times New Roman" w:hAnsi="Times New Roman" w:cs="Times New Roman"/>
          <w:noProof/>
          <w:sz w:val="24"/>
          <w:szCs w:val="24"/>
        </w:rPr>
        <w:t>(Bevelander et al., 2012)</w:t>
      </w:r>
      <w:r w:rsidR="00F072B6" w:rsidRPr="00745D53">
        <w:rPr>
          <w:rFonts w:ascii="Times New Roman" w:hAnsi="Times New Roman" w:cs="Times New Roman"/>
          <w:sz w:val="24"/>
          <w:szCs w:val="24"/>
        </w:rPr>
        <w:fldChar w:fldCharType="end"/>
      </w:r>
      <w:r w:rsidR="00F072B6" w:rsidRPr="00745D53">
        <w:rPr>
          <w:rFonts w:ascii="Times New Roman" w:hAnsi="Times New Roman" w:cs="Times New Roman"/>
          <w:sz w:val="24"/>
          <w:szCs w:val="24"/>
        </w:rPr>
        <w:t>, and both of these comparisons were included in the main analysis, resulting in seven comparisons from six studies.</w:t>
      </w:r>
      <w:r w:rsidR="00CA281E" w:rsidRPr="00745D53">
        <w:rPr>
          <w:rFonts w:ascii="Times New Roman" w:hAnsi="Times New Roman" w:cs="Times New Roman"/>
          <w:sz w:val="24"/>
          <w:szCs w:val="24"/>
        </w:rPr>
        <w:t xml:space="preserve"> </w:t>
      </w:r>
      <w:r w:rsidR="00184C46" w:rsidRPr="00745D53">
        <w:rPr>
          <w:rFonts w:ascii="Times New Roman" w:hAnsi="Times New Roman" w:cs="Times New Roman"/>
          <w:bCs/>
          <w:iCs/>
          <w:sz w:val="24"/>
          <w:szCs w:val="24"/>
        </w:rPr>
        <w:t xml:space="preserve">All </w:t>
      </w:r>
      <w:r w:rsidR="00867A6A" w:rsidRPr="00745D53">
        <w:rPr>
          <w:rFonts w:ascii="Times New Roman" w:hAnsi="Times New Roman" w:cs="Times New Roman"/>
          <w:bCs/>
          <w:iCs/>
          <w:sz w:val="24"/>
          <w:szCs w:val="24"/>
        </w:rPr>
        <w:t xml:space="preserve">six studies reported evidence of </w:t>
      </w:r>
      <w:r w:rsidR="001668FE" w:rsidRPr="00745D53">
        <w:rPr>
          <w:rFonts w:ascii="Times New Roman" w:hAnsi="Times New Roman" w:cs="Times New Roman"/>
          <w:bCs/>
          <w:iCs/>
          <w:sz w:val="24"/>
          <w:szCs w:val="24"/>
        </w:rPr>
        <w:t>children’s intake being influenced by a confederate</w:t>
      </w:r>
      <w:r w:rsidR="00484194" w:rsidRPr="00745D53">
        <w:rPr>
          <w:rFonts w:ascii="Times New Roman" w:hAnsi="Times New Roman" w:cs="Times New Roman"/>
          <w:bCs/>
          <w:iCs/>
          <w:sz w:val="24"/>
          <w:szCs w:val="24"/>
        </w:rPr>
        <w:t xml:space="preserve"> peer</w:t>
      </w:r>
      <w:r w:rsidR="00454926" w:rsidRPr="00745D53">
        <w:rPr>
          <w:rFonts w:ascii="Times New Roman" w:hAnsi="Times New Roman" w:cs="Times New Roman"/>
          <w:bCs/>
          <w:iCs/>
          <w:sz w:val="24"/>
          <w:szCs w:val="24"/>
        </w:rPr>
        <w:t xml:space="preserve">. </w:t>
      </w:r>
      <w:r w:rsidR="0037135B" w:rsidRPr="00745D53">
        <w:rPr>
          <w:rFonts w:ascii="Times New Roman" w:hAnsi="Times New Roman" w:cs="Times New Roman"/>
          <w:sz w:val="24"/>
          <w:szCs w:val="24"/>
        </w:rPr>
        <w:t xml:space="preserve">The meta-analysis revealed an overall significant effect of </w:t>
      </w:r>
      <w:r w:rsidR="00221903" w:rsidRPr="00745D53">
        <w:rPr>
          <w:rFonts w:ascii="Times New Roman" w:hAnsi="Times New Roman" w:cs="Times New Roman"/>
          <w:sz w:val="24"/>
          <w:szCs w:val="24"/>
        </w:rPr>
        <w:t>confederate</w:t>
      </w:r>
      <w:r w:rsidR="00376F2F" w:rsidRPr="00745D53">
        <w:rPr>
          <w:rFonts w:ascii="Times New Roman" w:hAnsi="Times New Roman" w:cs="Times New Roman"/>
          <w:sz w:val="24"/>
          <w:szCs w:val="24"/>
        </w:rPr>
        <w:t xml:space="preserve"> </w:t>
      </w:r>
      <w:r w:rsidR="00E56BA8" w:rsidRPr="00745D53">
        <w:rPr>
          <w:rFonts w:ascii="Times New Roman" w:hAnsi="Times New Roman" w:cs="Times New Roman"/>
          <w:sz w:val="24"/>
          <w:szCs w:val="24"/>
        </w:rPr>
        <w:t xml:space="preserve">peer </w:t>
      </w:r>
      <w:r w:rsidR="007300BA" w:rsidRPr="00745D53">
        <w:rPr>
          <w:rFonts w:ascii="Times New Roman" w:hAnsi="Times New Roman" w:cs="Times New Roman"/>
          <w:sz w:val="24"/>
          <w:szCs w:val="24"/>
        </w:rPr>
        <w:t>intake</w:t>
      </w:r>
      <w:r w:rsidR="00376F2F" w:rsidRPr="00745D53">
        <w:rPr>
          <w:rFonts w:ascii="Times New Roman" w:hAnsi="Times New Roman" w:cs="Times New Roman"/>
          <w:sz w:val="24"/>
          <w:szCs w:val="24"/>
        </w:rPr>
        <w:t xml:space="preserve"> on children’s food </w:t>
      </w:r>
      <w:r w:rsidR="006322C7" w:rsidRPr="00745D53">
        <w:rPr>
          <w:rFonts w:ascii="Times New Roman" w:hAnsi="Times New Roman" w:cs="Times New Roman"/>
          <w:sz w:val="24"/>
          <w:szCs w:val="24"/>
        </w:rPr>
        <w:t>intake</w:t>
      </w:r>
      <w:r w:rsidR="00305F6C" w:rsidRPr="00745D53">
        <w:rPr>
          <w:rFonts w:ascii="Times New Roman" w:hAnsi="Times New Roman" w:cs="Times New Roman"/>
          <w:sz w:val="24"/>
          <w:szCs w:val="24"/>
        </w:rPr>
        <w:t xml:space="preserve"> </w:t>
      </w:r>
      <w:r w:rsidR="0037086A" w:rsidRPr="00745D53">
        <w:rPr>
          <w:rFonts w:ascii="Times New Roman" w:hAnsi="Times New Roman" w:cs="Times New Roman"/>
          <w:sz w:val="24"/>
          <w:szCs w:val="24"/>
        </w:rPr>
        <w:t xml:space="preserve">(Z = </w:t>
      </w:r>
      <w:r w:rsidR="00250864" w:rsidRPr="00745D53">
        <w:rPr>
          <w:rFonts w:ascii="Times New Roman" w:hAnsi="Times New Roman" w:cs="Times New Roman"/>
          <w:sz w:val="24"/>
          <w:szCs w:val="24"/>
        </w:rPr>
        <w:t>7.04</w:t>
      </w:r>
      <w:r w:rsidR="005371DE" w:rsidRPr="00745D53">
        <w:rPr>
          <w:rFonts w:ascii="Times New Roman" w:hAnsi="Times New Roman" w:cs="Times New Roman"/>
          <w:sz w:val="24"/>
          <w:szCs w:val="24"/>
        </w:rPr>
        <w:t xml:space="preserve">; </w:t>
      </w:r>
      <w:r w:rsidR="005371DE" w:rsidRPr="00745D53">
        <w:rPr>
          <w:rFonts w:ascii="Times New Roman" w:hAnsi="Times New Roman" w:cs="Times New Roman"/>
          <w:i/>
          <w:iCs/>
          <w:sz w:val="24"/>
          <w:szCs w:val="24"/>
        </w:rPr>
        <w:t xml:space="preserve">p </w:t>
      </w:r>
      <w:r w:rsidR="007B542D" w:rsidRPr="00745D53">
        <w:rPr>
          <w:rFonts w:ascii="Times New Roman" w:hAnsi="Times New Roman" w:cs="Times New Roman"/>
          <w:sz w:val="24"/>
          <w:szCs w:val="24"/>
        </w:rPr>
        <w:t>&lt;</w:t>
      </w:r>
      <w:r w:rsidR="005371DE" w:rsidRPr="00745D53">
        <w:rPr>
          <w:rFonts w:ascii="Times New Roman" w:hAnsi="Times New Roman" w:cs="Times New Roman"/>
          <w:sz w:val="24"/>
          <w:szCs w:val="24"/>
        </w:rPr>
        <w:t xml:space="preserve"> .00</w:t>
      </w:r>
      <w:r w:rsidR="007B542D" w:rsidRPr="00745D53">
        <w:rPr>
          <w:rFonts w:ascii="Times New Roman" w:hAnsi="Times New Roman" w:cs="Times New Roman"/>
          <w:sz w:val="24"/>
          <w:szCs w:val="24"/>
        </w:rPr>
        <w:t>1</w:t>
      </w:r>
      <w:r w:rsidR="005371DE" w:rsidRPr="00745D53">
        <w:rPr>
          <w:rFonts w:ascii="Times New Roman" w:hAnsi="Times New Roman" w:cs="Times New Roman"/>
          <w:sz w:val="24"/>
          <w:szCs w:val="24"/>
        </w:rPr>
        <w:t xml:space="preserve">; SMD = </w:t>
      </w:r>
      <w:r w:rsidR="00904050" w:rsidRPr="00745D53">
        <w:rPr>
          <w:rFonts w:ascii="Times New Roman" w:hAnsi="Times New Roman" w:cs="Times New Roman"/>
          <w:sz w:val="24"/>
          <w:szCs w:val="24"/>
        </w:rPr>
        <w:t>0.6</w:t>
      </w:r>
      <w:r w:rsidR="00A8065B" w:rsidRPr="00745D53">
        <w:rPr>
          <w:rFonts w:ascii="Times New Roman" w:hAnsi="Times New Roman" w:cs="Times New Roman"/>
          <w:sz w:val="24"/>
          <w:szCs w:val="24"/>
        </w:rPr>
        <w:t>2</w:t>
      </w:r>
      <w:r w:rsidR="005478F6" w:rsidRPr="00745D53">
        <w:rPr>
          <w:rFonts w:ascii="Times New Roman" w:hAnsi="Times New Roman" w:cs="Times New Roman"/>
          <w:sz w:val="24"/>
          <w:szCs w:val="24"/>
        </w:rPr>
        <w:t>, 95% CI</w:t>
      </w:r>
      <w:r w:rsidR="00B83D6C" w:rsidRPr="00745D53">
        <w:rPr>
          <w:rFonts w:ascii="Times New Roman" w:hAnsi="Times New Roman" w:cs="Times New Roman"/>
          <w:sz w:val="24"/>
          <w:szCs w:val="24"/>
        </w:rPr>
        <w:t xml:space="preserve">: </w:t>
      </w:r>
      <w:r w:rsidR="00904050" w:rsidRPr="00745D53">
        <w:rPr>
          <w:rFonts w:ascii="Times New Roman" w:hAnsi="Times New Roman" w:cs="Times New Roman"/>
          <w:sz w:val="24"/>
          <w:szCs w:val="24"/>
        </w:rPr>
        <w:t>0.4</w:t>
      </w:r>
      <w:r w:rsidR="00A8065B" w:rsidRPr="00745D53">
        <w:rPr>
          <w:rFonts w:ascii="Times New Roman" w:hAnsi="Times New Roman" w:cs="Times New Roman"/>
          <w:sz w:val="24"/>
          <w:szCs w:val="24"/>
        </w:rPr>
        <w:t>5</w:t>
      </w:r>
      <w:r w:rsidR="00375481" w:rsidRPr="00745D53">
        <w:rPr>
          <w:rFonts w:ascii="Times New Roman" w:hAnsi="Times New Roman" w:cs="Times New Roman"/>
          <w:sz w:val="24"/>
          <w:szCs w:val="24"/>
        </w:rPr>
        <w:t xml:space="preserve">, </w:t>
      </w:r>
      <w:r w:rsidR="00904050" w:rsidRPr="00745D53">
        <w:rPr>
          <w:rFonts w:ascii="Times New Roman" w:hAnsi="Times New Roman" w:cs="Times New Roman"/>
          <w:sz w:val="24"/>
          <w:szCs w:val="24"/>
        </w:rPr>
        <w:t>0.7</w:t>
      </w:r>
      <w:r w:rsidR="00A8065B" w:rsidRPr="00745D53">
        <w:rPr>
          <w:rFonts w:ascii="Times New Roman" w:hAnsi="Times New Roman" w:cs="Times New Roman"/>
          <w:sz w:val="24"/>
          <w:szCs w:val="24"/>
        </w:rPr>
        <w:t>9</w:t>
      </w:r>
      <w:r w:rsidR="00221903" w:rsidRPr="00745D53">
        <w:rPr>
          <w:rFonts w:ascii="Times New Roman" w:hAnsi="Times New Roman" w:cs="Times New Roman"/>
          <w:sz w:val="24"/>
          <w:szCs w:val="24"/>
        </w:rPr>
        <w:t xml:space="preserve">; </w:t>
      </w:r>
      <w:r w:rsidR="00221903" w:rsidRPr="00745D53">
        <w:rPr>
          <w:rFonts w:ascii="Times New Roman" w:hAnsi="Times New Roman" w:cs="Times New Roman"/>
          <w:b/>
          <w:bCs/>
          <w:sz w:val="24"/>
          <w:szCs w:val="24"/>
        </w:rPr>
        <w:t>Figure 2</w:t>
      </w:r>
      <w:r w:rsidR="00375481" w:rsidRPr="00745D53">
        <w:rPr>
          <w:rFonts w:ascii="Times New Roman" w:hAnsi="Times New Roman" w:cs="Times New Roman"/>
          <w:sz w:val="24"/>
          <w:szCs w:val="24"/>
        </w:rPr>
        <w:t>). Th</w:t>
      </w:r>
      <w:r w:rsidR="00EF2004" w:rsidRPr="00745D53">
        <w:rPr>
          <w:rFonts w:ascii="Times New Roman" w:hAnsi="Times New Roman" w:cs="Times New Roman"/>
          <w:sz w:val="24"/>
          <w:szCs w:val="24"/>
        </w:rPr>
        <w:t xml:space="preserve">ese comparisons revealed greater food intake when </w:t>
      </w:r>
      <w:r w:rsidR="00C629C4" w:rsidRPr="00745D53">
        <w:rPr>
          <w:rFonts w:ascii="Times New Roman" w:hAnsi="Times New Roman" w:cs="Times New Roman"/>
          <w:sz w:val="24"/>
          <w:szCs w:val="24"/>
        </w:rPr>
        <w:t xml:space="preserve">children were </w:t>
      </w:r>
      <w:r w:rsidR="006322C7" w:rsidRPr="00745D53">
        <w:rPr>
          <w:rFonts w:ascii="Times New Roman" w:hAnsi="Times New Roman" w:cs="Times New Roman"/>
          <w:sz w:val="24"/>
          <w:szCs w:val="24"/>
        </w:rPr>
        <w:t>exposed to</w:t>
      </w:r>
      <w:r w:rsidR="00EF2004" w:rsidRPr="00745D53">
        <w:rPr>
          <w:rFonts w:ascii="Times New Roman" w:hAnsi="Times New Roman" w:cs="Times New Roman"/>
          <w:sz w:val="24"/>
          <w:szCs w:val="24"/>
        </w:rPr>
        <w:t xml:space="preserve"> a </w:t>
      </w:r>
      <w:r w:rsidR="00C629C4" w:rsidRPr="00745D53">
        <w:rPr>
          <w:rFonts w:ascii="Times New Roman" w:hAnsi="Times New Roman" w:cs="Times New Roman"/>
          <w:sz w:val="24"/>
          <w:szCs w:val="24"/>
        </w:rPr>
        <w:t>high-</w:t>
      </w:r>
      <w:r w:rsidR="00057FFC" w:rsidRPr="00745D53">
        <w:rPr>
          <w:rFonts w:ascii="Times New Roman" w:hAnsi="Times New Roman" w:cs="Times New Roman"/>
          <w:sz w:val="24"/>
          <w:szCs w:val="24"/>
        </w:rPr>
        <w:t xml:space="preserve">intake </w:t>
      </w:r>
      <w:r w:rsidR="00C629C4" w:rsidRPr="00745D53">
        <w:rPr>
          <w:rFonts w:ascii="Times New Roman" w:hAnsi="Times New Roman" w:cs="Times New Roman"/>
          <w:sz w:val="24"/>
          <w:szCs w:val="24"/>
        </w:rPr>
        <w:t>con</w:t>
      </w:r>
      <w:r w:rsidR="00480BAB" w:rsidRPr="00745D53">
        <w:rPr>
          <w:rFonts w:ascii="Times New Roman" w:hAnsi="Times New Roman" w:cs="Times New Roman"/>
          <w:sz w:val="24"/>
          <w:szCs w:val="24"/>
        </w:rPr>
        <w:t>federate</w:t>
      </w:r>
      <w:r w:rsidR="00484194" w:rsidRPr="00745D53">
        <w:rPr>
          <w:rFonts w:ascii="Times New Roman" w:hAnsi="Times New Roman" w:cs="Times New Roman"/>
          <w:sz w:val="24"/>
          <w:szCs w:val="24"/>
        </w:rPr>
        <w:t xml:space="preserve"> peer</w:t>
      </w:r>
      <w:r w:rsidR="00915D45" w:rsidRPr="00745D53">
        <w:rPr>
          <w:rFonts w:ascii="Times New Roman" w:hAnsi="Times New Roman" w:cs="Times New Roman"/>
          <w:sz w:val="24"/>
          <w:szCs w:val="24"/>
        </w:rPr>
        <w:t>,</w:t>
      </w:r>
      <w:r w:rsidR="00783B93" w:rsidRPr="00745D53">
        <w:rPr>
          <w:rFonts w:ascii="Times New Roman" w:hAnsi="Times New Roman" w:cs="Times New Roman"/>
          <w:sz w:val="24"/>
          <w:szCs w:val="24"/>
        </w:rPr>
        <w:t xml:space="preserve"> relative to when </w:t>
      </w:r>
      <w:r w:rsidR="00057FFC" w:rsidRPr="00745D53">
        <w:rPr>
          <w:rFonts w:ascii="Times New Roman" w:hAnsi="Times New Roman" w:cs="Times New Roman"/>
          <w:sz w:val="24"/>
          <w:szCs w:val="24"/>
        </w:rPr>
        <w:t>exposed to</w:t>
      </w:r>
      <w:r w:rsidR="00783B93" w:rsidRPr="00745D53">
        <w:rPr>
          <w:rFonts w:ascii="Times New Roman" w:hAnsi="Times New Roman" w:cs="Times New Roman"/>
          <w:sz w:val="24"/>
          <w:szCs w:val="24"/>
        </w:rPr>
        <w:t xml:space="preserve"> a</w:t>
      </w:r>
      <w:r w:rsidR="00057FFC" w:rsidRPr="00745D53">
        <w:rPr>
          <w:rFonts w:ascii="Times New Roman" w:hAnsi="Times New Roman" w:cs="Times New Roman"/>
          <w:sz w:val="24"/>
          <w:szCs w:val="24"/>
        </w:rPr>
        <w:t xml:space="preserve"> low</w:t>
      </w:r>
      <w:r w:rsidR="00C629C4" w:rsidRPr="00745D53">
        <w:rPr>
          <w:rFonts w:ascii="Times New Roman" w:hAnsi="Times New Roman" w:cs="Times New Roman"/>
          <w:sz w:val="24"/>
          <w:szCs w:val="24"/>
        </w:rPr>
        <w:t>-</w:t>
      </w:r>
      <w:r w:rsidR="00057FFC" w:rsidRPr="00745D53">
        <w:rPr>
          <w:rFonts w:ascii="Times New Roman" w:hAnsi="Times New Roman" w:cs="Times New Roman"/>
          <w:sz w:val="24"/>
          <w:szCs w:val="24"/>
        </w:rPr>
        <w:t xml:space="preserve"> or </w:t>
      </w:r>
      <w:r w:rsidR="00C629C4" w:rsidRPr="00745D53">
        <w:rPr>
          <w:rFonts w:ascii="Times New Roman" w:hAnsi="Times New Roman" w:cs="Times New Roman"/>
          <w:sz w:val="24"/>
          <w:szCs w:val="24"/>
        </w:rPr>
        <w:t>no-</w:t>
      </w:r>
      <w:r w:rsidR="00057FFC" w:rsidRPr="00745D53">
        <w:rPr>
          <w:rFonts w:ascii="Times New Roman" w:hAnsi="Times New Roman" w:cs="Times New Roman"/>
          <w:sz w:val="24"/>
          <w:szCs w:val="24"/>
        </w:rPr>
        <w:t>intake</w:t>
      </w:r>
      <w:r w:rsidR="00783B93" w:rsidRPr="00745D53">
        <w:rPr>
          <w:rFonts w:ascii="Times New Roman" w:hAnsi="Times New Roman" w:cs="Times New Roman"/>
          <w:sz w:val="24"/>
          <w:szCs w:val="24"/>
        </w:rPr>
        <w:t xml:space="preserve"> </w:t>
      </w:r>
      <w:r w:rsidR="00CD1323" w:rsidRPr="00745D53">
        <w:rPr>
          <w:rFonts w:ascii="Times New Roman" w:hAnsi="Times New Roman" w:cs="Times New Roman"/>
          <w:sz w:val="24"/>
          <w:szCs w:val="24"/>
        </w:rPr>
        <w:t>confederate</w:t>
      </w:r>
      <w:r w:rsidR="00484194" w:rsidRPr="00745D53">
        <w:rPr>
          <w:rFonts w:ascii="Times New Roman" w:hAnsi="Times New Roman" w:cs="Times New Roman"/>
          <w:sz w:val="24"/>
          <w:szCs w:val="24"/>
        </w:rPr>
        <w:t xml:space="preserve"> peer</w:t>
      </w:r>
      <w:r w:rsidR="009A3D07" w:rsidRPr="00745D53">
        <w:rPr>
          <w:rFonts w:ascii="Times New Roman" w:hAnsi="Times New Roman" w:cs="Times New Roman"/>
          <w:sz w:val="24"/>
          <w:szCs w:val="24"/>
        </w:rPr>
        <w:t>.</w:t>
      </w:r>
      <w:r w:rsidR="00305F6C" w:rsidRPr="00745D53">
        <w:rPr>
          <w:rFonts w:ascii="Times New Roman" w:hAnsi="Times New Roman" w:cs="Times New Roman"/>
          <w:sz w:val="24"/>
          <w:szCs w:val="24"/>
        </w:rPr>
        <w:t xml:space="preserve"> </w:t>
      </w:r>
      <w:r w:rsidR="003F477F" w:rsidRPr="00745D53">
        <w:rPr>
          <w:rFonts w:ascii="Times New Roman" w:hAnsi="Times New Roman" w:cs="Times New Roman"/>
          <w:sz w:val="24"/>
          <w:szCs w:val="24"/>
        </w:rPr>
        <w:t>The results show</w:t>
      </w:r>
      <w:r w:rsidR="00ED0225" w:rsidRPr="00745D53">
        <w:rPr>
          <w:rFonts w:ascii="Times New Roman" w:hAnsi="Times New Roman" w:cs="Times New Roman"/>
          <w:sz w:val="24"/>
          <w:szCs w:val="24"/>
        </w:rPr>
        <w:t>ed</w:t>
      </w:r>
      <w:r w:rsidR="003F477F" w:rsidRPr="00745D53">
        <w:rPr>
          <w:rFonts w:ascii="Times New Roman" w:hAnsi="Times New Roman" w:cs="Times New Roman"/>
          <w:sz w:val="24"/>
          <w:szCs w:val="24"/>
        </w:rPr>
        <w:t xml:space="preserve"> a medium effect and a</w:t>
      </w:r>
      <w:r w:rsidR="00305F6C" w:rsidRPr="00745D53">
        <w:rPr>
          <w:rFonts w:ascii="Times New Roman" w:hAnsi="Times New Roman" w:cs="Times New Roman"/>
          <w:sz w:val="24"/>
          <w:szCs w:val="24"/>
        </w:rPr>
        <w:t xml:space="preserve"> </w:t>
      </w:r>
      <w:r w:rsidR="0062408C" w:rsidRPr="00745D53">
        <w:rPr>
          <w:rFonts w:ascii="Times New Roman" w:hAnsi="Times New Roman" w:cs="Times New Roman"/>
          <w:sz w:val="24"/>
          <w:szCs w:val="24"/>
        </w:rPr>
        <w:t>low</w:t>
      </w:r>
      <w:r w:rsidR="00305F6C" w:rsidRPr="00745D53">
        <w:rPr>
          <w:rFonts w:ascii="Times New Roman" w:hAnsi="Times New Roman" w:cs="Times New Roman"/>
          <w:sz w:val="24"/>
          <w:szCs w:val="24"/>
        </w:rPr>
        <w:t xml:space="preserve"> level of heterogeneity was detected across comparisons (I</w:t>
      </w:r>
      <w:r w:rsidR="00305F6C" w:rsidRPr="00745D53">
        <w:rPr>
          <w:rFonts w:ascii="Times New Roman" w:hAnsi="Times New Roman" w:cs="Times New Roman"/>
          <w:sz w:val="24"/>
          <w:szCs w:val="24"/>
          <w:vertAlign w:val="superscript"/>
        </w:rPr>
        <w:t xml:space="preserve">2 </w:t>
      </w:r>
      <w:r w:rsidR="00305F6C" w:rsidRPr="00745D53">
        <w:rPr>
          <w:rFonts w:ascii="Times New Roman" w:hAnsi="Times New Roman" w:cs="Times New Roman"/>
          <w:sz w:val="24"/>
          <w:szCs w:val="24"/>
        </w:rPr>
        <w:t xml:space="preserve">= </w:t>
      </w:r>
      <w:r w:rsidR="00A8065B" w:rsidRPr="00745D53">
        <w:rPr>
          <w:rFonts w:ascii="Times New Roman" w:hAnsi="Times New Roman" w:cs="Times New Roman"/>
          <w:sz w:val="24"/>
          <w:szCs w:val="24"/>
        </w:rPr>
        <w:t>1</w:t>
      </w:r>
      <w:r w:rsidR="0062408C" w:rsidRPr="00745D53">
        <w:rPr>
          <w:rFonts w:ascii="Times New Roman" w:hAnsi="Times New Roman" w:cs="Times New Roman"/>
          <w:sz w:val="24"/>
          <w:szCs w:val="24"/>
        </w:rPr>
        <w:t>9</w:t>
      </w:r>
      <w:r w:rsidR="00585DF1" w:rsidRPr="00745D53">
        <w:rPr>
          <w:rFonts w:ascii="Times New Roman" w:hAnsi="Times New Roman" w:cs="Times New Roman"/>
          <w:sz w:val="24"/>
          <w:szCs w:val="24"/>
        </w:rPr>
        <w:t>%</w:t>
      </w:r>
      <w:r w:rsidR="00D47462" w:rsidRPr="00745D53">
        <w:rPr>
          <w:rFonts w:ascii="Times New Roman" w:hAnsi="Times New Roman" w:cs="Times New Roman"/>
          <w:sz w:val="24"/>
          <w:szCs w:val="24"/>
        </w:rPr>
        <w:t>)</w:t>
      </w:r>
      <w:r w:rsidR="0062408C" w:rsidRPr="00745D53">
        <w:rPr>
          <w:rFonts w:ascii="Times New Roman" w:hAnsi="Times New Roman" w:cs="Times New Roman"/>
          <w:sz w:val="24"/>
          <w:szCs w:val="24"/>
        </w:rPr>
        <w:t>.</w:t>
      </w:r>
      <w:r w:rsidR="00613BA2" w:rsidRPr="00745D53">
        <w:rPr>
          <w:rFonts w:ascii="Times New Roman" w:hAnsi="Times New Roman" w:cs="Times New Roman"/>
          <w:sz w:val="24"/>
          <w:szCs w:val="24"/>
        </w:rPr>
        <w:t xml:space="preserve"> </w:t>
      </w:r>
    </w:p>
    <w:p w14:paraId="62193CF0" w14:textId="77777777" w:rsidR="008D1D1A" w:rsidRPr="00745D53" w:rsidRDefault="008D1D1A" w:rsidP="00CB723A">
      <w:pPr>
        <w:spacing w:line="480" w:lineRule="auto"/>
        <w:rPr>
          <w:rFonts w:ascii="Times New Roman" w:hAnsi="Times New Roman" w:cs="Times New Roman"/>
          <w:b/>
          <w:i/>
          <w:iCs/>
          <w:sz w:val="24"/>
          <w:szCs w:val="24"/>
        </w:rPr>
      </w:pPr>
    </w:p>
    <w:p w14:paraId="70954C97" w14:textId="0BF83D57" w:rsidR="00480BAB" w:rsidRPr="00745D53" w:rsidRDefault="008D1D1A" w:rsidP="00CB723A">
      <w:pPr>
        <w:spacing w:line="480" w:lineRule="auto"/>
        <w:rPr>
          <w:rFonts w:ascii="Times New Roman" w:hAnsi="Times New Roman" w:cs="Times New Roman"/>
          <w:i/>
          <w:iCs/>
          <w:sz w:val="24"/>
          <w:szCs w:val="24"/>
        </w:rPr>
      </w:pPr>
      <w:r w:rsidRPr="00745D53">
        <w:rPr>
          <w:rFonts w:ascii="Times New Roman" w:hAnsi="Times New Roman" w:cs="Times New Roman"/>
          <w:i/>
          <w:iCs/>
          <w:sz w:val="24"/>
          <w:szCs w:val="24"/>
        </w:rPr>
        <w:t xml:space="preserve">3.2.2 </w:t>
      </w:r>
      <w:r w:rsidR="00480BAB" w:rsidRPr="00745D53">
        <w:rPr>
          <w:rFonts w:ascii="Times New Roman" w:hAnsi="Times New Roman" w:cs="Times New Roman"/>
          <w:i/>
          <w:iCs/>
          <w:sz w:val="24"/>
          <w:szCs w:val="24"/>
        </w:rPr>
        <w:t>Sub-group analys</w:t>
      </w:r>
      <w:r w:rsidR="004D22A7" w:rsidRPr="00745D53">
        <w:rPr>
          <w:rFonts w:ascii="Times New Roman" w:hAnsi="Times New Roman" w:cs="Times New Roman"/>
          <w:i/>
          <w:iCs/>
          <w:sz w:val="24"/>
          <w:szCs w:val="24"/>
        </w:rPr>
        <w:t>es</w:t>
      </w:r>
    </w:p>
    <w:p w14:paraId="18153956" w14:textId="5847A882" w:rsidR="005E5F51" w:rsidRPr="00745D53" w:rsidRDefault="008D1D1A" w:rsidP="00CB723A">
      <w:pPr>
        <w:spacing w:line="480" w:lineRule="auto"/>
        <w:contextualSpacing/>
        <w:rPr>
          <w:rFonts w:ascii="Times New Roman" w:hAnsi="Times New Roman" w:cs="Times New Roman"/>
          <w:i/>
          <w:iCs/>
          <w:sz w:val="24"/>
          <w:szCs w:val="24"/>
        </w:rPr>
      </w:pPr>
      <w:r w:rsidRPr="00745D53">
        <w:rPr>
          <w:rFonts w:ascii="Times New Roman" w:hAnsi="Times New Roman" w:cs="Times New Roman"/>
          <w:i/>
          <w:iCs/>
          <w:sz w:val="24"/>
          <w:szCs w:val="24"/>
        </w:rPr>
        <w:t xml:space="preserve">3.2.2.1 </w:t>
      </w:r>
      <w:r w:rsidR="00286097" w:rsidRPr="00745D53">
        <w:rPr>
          <w:rFonts w:ascii="Times New Roman" w:hAnsi="Times New Roman" w:cs="Times New Roman"/>
          <w:i/>
          <w:iCs/>
          <w:sz w:val="24"/>
          <w:szCs w:val="24"/>
        </w:rPr>
        <w:t xml:space="preserve">Present </w:t>
      </w:r>
      <w:r w:rsidR="6E894416" w:rsidRPr="00745D53">
        <w:rPr>
          <w:rFonts w:ascii="Times New Roman" w:hAnsi="Times New Roman" w:cs="Times New Roman"/>
          <w:i/>
          <w:iCs/>
          <w:sz w:val="24"/>
          <w:szCs w:val="24"/>
        </w:rPr>
        <w:t xml:space="preserve">vs. </w:t>
      </w:r>
      <w:r w:rsidR="00816136" w:rsidRPr="00745D53">
        <w:rPr>
          <w:rFonts w:ascii="Times New Roman" w:hAnsi="Times New Roman" w:cs="Times New Roman"/>
          <w:i/>
          <w:iCs/>
          <w:sz w:val="24"/>
          <w:szCs w:val="24"/>
        </w:rPr>
        <w:t>r</w:t>
      </w:r>
      <w:r w:rsidR="6E894416" w:rsidRPr="00745D53">
        <w:rPr>
          <w:rFonts w:ascii="Times New Roman" w:hAnsi="Times New Roman" w:cs="Times New Roman"/>
          <w:i/>
          <w:iCs/>
          <w:sz w:val="24"/>
          <w:szCs w:val="24"/>
        </w:rPr>
        <w:t>emote</w:t>
      </w:r>
      <w:r w:rsidR="009D5D95" w:rsidRPr="00745D53">
        <w:rPr>
          <w:rFonts w:ascii="Times New Roman" w:hAnsi="Times New Roman" w:cs="Times New Roman"/>
          <w:i/>
          <w:iCs/>
          <w:sz w:val="24"/>
          <w:szCs w:val="24"/>
        </w:rPr>
        <w:t>-confederates</w:t>
      </w:r>
    </w:p>
    <w:p w14:paraId="59CAD7BD" w14:textId="2DA5A7EC" w:rsidR="009B2DE0" w:rsidRPr="00745D53" w:rsidRDefault="003664FE" w:rsidP="00CB723A">
      <w:pPr>
        <w:spacing w:line="480" w:lineRule="auto"/>
        <w:rPr>
          <w:rFonts w:ascii="Times New Roman" w:hAnsi="Times New Roman" w:cs="Times New Roman"/>
          <w:sz w:val="24"/>
          <w:szCs w:val="24"/>
        </w:rPr>
      </w:pPr>
      <w:r w:rsidRPr="00745D53">
        <w:rPr>
          <w:rFonts w:ascii="Times New Roman" w:hAnsi="Times New Roman" w:cs="Times New Roman"/>
          <w:sz w:val="24"/>
          <w:szCs w:val="24"/>
        </w:rPr>
        <w:lastRenderedPageBreak/>
        <w:t xml:space="preserve">Two studies </w:t>
      </w:r>
      <w:r w:rsidR="00044350" w:rsidRPr="00745D53">
        <w:rPr>
          <w:rFonts w:ascii="Times New Roman" w:hAnsi="Times New Roman" w:cs="Times New Roman"/>
          <w:sz w:val="24"/>
          <w:szCs w:val="24"/>
        </w:rPr>
        <w:t xml:space="preserve">(but </w:t>
      </w:r>
      <w:r w:rsidR="00FA592B" w:rsidRPr="00745D53">
        <w:rPr>
          <w:rFonts w:ascii="Times New Roman" w:hAnsi="Times New Roman" w:cs="Times New Roman"/>
          <w:sz w:val="24"/>
          <w:szCs w:val="24"/>
        </w:rPr>
        <w:t>three</w:t>
      </w:r>
      <w:r w:rsidR="00044350" w:rsidRPr="00745D53">
        <w:rPr>
          <w:rFonts w:ascii="Times New Roman" w:hAnsi="Times New Roman" w:cs="Times New Roman"/>
          <w:sz w:val="24"/>
          <w:szCs w:val="24"/>
        </w:rPr>
        <w:t xml:space="preserve"> comparisons</w:t>
      </w:r>
      <w:r w:rsidR="00893778" w:rsidRPr="00745D53">
        <w:rPr>
          <w:rFonts w:ascii="Times New Roman" w:hAnsi="Times New Roman" w:cs="Times New Roman"/>
          <w:sz w:val="24"/>
          <w:szCs w:val="24"/>
        </w:rPr>
        <w:t>: high</w:t>
      </w:r>
      <w:r w:rsidR="00635ED7" w:rsidRPr="00745D53">
        <w:rPr>
          <w:rFonts w:ascii="Times New Roman" w:hAnsi="Times New Roman" w:cs="Times New Roman"/>
          <w:sz w:val="24"/>
          <w:szCs w:val="24"/>
        </w:rPr>
        <w:t>-</w:t>
      </w:r>
      <w:r w:rsidR="00893778" w:rsidRPr="00745D53">
        <w:rPr>
          <w:rFonts w:ascii="Times New Roman" w:hAnsi="Times New Roman" w:cs="Times New Roman"/>
          <w:sz w:val="24"/>
          <w:szCs w:val="24"/>
        </w:rPr>
        <w:t xml:space="preserve"> vs. no</w:t>
      </w:r>
      <w:r w:rsidR="00635ED7" w:rsidRPr="00745D53">
        <w:rPr>
          <w:rFonts w:ascii="Times New Roman" w:hAnsi="Times New Roman" w:cs="Times New Roman"/>
          <w:sz w:val="24"/>
          <w:szCs w:val="24"/>
        </w:rPr>
        <w:t>-</w:t>
      </w:r>
      <w:r w:rsidR="00893778" w:rsidRPr="00745D53">
        <w:rPr>
          <w:rFonts w:ascii="Times New Roman" w:hAnsi="Times New Roman" w:cs="Times New Roman"/>
          <w:sz w:val="24"/>
          <w:szCs w:val="24"/>
        </w:rPr>
        <w:t xml:space="preserve"> and high</w:t>
      </w:r>
      <w:r w:rsidR="00635ED7" w:rsidRPr="00745D53">
        <w:rPr>
          <w:rFonts w:ascii="Times New Roman" w:hAnsi="Times New Roman" w:cs="Times New Roman"/>
          <w:sz w:val="24"/>
          <w:szCs w:val="24"/>
        </w:rPr>
        <w:t>-</w:t>
      </w:r>
      <w:r w:rsidR="00893778" w:rsidRPr="00745D53">
        <w:rPr>
          <w:rFonts w:ascii="Times New Roman" w:hAnsi="Times New Roman" w:cs="Times New Roman"/>
          <w:sz w:val="24"/>
          <w:szCs w:val="24"/>
        </w:rPr>
        <w:t xml:space="preserve"> vs. low</w:t>
      </w:r>
      <w:r w:rsidR="00635ED7" w:rsidRPr="00745D53">
        <w:rPr>
          <w:rFonts w:ascii="Times New Roman" w:hAnsi="Times New Roman" w:cs="Times New Roman"/>
          <w:sz w:val="24"/>
          <w:szCs w:val="24"/>
        </w:rPr>
        <w:t>-intake confederates</w:t>
      </w:r>
      <w:r w:rsidR="00893778" w:rsidRPr="00745D53">
        <w:rPr>
          <w:rFonts w:ascii="Times New Roman" w:hAnsi="Times New Roman" w:cs="Times New Roman"/>
          <w:sz w:val="24"/>
          <w:szCs w:val="24"/>
        </w:rPr>
        <w:t xml:space="preserve"> in Bevelander</w:t>
      </w:r>
      <w:r w:rsidR="00D67B4F" w:rsidRPr="00745D53">
        <w:rPr>
          <w:rFonts w:ascii="Times New Roman" w:hAnsi="Times New Roman" w:cs="Times New Roman"/>
          <w:sz w:val="24"/>
          <w:szCs w:val="24"/>
        </w:rPr>
        <w:t xml:space="preserve"> (2012)</w:t>
      </w:r>
      <w:r w:rsidR="00893778" w:rsidRPr="00745D53">
        <w:rPr>
          <w:rFonts w:ascii="Times New Roman" w:hAnsi="Times New Roman" w:cs="Times New Roman"/>
          <w:sz w:val="24"/>
          <w:szCs w:val="24"/>
        </w:rPr>
        <w:t xml:space="preserve"> and high</w:t>
      </w:r>
      <w:r w:rsidR="00635ED7" w:rsidRPr="00745D53">
        <w:rPr>
          <w:rFonts w:ascii="Times New Roman" w:hAnsi="Times New Roman" w:cs="Times New Roman"/>
          <w:sz w:val="24"/>
          <w:szCs w:val="24"/>
        </w:rPr>
        <w:t>-</w:t>
      </w:r>
      <w:r w:rsidR="00893778" w:rsidRPr="00745D53">
        <w:rPr>
          <w:rFonts w:ascii="Times New Roman" w:hAnsi="Times New Roman" w:cs="Times New Roman"/>
          <w:sz w:val="24"/>
          <w:szCs w:val="24"/>
        </w:rPr>
        <w:t xml:space="preserve"> vs. </w:t>
      </w:r>
      <w:r w:rsidR="0019567C" w:rsidRPr="00745D53">
        <w:rPr>
          <w:rFonts w:ascii="Times New Roman" w:hAnsi="Times New Roman" w:cs="Times New Roman"/>
          <w:sz w:val="24"/>
          <w:szCs w:val="24"/>
        </w:rPr>
        <w:t>no-intake</w:t>
      </w:r>
      <w:r w:rsidR="00D67B4F" w:rsidRPr="00745D53">
        <w:rPr>
          <w:rFonts w:ascii="Times New Roman" w:hAnsi="Times New Roman" w:cs="Times New Roman"/>
          <w:sz w:val="24"/>
          <w:szCs w:val="24"/>
        </w:rPr>
        <w:t xml:space="preserve"> in Bevelander 2013</w:t>
      </w:r>
      <w:r w:rsidR="00044350" w:rsidRPr="00745D53">
        <w:rPr>
          <w:rFonts w:ascii="Times New Roman" w:hAnsi="Times New Roman" w:cs="Times New Roman"/>
          <w:sz w:val="24"/>
          <w:szCs w:val="24"/>
        </w:rPr>
        <w:t xml:space="preserve">) </w:t>
      </w:r>
      <w:r w:rsidR="1D064392" w:rsidRPr="00745D53">
        <w:rPr>
          <w:rFonts w:ascii="Times New Roman" w:hAnsi="Times New Roman" w:cs="Times New Roman"/>
          <w:sz w:val="24"/>
          <w:szCs w:val="24"/>
        </w:rPr>
        <w:t>examined the influence of present confederate</w:t>
      </w:r>
      <w:r w:rsidR="003722EB" w:rsidRPr="00745D53">
        <w:rPr>
          <w:rFonts w:ascii="Times New Roman" w:hAnsi="Times New Roman" w:cs="Times New Roman"/>
          <w:sz w:val="24"/>
          <w:szCs w:val="24"/>
        </w:rPr>
        <w:t xml:space="preserve"> peers</w:t>
      </w:r>
      <w:r w:rsidRPr="00745D53">
        <w:rPr>
          <w:rFonts w:ascii="Times New Roman" w:hAnsi="Times New Roman" w:cs="Times New Roman"/>
          <w:sz w:val="24"/>
          <w:szCs w:val="24"/>
        </w:rPr>
        <w:t xml:space="preserve">. </w:t>
      </w:r>
      <w:r w:rsidR="0044717A" w:rsidRPr="00745D53">
        <w:rPr>
          <w:rFonts w:ascii="Times New Roman" w:hAnsi="Times New Roman" w:cs="Times New Roman"/>
          <w:sz w:val="24"/>
          <w:szCs w:val="24"/>
        </w:rPr>
        <w:t xml:space="preserve">There was a significant effect of </w:t>
      </w:r>
      <w:r w:rsidR="00B5433B" w:rsidRPr="00745D53">
        <w:rPr>
          <w:rFonts w:ascii="Times New Roman" w:hAnsi="Times New Roman" w:cs="Times New Roman"/>
          <w:sz w:val="24"/>
          <w:szCs w:val="24"/>
        </w:rPr>
        <w:t>confederate</w:t>
      </w:r>
      <w:r w:rsidR="0044717A" w:rsidRPr="00745D53">
        <w:rPr>
          <w:rFonts w:ascii="Times New Roman" w:hAnsi="Times New Roman" w:cs="Times New Roman"/>
          <w:sz w:val="24"/>
          <w:szCs w:val="24"/>
        </w:rPr>
        <w:t xml:space="preserve"> intake on children’s food </w:t>
      </w:r>
      <w:r w:rsidR="00B5433B" w:rsidRPr="00745D53">
        <w:rPr>
          <w:rFonts w:ascii="Times New Roman" w:hAnsi="Times New Roman" w:cs="Times New Roman"/>
          <w:sz w:val="24"/>
          <w:szCs w:val="24"/>
        </w:rPr>
        <w:t>intake</w:t>
      </w:r>
      <w:r w:rsidR="0044717A" w:rsidRPr="00745D53">
        <w:rPr>
          <w:rFonts w:ascii="Times New Roman" w:hAnsi="Times New Roman" w:cs="Times New Roman"/>
          <w:sz w:val="24"/>
          <w:szCs w:val="24"/>
        </w:rPr>
        <w:t xml:space="preserve"> (Z = </w:t>
      </w:r>
      <w:r w:rsidR="00C07B79" w:rsidRPr="00745D53">
        <w:rPr>
          <w:rFonts w:ascii="Times New Roman" w:hAnsi="Times New Roman" w:cs="Times New Roman"/>
          <w:sz w:val="24"/>
          <w:szCs w:val="24"/>
        </w:rPr>
        <w:t>4</w:t>
      </w:r>
      <w:r w:rsidR="0044717A" w:rsidRPr="00745D53">
        <w:rPr>
          <w:rFonts w:ascii="Times New Roman" w:hAnsi="Times New Roman" w:cs="Times New Roman"/>
          <w:sz w:val="24"/>
          <w:szCs w:val="24"/>
        </w:rPr>
        <w:t>.</w:t>
      </w:r>
      <w:r w:rsidR="006E58CE" w:rsidRPr="00745D53">
        <w:rPr>
          <w:rFonts w:ascii="Times New Roman" w:hAnsi="Times New Roman" w:cs="Times New Roman"/>
          <w:sz w:val="24"/>
          <w:szCs w:val="24"/>
        </w:rPr>
        <w:t>66</w:t>
      </w:r>
      <w:r w:rsidR="0044717A" w:rsidRPr="00745D53">
        <w:rPr>
          <w:rFonts w:ascii="Times New Roman" w:hAnsi="Times New Roman" w:cs="Times New Roman"/>
          <w:sz w:val="24"/>
          <w:szCs w:val="24"/>
        </w:rPr>
        <w:t xml:space="preserve">, </w:t>
      </w:r>
      <w:r w:rsidR="00971187" w:rsidRPr="00745D53">
        <w:rPr>
          <w:rFonts w:ascii="Times New Roman" w:hAnsi="Times New Roman" w:cs="Times New Roman"/>
          <w:i/>
          <w:iCs/>
          <w:sz w:val="24"/>
          <w:szCs w:val="24"/>
        </w:rPr>
        <w:t xml:space="preserve">p </w:t>
      </w:r>
      <w:r w:rsidR="00C07B79" w:rsidRPr="00745D53">
        <w:rPr>
          <w:rFonts w:ascii="Times New Roman" w:hAnsi="Times New Roman" w:cs="Times New Roman"/>
          <w:sz w:val="24"/>
          <w:szCs w:val="24"/>
        </w:rPr>
        <w:t>&lt;</w:t>
      </w:r>
      <w:r w:rsidR="00FC63DF" w:rsidRPr="00745D53">
        <w:rPr>
          <w:rFonts w:ascii="Times New Roman" w:hAnsi="Times New Roman" w:cs="Times New Roman"/>
          <w:sz w:val="24"/>
          <w:szCs w:val="24"/>
        </w:rPr>
        <w:t xml:space="preserve"> </w:t>
      </w:r>
      <w:r w:rsidR="00971187" w:rsidRPr="00745D53">
        <w:rPr>
          <w:rFonts w:ascii="Times New Roman" w:hAnsi="Times New Roman" w:cs="Times New Roman"/>
          <w:sz w:val="24"/>
          <w:szCs w:val="24"/>
        </w:rPr>
        <w:t>.00</w:t>
      </w:r>
      <w:r w:rsidR="00C07B79" w:rsidRPr="00745D53">
        <w:rPr>
          <w:rFonts w:ascii="Times New Roman" w:hAnsi="Times New Roman" w:cs="Times New Roman"/>
          <w:sz w:val="24"/>
          <w:szCs w:val="24"/>
        </w:rPr>
        <w:t>1</w:t>
      </w:r>
      <w:r w:rsidR="00971187" w:rsidRPr="00745D53">
        <w:rPr>
          <w:rFonts w:ascii="Times New Roman" w:hAnsi="Times New Roman" w:cs="Times New Roman"/>
          <w:sz w:val="24"/>
          <w:szCs w:val="24"/>
        </w:rPr>
        <w:t xml:space="preserve">, SMD = </w:t>
      </w:r>
      <w:r w:rsidR="006E58CE" w:rsidRPr="00745D53">
        <w:rPr>
          <w:rFonts w:ascii="Times New Roman" w:hAnsi="Times New Roman" w:cs="Times New Roman"/>
          <w:sz w:val="24"/>
          <w:szCs w:val="24"/>
        </w:rPr>
        <w:t>0.47</w:t>
      </w:r>
      <w:r w:rsidR="00971187" w:rsidRPr="00745D53">
        <w:rPr>
          <w:rFonts w:ascii="Times New Roman" w:hAnsi="Times New Roman" w:cs="Times New Roman"/>
          <w:sz w:val="24"/>
          <w:szCs w:val="24"/>
        </w:rPr>
        <w:t xml:space="preserve">, 95% CI: </w:t>
      </w:r>
      <w:r w:rsidR="006E58CE" w:rsidRPr="00745D53">
        <w:rPr>
          <w:rFonts w:ascii="Times New Roman" w:hAnsi="Times New Roman" w:cs="Times New Roman"/>
          <w:sz w:val="24"/>
          <w:szCs w:val="24"/>
        </w:rPr>
        <w:t>0.27</w:t>
      </w:r>
      <w:r w:rsidR="00F23369" w:rsidRPr="00745D53">
        <w:rPr>
          <w:rFonts w:ascii="Times New Roman" w:hAnsi="Times New Roman" w:cs="Times New Roman"/>
          <w:sz w:val="24"/>
          <w:szCs w:val="24"/>
        </w:rPr>
        <w:t xml:space="preserve">, </w:t>
      </w:r>
      <w:r w:rsidR="006E58CE" w:rsidRPr="00745D53">
        <w:rPr>
          <w:rFonts w:ascii="Times New Roman" w:hAnsi="Times New Roman" w:cs="Times New Roman"/>
          <w:sz w:val="24"/>
          <w:szCs w:val="24"/>
        </w:rPr>
        <w:t>0.67</w:t>
      </w:r>
      <w:r w:rsidR="003F5859" w:rsidRPr="00745D53">
        <w:rPr>
          <w:rFonts w:ascii="Times New Roman" w:hAnsi="Times New Roman" w:cs="Times New Roman"/>
          <w:sz w:val="24"/>
          <w:szCs w:val="24"/>
        </w:rPr>
        <w:t xml:space="preserve">; </w:t>
      </w:r>
      <w:r w:rsidR="003F5859" w:rsidRPr="00745D53">
        <w:rPr>
          <w:rFonts w:ascii="Times New Roman" w:hAnsi="Times New Roman" w:cs="Times New Roman"/>
          <w:b/>
          <w:bCs/>
          <w:sz w:val="24"/>
          <w:szCs w:val="24"/>
        </w:rPr>
        <w:t>Figure 2</w:t>
      </w:r>
      <w:r w:rsidR="00F23369" w:rsidRPr="00745D53">
        <w:rPr>
          <w:rFonts w:ascii="Times New Roman" w:hAnsi="Times New Roman" w:cs="Times New Roman"/>
          <w:sz w:val="24"/>
          <w:szCs w:val="24"/>
        </w:rPr>
        <w:t>)</w:t>
      </w:r>
      <w:r w:rsidR="0000125E" w:rsidRPr="00745D53">
        <w:rPr>
          <w:rFonts w:ascii="Times New Roman" w:hAnsi="Times New Roman" w:cs="Times New Roman"/>
          <w:sz w:val="24"/>
          <w:szCs w:val="24"/>
        </w:rPr>
        <w:t xml:space="preserve">, </w:t>
      </w:r>
      <w:r w:rsidR="00611D62" w:rsidRPr="00745D53">
        <w:rPr>
          <w:rFonts w:ascii="Times New Roman" w:hAnsi="Times New Roman" w:cs="Times New Roman"/>
          <w:sz w:val="24"/>
          <w:szCs w:val="24"/>
        </w:rPr>
        <w:t xml:space="preserve">indicating a medium effect, </w:t>
      </w:r>
      <w:r w:rsidR="0000125E" w:rsidRPr="00745D53">
        <w:rPr>
          <w:rFonts w:ascii="Times New Roman" w:hAnsi="Times New Roman" w:cs="Times New Roman"/>
          <w:sz w:val="24"/>
          <w:szCs w:val="24"/>
        </w:rPr>
        <w:t xml:space="preserve">whereby, </w:t>
      </w:r>
      <w:r w:rsidR="00E90F82" w:rsidRPr="00745D53">
        <w:rPr>
          <w:rFonts w:ascii="Times New Roman" w:hAnsi="Times New Roman" w:cs="Times New Roman"/>
          <w:sz w:val="24"/>
          <w:szCs w:val="24"/>
        </w:rPr>
        <w:t xml:space="preserve">children exposed to a </w:t>
      </w:r>
      <w:r w:rsidR="0019567C" w:rsidRPr="00745D53">
        <w:rPr>
          <w:rFonts w:ascii="Times New Roman" w:hAnsi="Times New Roman" w:cs="Times New Roman"/>
          <w:sz w:val="24"/>
          <w:szCs w:val="24"/>
        </w:rPr>
        <w:t>high-intake</w:t>
      </w:r>
      <w:r w:rsidR="00E90F82" w:rsidRPr="00745D53">
        <w:rPr>
          <w:rFonts w:ascii="Times New Roman" w:hAnsi="Times New Roman" w:cs="Times New Roman"/>
          <w:sz w:val="24"/>
          <w:szCs w:val="24"/>
        </w:rPr>
        <w:t xml:space="preserve"> present confederate</w:t>
      </w:r>
      <w:r w:rsidR="003722EB" w:rsidRPr="00745D53">
        <w:rPr>
          <w:rFonts w:ascii="Times New Roman" w:hAnsi="Times New Roman" w:cs="Times New Roman"/>
          <w:sz w:val="24"/>
          <w:szCs w:val="24"/>
        </w:rPr>
        <w:t xml:space="preserve"> peer</w:t>
      </w:r>
      <w:r w:rsidR="00E90F82" w:rsidRPr="00745D53">
        <w:rPr>
          <w:rFonts w:ascii="Times New Roman" w:hAnsi="Times New Roman" w:cs="Times New Roman"/>
          <w:sz w:val="24"/>
          <w:szCs w:val="24"/>
        </w:rPr>
        <w:t xml:space="preserve"> ate significantly more than children exposed to a low</w:t>
      </w:r>
      <w:r w:rsidR="00635ED7" w:rsidRPr="00745D53">
        <w:rPr>
          <w:rFonts w:ascii="Times New Roman" w:hAnsi="Times New Roman" w:cs="Times New Roman"/>
          <w:sz w:val="24"/>
          <w:szCs w:val="24"/>
        </w:rPr>
        <w:t>-</w:t>
      </w:r>
      <w:r w:rsidR="00E90F82" w:rsidRPr="00745D53">
        <w:rPr>
          <w:rFonts w:ascii="Times New Roman" w:hAnsi="Times New Roman" w:cs="Times New Roman"/>
          <w:sz w:val="24"/>
          <w:szCs w:val="24"/>
        </w:rPr>
        <w:t xml:space="preserve"> </w:t>
      </w:r>
      <w:r w:rsidR="00915D45" w:rsidRPr="00745D53">
        <w:rPr>
          <w:rFonts w:ascii="Times New Roman" w:hAnsi="Times New Roman" w:cs="Times New Roman"/>
          <w:sz w:val="24"/>
          <w:szCs w:val="24"/>
        </w:rPr>
        <w:t xml:space="preserve">or </w:t>
      </w:r>
      <w:r w:rsidR="0019567C" w:rsidRPr="00745D53">
        <w:rPr>
          <w:rFonts w:ascii="Times New Roman" w:hAnsi="Times New Roman" w:cs="Times New Roman"/>
          <w:sz w:val="24"/>
          <w:szCs w:val="24"/>
        </w:rPr>
        <w:t>no-intake</w:t>
      </w:r>
      <w:r w:rsidR="00E90F82" w:rsidRPr="00745D53">
        <w:rPr>
          <w:rFonts w:ascii="Times New Roman" w:hAnsi="Times New Roman" w:cs="Times New Roman"/>
          <w:sz w:val="24"/>
          <w:szCs w:val="24"/>
        </w:rPr>
        <w:t xml:space="preserve"> present confede</w:t>
      </w:r>
      <w:r w:rsidR="003E1018" w:rsidRPr="00745D53">
        <w:rPr>
          <w:rFonts w:ascii="Times New Roman" w:hAnsi="Times New Roman" w:cs="Times New Roman"/>
          <w:sz w:val="24"/>
          <w:szCs w:val="24"/>
        </w:rPr>
        <w:t>rate</w:t>
      </w:r>
      <w:r w:rsidR="003722EB" w:rsidRPr="00745D53">
        <w:rPr>
          <w:rFonts w:ascii="Times New Roman" w:hAnsi="Times New Roman" w:cs="Times New Roman"/>
          <w:sz w:val="24"/>
          <w:szCs w:val="24"/>
        </w:rPr>
        <w:t xml:space="preserve"> peer</w:t>
      </w:r>
      <w:r w:rsidR="003E1018" w:rsidRPr="00745D53">
        <w:rPr>
          <w:rFonts w:ascii="Times New Roman" w:hAnsi="Times New Roman" w:cs="Times New Roman"/>
          <w:sz w:val="24"/>
          <w:szCs w:val="24"/>
        </w:rPr>
        <w:t xml:space="preserve">. </w:t>
      </w:r>
      <w:r w:rsidR="00C03573" w:rsidRPr="00745D53">
        <w:rPr>
          <w:rFonts w:ascii="Times New Roman" w:hAnsi="Times New Roman" w:cs="Times New Roman"/>
          <w:sz w:val="24"/>
          <w:szCs w:val="24"/>
        </w:rPr>
        <w:t>Four</w:t>
      </w:r>
      <w:r w:rsidR="00FC63DF" w:rsidRPr="00745D53">
        <w:rPr>
          <w:rFonts w:ascii="Times New Roman" w:hAnsi="Times New Roman" w:cs="Times New Roman"/>
          <w:sz w:val="24"/>
          <w:szCs w:val="24"/>
        </w:rPr>
        <w:t xml:space="preserve"> studies </w:t>
      </w:r>
      <w:r w:rsidR="3611E6FD" w:rsidRPr="00745D53">
        <w:rPr>
          <w:rFonts w:ascii="Times New Roman" w:hAnsi="Times New Roman" w:cs="Times New Roman"/>
          <w:sz w:val="24"/>
          <w:szCs w:val="24"/>
        </w:rPr>
        <w:t>examined the influence of remote</w:t>
      </w:r>
      <w:r w:rsidR="003722EB" w:rsidRPr="00745D53">
        <w:rPr>
          <w:rFonts w:ascii="Times New Roman" w:hAnsi="Times New Roman" w:cs="Times New Roman"/>
          <w:sz w:val="24"/>
          <w:szCs w:val="24"/>
        </w:rPr>
        <w:t>-</w:t>
      </w:r>
      <w:r w:rsidR="3611E6FD" w:rsidRPr="00745D53">
        <w:rPr>
          <w:rFonts w:ascii="Times New Roman" w:hAnsi="Times New Roman" w:cs="Times New Roman"/>
          <w:sz w:val="24"/>
          <w:szCs w:val="24"/>
        </w:rPr>
        <w:t>confederate</w:t>
      </w:r>
      <w:r w:rsidR="003722EB" w:rsidRPr="00745D53">
        <w:rPr>
          <w:rFonts w:ascii="Times New Roman" w:hAnsi="Times New Roman" w:cs="Times New Roman"/>
          <w:sz w:val="24"/>
          <w:szCs w:val="24"/>
        </w:rPr>
        <w:t xml:space="preserve"> peers</w:t>
      </w:r>
      <w:r w:rsidR="3611E6FD" w:rsidRPr="00745D53">
        <w:rPr>
          <w:rFonts w:ascii="Times New Roman" w:hAnsi="Times New Roman" w:cs="Times New Roman"/>
          <w:sz w:val="24"/>
          <w:szCs w:val="24"/>
        </w:rPr>
        <w:t xml:space="preserve"> and </w:t>
      </w:r>
      <w:r w:rsidR="00FC63DF" w:rsidRPr="00745D53">
        <w:rPr>
          <w:rFonts w:ascii="Times New Roman" w:hAnsi="Times New Roman" w:cs="Times New Roman"/>
          <w:sz w:val="24"/>
          <w:szCs w:val="24"/>
        </w:rPr>
        <w:t>were included in th</w:t>
      </w:r>
      <w:r w:rsidR="3F00EEC4" w:rsidRPr="00745D53">
        <w:rPr>
          <w:rFonts w:ascii="Times New Roman" w:hAnsi="Times New Roman" w:cs="Times New Roman"/>
          <w:sz w:val="24"/>
          <w:szCs w:val="24"/>
        </w:rPr>
        <w:t>e</w:t>
      </w:r>
      <w:r w:rsidR="00FC63DF" w:rsidRPr="00745D53">
        <w:rPr>
          <w:rFonts w:ascii="Times New Roman" w:hAnsi="Times New Roman" w:cs="Times New Roman"/>
          <w:sz w:val="24"/>
          <w:szCs w:val="24"/>
        </w:rPr>
        <w:t xml:space="preserve"> </w:t>
      </w:r>
      <w:r w:rsidR="009E7B42" w:rsidRPr="00745D53">
        <w:rPr>
          <w:rFonts w:ascii="Times New Roman" w:hAnsi="Times New Roman" w:cs="Times New Roman"/>
          <w:sz w:val="24"/>
          <w:szCs w:val="24"/>
        </w:rPr>
        <w:t>sub-group</w:t>
      </w:r>
      <w:r w:rsidR="00FC63DF" w:rsidRPr="00745D53">
        <w:rPr>
          <w:rFonts w:ascii="Times New Roman" w:hAnsi="Times New Roman" w:cs="Times New Roman"/>
          <w:sz w:val="24"/>
          <w:szCs w:val="24"/>
        </w:rPr>
        <w:t xml:space="preserve"> analysis</w:t>
      </w:r>
      <w:r w:rsidR="00E408AD" w:rsidRPr="00745D53">
        <w:rPr>
          <w:rFonts w:ascii="Times New Roman" w:hAnsi="Times New Roman" w:cs="Times New Roman"/>
          <w:sz w:val="24"/>
          <w:szCs w:val="24"/>
        </w:rPr>
        <w:t xml:space="preserve"> </w:t>
      </w:r>
      <w:r w:rsidR="00E408AD" w:rsidRPr="00745D53">
        <w:rPr>
          <w:rFonts w:ascii="Times New Roman" w:hAnsi="Times New Roman" w:cs="Times New Roman"/>
          <w:sz w:val="24"/>
          <w:szCs w:val="24"/>
        </w:rPr>
        <w:fldChar w:fldCharType="begin" w:fldLock="1"/>
      </w:r>
      <w:r w:rsidR="00BE1A9F" w:rsidRPr="00745D53">
        <w:rPr>
          <w:rFonts w:ascii="Times New Roman" w:hAnsi="Times New Roman" w:cs="Times New Roman"/>
          <w:sz w:val="24"/>
          <w:szCs w:val="24"/>
        </w:rPr>
        <w:instrText>ADDIN CSL_CITATION {"citationItems":[{"id":"ITEM-1","itemData":{"DOI":"10.1016/j.jada.2008.10.005","ISSN":"00028223","PMID":"19103334","abstract":"Previous studies indicate that the presence of peers influences children's food consumption. It is assumed that one factor producing this effect in children is child modeling of food intake. The present study assesses the effect of a video model on the food intake of overweight (n=22) and nonoverweight (n=22) preadolescent girls. A 2 (weight status)??2 (small vs large serving size) factorial design was used to test the hypothesis that youth model others' food intake. Serving sizes were manipulated by showing a video model selecting and consuming either a small or a large serving of cookies. Results indicate a main effect of serving size condition, F(1,40)=5.1, P&lt;0.05 (d=0.65; 95% confidence interval: 0.35 to 0.65), and a main effect of weight status, F(1,40)=4.9, P&lt;0.05 (d=0.63; 95% confidence interval: 0.35 to 0.65). Participants exposed to the large serving-size condition consumed more cookies than participants exposed to the small serving-size condition and overweight participants consumed considerably more cookies than nonoverweight participants. The interaction of weight status by serving-size condition did not reach statistical significance (P=0.2). These results suggest that peer-modeling influences overweight and nonoverweight preadolescent girls' snack consumption. ?? 2009 American Dietetic Association.","author":[{"dropping-particle":"","family":"Romero","given":"Natalie D.","non-dropping-particle":"","parse-names":false,"suffix":""},{"dropping-particle":"","family":"Epstein","given":"Leonard H.","non-dropping-particle":"","parse-names":false,"suffix":""},{"dropping-particle":"","family":"Salvy","given":"Sarah Jeanne","non-dropping-particle":"","parse-names":false,"suffix":""}],"container-title":"Journal of the American Dietetic Association","id":"ITEM-1","issue":"1","issued":{"date-parts":[["2009"]]},"page":"133-136","publisher":"American Dietetic Association","title":"Peer Modeling Influences Girls' Snack Intake","type":"article-journal","volume":"109"},"uris":["http://www.mendeley.com/documents/?uuid=11660132-16eb-4ca4-b7f6-d6fb6422cf05"]},{"id":"ITEM-2","itemData":{"DOI":"10.1016/j.appet.2017.02.015","ISBN":"0195-6663","ISSN":"10958304","PMID":"28192218","abstract":"There is initial evidence that beliefs about the eating behaviour of others (perceived eating norms) can influence children's vegetable consumption, but little research has examined the mechanisms explaining this effect. In two studies we aimed to replicate the effect that perceived eating norms have on children's vegetable consumption, and to explore mechanisms which may underlie the influence of perceived eating norms on children's vegetable consumption. Study 1 investigated whether children follow perceived eating norms due to a desire to maintain personal feelings of social acceptance. Study 2 investigated whether perceived eating norms influence eating behaviour because eating norms provide information which can remove uncertainty about how to behave. Across both studies children were exposed to vegetable consumption information of other children and their vegetable consumption was examined. In both studies children were influenced by perceived eating norms, eating more when led to believe others had eaten a large amount compared to when led to believe others had eaten no vegetables. In Study 1, children were influenced by a perceived eating norm regardless of whether they felt sure or unsure that other children accepted them. In Study 2, children were most influenced by a perceived eating norm if they were eating in a novel context in which it may have been uncertain how to behave, as opposed to an eating context that children had already encountered. Perceived eating norms may influence children's eating behaviour by removing uncertainty about how to behave, otherwise known as informational social influence.","author":[{"dropping-particle":"","family":"Sharps","given":"Maxine","non-dropping-particle":"","parse-names":false,"suffix":""},{"dropping-particle":"","family":"Robinson","given":"Eric","non-dropping-particle":"","parse-names":false,"suffix":""}],"container-title":"Appetite","id":"ITEM-2","issued":{"date-parts":[["2017"]]},"page":"41-50","publisher":"Elsevier Ltd","title":"Perceived eating norms and children's eating behaviour: An informational social influence account","type":"article-journal","volume":"113"},"uris":["http://www.mendeley.com/documents/?uuid=5023334a-6362-4f42-bbf2-c3ce40547580"]},{"id":"ITEM-3","itemData":{"DOI":"10.1186/s12966-015-0296-z","ISBN":"1479-5868","ISSN":"14795868","PMID":"26463044","abstract":"BACKGROUND: Beliefs about the eating behaviour of others (perceived eating norms) have been shown to influence eating behaviour in adults, but no research has examined whether young children are motivated by perceived eating norms.\\n\\nFINDINGS: Here we investigated the effect on vegetable intake of exposing children to information about the vegetable intake of other children. One hundred and forty three children aged 6-11 years old took part in a between-subjects experiment. Children were exposed to information suggesting that other children had eaten a large amount of carrots, no carrots, or control information. Children ate more carrots when they believed that other children had eaten a large amount of carrots, compared to all other conditions.\\n\\nCONCLUSIONS: Perceived eating norms can influence vegetable intake in young children and making use of eating norms to promote healthier eating in children warrants investigation.","author":[{"dropping-particle":"","family":"Sharps","given":"Maxine","non-dropping-particle":"","parse-names":false,"suffix":""},{"dropping-particle":"","family":"Robinson","given":"Eric","non-dropping-particle":"","parse-names":false,"suffix":""}],"container-title":"International Journal of Behavioral Nutrition and Physical Activity","id":"ITEM-3","issue":"1","issued":{"date-parts":[["2015"]]},"page":"10-13","publisher":"International Journal of Behavioral Nutrition and Physical Activity","title":"Perceived eating norms and vegetable consumption in children","type":"article-journal","volume":"12"},"uris":["http://www.mendeley.com/documents/?uuid=59bde3a9-c79b-426b-8c56-942c06f8e10f"]}],"mendeley":{"formattedCitation":"(Romero et al., 2009; Sharps &amp; Robinson, 2015, 2017)","manualFormatting":"(Romero et al., 2009; Sharps &amp; Robinson, 2015, 2017)","plainTextFormattedCitation":"(Romero et al., 2009; Sharps &amp; Robinson, 2015, 2017)","previouslyFormattedCitation":"(Romero et al., 2009; Sharps &amp; Robinson, 2015, 2017)"},"properties":{"noteIndex":0},"schema":"https://github.com/citation-style-language/schema/raw/master/csl-citation.json"}</w:instrText>
      </w:r>
      <w:r w:rsidR="00E408AD" w:rsidRPr="00745D53">
        <w:rPr>
          <w:rFonts w:ascii="Times New Roman" w:hAnsi="Times New Roman" w:cs="Times New Roman"/>
          <w:sz w:val="24"/>
          <w:szCs w:val="24"/>
        </w:rPr>
        <w:fldChar w:fldCharType="separate"/>
      </w:r>
      <w:r w:rsidR="00E408AD" w:rsidRPr="00745D53">
        <w:rPr>
          <w:rFonts w:ascii="Times New Roman" w:hAnsi="Times New Roman" w:cs="Times New Roman"/>
          <w:noProof/>
          <w:sz w:val="24"/>
          <w:szCs w:val="24"/>
        </w:rPr>
        <w:t>(Romero et al., 2009; Sharps &amp; Robinson, 2015, 2017)</w:t>
      </w:r>
      <w:r w:rsidR="00E408AD" w:rsidRPr="00745D53">
        <w:rPr>
          <w:rFonts w:ascii="Times New Roman" w:hAnsi="Times New Roman" w:cs="Times New Roman"/>
          <w:sz w:val="24"/>
          <w:szCs w:val="24"/>
        </w:rPr>
        <w:fldChar w:fldCharType="end"/>
      </w:r>
      <w:r w:rsidR="00FC63DF" w:rsidRPr="00745D53">
        <w:rPr>
          <w:rFonts w:ascii="Times New Roman" w:hAnsi="Times New Roman" w:cs="Times New Roman"/>
          <w:sz w:val="24"/>
          <w:szCs w:val="24"/>
        </w:rPr>
        <w:t xml:space="preserve">. </w:t>
      </w:r>
      <w:r w:rsidR="00F23369" w:rsidRPr="00745D53">
        <w:rPr>
          <w:rFonts w:ascii="Times New Roman" w:hAnsi="Times New Roman" w:cs="Times New Roman"/>
          <w:sz w:val="24"/>
          <w:szCs w:val="24"/>
        </w:rPr>
        <w:t>T</w:t>
      </w:r>
      <w:r w:rsidR="003D6ACA" w:rsidRPr="00745D53">
        <w:rPr>
          <w:rFonts w:ascii="Times New Roman" w:hAnsi="Times New Roman" w:cs="Times New Roman"/>
          <w:sz w:val="24"/>
          <w:szCs w:val="24"/>
        </w:rPr>
        <w:t>here was a significant effect of remote</w:t>
      </w:r>
      <w:r w:rsidR="00635ED7" w:rsidRPr="00745D53">
        <w:rPr>
          <w:rFonts w:ascii="Times New Roman" w:hAnsi="Times New Roman" w:cs="Times New Roman"/>
          <w:sz w:val="24"/>
          <w:szCs w:val="24"/>
        </w:rPr>
        <w:t>-</w:t>
      </w:r>
      <w:r w:rsidR="7F847314" w:rsidRPr="00745D53">
        <w:rPr>
          <w:rFonts w:ascii="Times New Roman" w:hAnsi="Times New Roman" w:cs="Times New Roman"/>
          <w:sz w:val="24"/>
          <w:szCs w:val="24"/>
        </w:rPr>
        <w:t>confederate</w:t>
      </w:r>
      <w:r w:rsidR="003722EB" w:rsidRPr="00745D53">
        <w:rPr>
          <w:rFonts w:ascii="Times New Roman" w:hAnsi="Times New Roman" w:cs="Times New Roman"/>
          <w:sz w:val="24"/>
          <w:szCs w:val="24"/>
        </w:rPr>
        <w:t xml:space="preserve"> peer</w:t>
      </w:r>
      <w:r w:rsidR="7F847314" w:rsidRPr="00745D53">
        <w:rPr>
          <w:rFonts w:ascii="Times New Roman" w:hAnsi="Times New Roman" w:cs="Times New Roman"/>
          <w:sz w:val="24"/>
          <w:szCs w:val="24"/>
        </w:rPr>
        <w:t xml:space="preserve"> </w:t>
      </w:r>
      <w:r w:rsidR="003D6ACA" w:rsidRPr="00745D53">
        <w:rPr>
          <w:rFonts w:ascii="Times New Roman" w:hAnsi="Times New Roman" w:cs="Times New Roman"/>
          <w:sz w:val="24"/>
          <w:szCs w:val="24"/>
        </w:rPr>
        <w:t xml:space="preserve">intake on children’s food </w:t>
      </w:r>
      <w:r w:rsidR="5971F4EA" w:rsidRPr="00745D53">
        <w:rPr>
          <w:rFonts w:ascii="Times New Roman" w:hAnsi="Times New Roman" w:cs="Times New Roman"/>
          <w:sz w:val="24"/>
          <w:szCs w:val="24"/>
        </w:rPr>
        <w:t>intake</w:t>
      </w:r>
      <w:r w:rsidR="003D6ACA" w:rsidRPr="00745D53">
        <w:rPr>
          <w:rFonts w:ascii="Times New Roman" w:hAnsi="Times New Roman" w:cs="Times New Roman"/>
          <w:sz w:val="24"/>
          <w:szCs w:val="24"/>
        </w:rPr>
        <w:t xml:space="preserve"> (Z = </w:t>
      </w:r>
      <w:r w:rsidR="00A8065B" w:rsidRPr="00745D53">
        <w:rPr>
          <w:rFonts w:ascii="Times New Roman" w:hAnsi="Times New Roman" w:cs="Times New Roman"/>
          <w:sz w:val="24"/>
          <w:szCs w:val="24"/>
        </w:rPr>
        <w:t>6.65</w:t>
      </w:r>
      <w:r w:rsidR="003D6ACA" w:rsidRPr="00745D53">
        <w:rPr>
          <w:rFonts w:ascii="Times New Roman" w:hAnsi="Times New Roman" w:cs="Times New Roman"/>
          <w:sz w:val="24"/>
          <w:szCs w:val="24"/>
        </w:rPr>
        <w:t xml:space="preserve">, </w:t>
      </w:r>
      <w:r w:rsidR="003D6ACA" w:rsidRPr="00745D53">
        <w:rPr>
          <w:rFonts w:ascii="Times New Roman" w:hAnsi="Times New Roman" w:cs="Times New Roman"/>
          <w:i/>
          <w:iCs/>
          <w:sz w:val="24"/>
          <w:szCs w:val="24"/>
        </w:rPr>
        <w:t xml:space="preserve">p </w:t>
      </w:r>
      <w:r w:rsidR="003D6ACA" w:rsidRPr="00745D53">
        <w:rPr>
          <w:rFonts w:ascii="Times New Roman" w:hAnsi="Times New Roman" w:cs="Times New Roman"/>
          <w:sz w:val="24"/>
          <w:szCs w:val="24"/>
        </w:rPr>
        <w:t xml:space="preserve">&lt;.001, </w:t>
      </w:r>
      <w:r w:rsidR="00386BD0" w:rsidRPr="00745D53">
        <w:rPr>
          <w:rFonts w:ascii="Times New Roman" w:hAnsi="Times New Roman" w:cs="Times New Roman"/>
          <w:sz w:val="24"/>
          <w:szCs w:val="24"/>
        </w:rPr>
        <w:t xml:space="preserve">SMD = </w:t>
      </w:r>
      <w:r w:rsidR="00023026" w:rsidRPr="00745D53">
        <w:rPr>
          <w:rFonts w:ascii="Times New Roman" w:hAnsi="Times New Roman" w:cs="Times New Roman"/>
          <w:sz w:val="24"/>
          <w:szCs w:val="24"/>
        </w:rPr>
        <w:t>0.8</w:t>
      </w:r>
      <w:r w:rsidR="00A8065B" w:rsidRPr="00745D53">
        <w:rPr>
          <w:rFonts w:ascii="Times New Roman" w:hAnsi="Times New Roman" w:cs="Times New Roman"/>
          <w:sz w:val="24"/>
          <w:szCs w:val="24"/>
        </w:rPr>
        <w:t>3</w:t>
      </w:r>
      <w:r w:rsidR="00386BD0" w:rsidRPr="00745D53">
        <w:rPr>
          <w:rFonts w:ascii="Times New Roman" w:hAnsi="Times New Roman" w:cs="Times New Roman"/>
          <w:sz w:val="24"/>
          <w:szCs w:val="24"/>
        </w:rPr>
        <w:t xml:space="preserve">, 95% CI: </w:t>
      </w:r>
      <w:r w:rsidR="00023026" w:rsidRPr="00745D53">
        <w:rPr>
          <w:rFonts w:ascii="Times New Roman" w:hAnsi="Times New Roman" w:cs="Times New Roman"/>
          <w:sz w:val="24"/>
          <w:szCs w:val="24"/>
        </w:rPr>
        <w:t>0.5</w:t>
      </w:r>
      <w:r w:rsidR="00A8065B" w:rsidRPr="00745D53">
        <w:rPr>
          <w:rFonts w:ascii="Times New Roman" w:hAnsi="Times New Roman" w:cs="Times New Roman"/>
          <w:sz w:val="24"/>
          <w:szCs w:val="24"/>
        </w:rPr>
        <w:t>8</w:t>
      </w:r>
      <w:r w:rsidR="00386BD0" w:rsidRPr="00745D53">
        <w:rPr>
          <w:rFonts w:ascii="Times New Roman" w:hAnsi="Times New Roman" w:cs="Times New Roman"/>
          <w:sz w:val="24"/>
          <w:szCs w:val="24"/>
        </w:rPr>
        <w:t xml:space="preserve">, </w:t>
      </w:r>
      <w:r w:rsidR="00023026" w:rsidRPr="00745D53">
        <w:rPr>
          <w:rFonts w:ascii="Times New Roman" w:hAnsi="Times New Roman" w:cs="Times New Roman"/>
          <w:sz w:val="24"/>
          <w:szCs w:val="24"/>
        </w:rPr>
        <w:t>1.0</w:t>
      </w:r>
      <w:r w:rsidR="00A8065B" w:rsidRPr="00745D53">
        <w:rPr>
          <w:rFonts w:ascii="Times New Roman" w:hAnsi="Times New Roman" w:cs="Times New Roman"/>
          <w:sz w:val="24"/>
          <w:szCs w:val="24"/>
        </w:rPr>
        <w:t>7</w:t>
      </w:r>
      <w:r w:rsidR="003F5859" w:rsidRPr="00745D53">
        <w:rPr>
          <w:rFonts w:ascii="Times New Roman" w:hAnsi="Times New Roman" w:cs="Times New Roman"/>
          <w:sz w:val="24"/>
          <w:szCs w:val="24"/>
        </w:rPr>
        <w:t xml:space="preserve">; </w:t>
      </w:r>
      <w:r w:rsidR="003F5859" w:rsidRPr="00745D53">
        <w:rPr>
          <w:rFonts w:ascii="Times New Roman" w:hAnsi="Times New Roman" w:cs="Times New Roman"/>
          <w:b/>
          <w:bCs/>
          <w:sz w:val="24"/>
          <w:szCs w:val="24"/>
        </w:rPr>
        <w:t>Figure 2</w:t>
      </w:r>
      <w:r w:rsidR="00386BD0" w:rsidRPr="00745D53">
        <w:rPr>
          <w:rFonts w:ascii="Times New Roman" w:hAnsi="Times New Roman" w:cs="Times New Roman"/>
          <w:sz w:val="24"/>
          <w:szCs w:val="24"/>
        </w:rPr>
        <w:t>)</w:t>
      </w:r>
      <w:r w:rsidR="0000125E" w:rsidRPr="00745D53">
        <w:rPr>
          <w:rFonts w:ascii="Times New Roman" w:hAnsi="Times New Roman" w:cs="Times New Roman"/>
          <w:sz w:val="24"/>
          <w:szCs w:val="24"/>
        </w:rPr>
        <w:t>,</w:t>
      </w:r>
      <w:r w:rsidR="00611D62" w:rsidRPr="00745D53">
        <w:rPr>
          <w:rFonts w:ascii="Times New Roman" w:hAnsi="Times New Roman" w:cs="Times New Roman"/>
          <w:sz w:val="24"/>
          <w:szCs w:val="24"/>
        </w:rPr>
        <w:t xml:space="preserve"> indicating a large effect,</w:t>
      </w:r>
      <w:r w:rsidR="0000125E" w:rsidRPr="00745D53">
        <w:rPr>
          <w:rFonts w:ascii="Times New Roman" w:hAnsi="Times New Roman" w:cs="Times New Roman"/>
          <w:sz w:val="24"/>
          <w:szCs w:val="24"/>
        </w:rPr>
        <w:t xml:space="preserve"> whereby</w:t>
      </w:r>
      <w:r w:rsidR="00E90F82" w:rsidRPr="00745D53">
        <w:rPr>
          <w:rFonts w:ascii="Times New Roman" w:hAnsi="Times New Roman" w:cs="Times New Roman"/>
          <w:sz w:val="24"/>
          <w:szCs w:val="24"/>
        </w:rPr>
        <w:t xml:space="preserve"> </w:t>
      </w:r>
      <w:r w:rsidR="000F2908" w:rsidRPr="00745D53">
        <w:rPr>
          <w:rFonts w:ascii="Times New Roman" w:hAnsi="Times New Roman" w:cs="Times New Roman"/>
          <w:sz w:val="24"/>
          <w:szCs w:val="24"/>
        </w:rPr>
        <w:t>exposure to a high</w:t>
      </w:r>
      <w:r w:rsidR="00C629C4" w:rsidRPr="00745D53">
        <w:rPr>
          <w:rFonts w:ascii="Times New Roman" w:hAnsi="Times New Roman" w:cs="Times New Roman"/>
          <w:sz w:val="24"/>
          <w:szCs w:val="24"/>
        </w:rPr>
        <w:t>-</w:t>
      </w:r>
      <w:r w:rsidR="000F2908" w:rsidRPr="00745D53">
        <w:rPr>
          <w:rFonts w:ascii="Times New Roman" w:hAnsi="Times New Roman" w:cs="Times New Roman"/>
          <w:sz w:val="24"/>
          <w:szCs w:val="24"/>
        </w:rPr>
        <w:t xml:space="preserve">intake </w:t>
      </w:r>
      <w:r w:rsidR="23BFF762" w:rsidRPr="00745D53">
        <w:rPr>
          <w:rFonts w:ascii="Times New Roman" w:hAnsi="Times New Roman" w:cs="Times New Roman"/>
          <w:sz w:val="24"/>
          <w:szCs w:val="24"/>
        </w:rPr>
        <w:t>remote</w:t>
      </w:r>
      <w:r w:rsidR="000F2908" w:rsidRPr="00745D53">
        <w:rPr>
          <w:rFonts w:ascii="Times New Roman" w:hAnsi="Times New Roman" w:cs="Times New Roman"/>
          <w:sz w:val="24"/>
          <w:szCs w:val="24"/>
        </w:rPr>
        <w:t xml:space="preserve"> confederate influenced children to eat more</w:t>
      </w:r>
      <w:r w:rsidR="00AD72D6" w:rsidRPr="00745D53">
        <w:rPr>
          <w:rFonts w:ascii="Times New Roman" w:hAnsi="Times New Roman" w:cs="Times New Roman"/>
          <w:sz w:val="24"/>
          <w:szCs w:val="24"/>
        </w:rPr>
        <w:t xml:space="preserve"> than </w:t>
      </w:r>
      <w:r w:rsidR="0073688C" w:rsidRPr="00745D53">
        <w:rPr>
          <w:rFonts w:ascii="Times New Roman" w:hAnsi="Times New Roman" w:cs="Times New Roman"/>
          <w:sz w:val="24"/>
          <w:szCs w:val="24"/>
        </w:rPr>
        <w:t>exposure to</w:t>
      </w:r>
      <w:r w:rsidR="00AD72D6" w:rsidRPr="00745D53">
        <w:rPr>
          <w:rFonts w:ascii="Times New Roman" w:hAnsi="Times New Roman" w:cs="Times New Roman"/>
          <w:sz w:val="24"/>
          <w:szCs w:val="24"/>
        </w:rPr>
        <w:t xml:space="preserve"> a </w:t>
      </w:r>
      <w:r w:rsidR="00F73B26" w:rsidRPr="00745D53">
        <w:rPr>
          <w:rFonts w:ascii="Times New Roman" w:hAnsi="Times New Roman" w:cs="Times New Roman"/>
          <w:sz w:val="24"/>
          <w:szCs w:val="24"/>
        </w:rPr>
        <w:t>low</w:t>
      </w:r>
      <w:r w:rsidR="00C629C4" w:rsidRPr="00745D53">
        <w:rPr>
          <w:rFonts w:ascii="Times New Roman" w:hAnsi="Times New Roman" w:cs="Times New Roman"/>
          <w:sz w:val="24"/>
          <w:szCs w:val="24"/>
        </w:rPr>
        <w:t>-</w:t>
      </w:r>
      <w:r w:rsidR="0073688C" w:rsidRPr="00745D53">
        <w:rPr>
          <w:rFonts w:ascii="Times New Roman" w:hAnsi="Times New Roman" w:cs="Times New Roman"/>
          <w:sz w:val="24"/>
          <w:szCs w:val="24"/>
        </w:rPr>
        <w:t xml:space="preserve"> or no</w:t>
      </w:r>
      <w:r w:rsidR="00C629C4" w:rsidRPr="00745D53">
        <w:rPr>
          <w:rFonts w:ascii="Times New Roman" w:hAnsi="Times New Roman" w:cs="Times New Roman"/>
          <w:sz w:val="24"/>
          <w:szCs w:val="24"/>
        </w:rPr>
        <w:t>-</w:t>
      </w:r>
      <w:r w:rsidR="00F73B26" w:rsidRPr="00745D53">
        <w:rPr>
          <w:rFonts w:ascii="Times New Roman" w:hAnsi="Times New Roman" w:cs="Times New Roman"/>
          <w:sz w:val="24"/>
          <w:szCs w:val="24"/>
        </w:rPr>
        <w:t xml:space="preserve">intake </w:t>
      </w:r>
      <w:r w:rsidR="38B0FB85" w:rsidRPr="00745D53">
        <w:rPr>
          <w:rFonts w:ascii="Times New Roman" w:hAnsi="Times New Roman" w:cs="Times New Roman"/>
          <w:sz w:val="24"/>
          <w:szCs w:val="24"/>
        </w:rPr>
        <w:t xml:space="preserve">remote </w:t>
      </w:r>
      <w:r w:rsidR="0073688C" w:rsidRPr="00745D53">
        <w:rPr>
          <w:rFonts w:ascii="Times New Roman" w:hAnsi="Times New Roman" w:cs="Times New Roman"/>
          <w:sz w:val="24"/>
          <w:szCs w:val="24"/>
        </w:rPr>
        <w:t>confederate</w:t>
      </w:r>
      <w:r w:rsidR="00F73B26" w:rsidRPr="00745D53">
        <w:rPr>
          <w:rFonts w:ascii="Times New Roman" w:hAnsi="Times New Roman" w:cs="Times New Roman"/>
          <w:sz w:val="24"/>
          <w:szCs w:val="24"/>
        </w:rPr>
        <w:t>.</w:t>
      </w:r>
      <w:r w:rsidR="003E1018" w:rsidRPr="00745D53">
        <w:rPr>
          <w:rFonts w:ascii="Times New Roman" w:hAnsi="Times New Roman" w:cs="Times New Roman"/>
          <w:sz w:val="24"/>
          <w:szCs w:val="24"/>
        </w:rPr>
        <w:t xml:space="preserve"> </w:t>
      </w:r>
    </w:p>
    <w:p w14:paraId="3823A2D7" w14:textId="77777777" w:rsidR="008D1D1A" w:rsidRPr="00745D53" w:rsidRDefault="008D1D1A" w:rsidP="008E336D">
      <w:pPr>
        <w:spacing w:line="480" w:lineRule="auto"/>
        <w:rPr>
          <w:rFonts w:ascii="Times New Roman" w:hAnsi="Times New Roman" w:cs="Times New Roman"/>
          <w:b/>
          <w:i/>
          <w:iCs/>
          <w:sz w:val="24"/>
          <w:szCs w:val="24"/>
        </w:rPr>
      </w:pPr>
    </w:p>
    <w:p w14:paraId="225EFBC3" w14:textId="35452184" w:rsidR="008E336D" w:rsidRPr="00745D53" w:rsidRDefault="008D1D1A" w:rsidP="008E336D">
      <w:pPr>
        <w:spacing w:line="480" w:lineRule="auto"/>
        <w:rPr>
          <w:rFonts w:ascii="Times New Roman" w:hAnsi="Times New Roman" w:cs="Times New Roman"/>
          <w:i/>
          <w:iCs/>
          <w:sz w:val="24"/>
          <w:szCs w:val="24"/>
        </w:rPr>
      </w:pPr>
      <w:r w:rsidRPr="00745D53">
        <w:rPr>
          <w:rFonts w:ascii="Times New Roman" w:hAnsi="Times New Roman" w:cs="Times New Roman"/>
          <w:i/>
          <w:iCs/>
          <w:sz w:val="24"/>
          <w:szCs w:val="24"/>
        </w:rPr>
        <w:t xml:space="preserve">3.2.2.2 </w:t>
      </w:r>
      <w:r w:rsidR="008E336D" w:rsidRPr="00745D53">
        <w:rPr>
          <w:rFonts w:ascii="Times New Roman" w:hAnsi="Times New Roman" w:cs="Times New Roman"/>
          <w:i/>
          <w:iCs/>
          <w:sz w:val="24"/>
          <w:szCs w:val="24"/>
        </w:rPr>
        <w:t>High vs. no and high vs. low intake confederates</w:t>
      </w:r>
    </w:p>
    <w:p w14:paraId="30ED3970" w14:textId="77777777" w:rsidR="008E336D" w:rsidRPr="00745D53" w:rsidRDefault="008E336D" w:rsidP="008E336D">
      <w:pPr>
        <w:spacing w:line="480" w:lineRule="auto"/>
        <w:rPr>
          <w:rFonts w:ascii="Times New Roman" w:hAnsi="Times New Roman" w:cs="Times New Roman"/>
          <w:sz w:val="24"/>
          <w:szCs w:val="24"/>
        </w:rPr>
      </w:pPr>
      <w:r w:rsidRPr="00745D53">
        <w:rPr>
          <w:rFonts w:ascii="Times New Roman" w:hAnsi="Times New Roman" w:cs="Times New Roman"/>
          <w:sz w:val="24"/>
          <w:szCs w:val="24"/>
        </w:rPr>
        <w:t xml:space="preserve">Five studies compared a high- vs. no-intake confederate peer on children’s food intake </w:t>
      </w:r>
      <w:r w:rsidRPr="00745D53">
        <w:rPr>
          <w:rFonts w:ascii="Times New Roman" w:hAnsi="Times New Roman" w:cs="Times New Roman"/>
          <w:sz w:val="24"/>
          <w:szCs w:val="24"/>
        </w:rPr>
        <w:fldChar w:fldCharType="begin" w:fldLock="1"/>
      </w:r>
      <w:r w:rsidRPr="00745D53">
        <w:rPr>
          <w:rFonts w:ascii="Times New Roman" w:hAnsi="Times New Roman" w:cs="Times New Roman"/>
          <w:sz w:val="24"/>
          <w:szCs w:val="24"/>
        </w:rPr>
        <w:instrText>ADDIN CSL_CITATION {"citationItems":[{"id":"ITEM-1","itemData":{"DOI":"10.1016/j.appet.2017.02.015","ISBN":"0195-6663","ISSN":"10958304","PMID":"28192218","abstract":"There is initial evidence that beliefs about the eating behaviour of others (perceived eating norms) can influence children's vegetable consumption, but little research has examined the mechanisms explaining this effect. In two studies we aimed to replicate the effect that perceived eating norms have on children's vegetable consumption, and to explore mechanisms which may underlie the influence of perceived eating norms on children's vegetable consumption. Study 1 investigated whether children follow perceived eating norms due to a desire to maintain personal feelings of social acceptance. Study 2 investigated whether perceived eating norms influence eating behaviour because eating norms provide information which can remove uncertainty about how to behave. Across both studies children were exposed to vegetable consumption information of other children and their vegetable consumption was examined. In both studies children were influenced by perceived eating norms, eating more when led to believe others had eaten a large amount compared to when led to believe others had eaten no vegetables. In Study 1, children were influenced by a perceived eating norm regardless of whether they felt sure or unsure that other children accepted them. In Study 2, children were most influenced by a perceived eating norm if they were eating in a novel context in which it may have been uncertain how to behave, as opposed to an eating context that children had already encountered. Perceived eating norms may influence children's eating behaviour by removing uncertainty about how to behave, otherwise known as informational social influence.","author":[{"dropping-particle":"","family":"Sharps","given":"Maxine","non-dropping-particle":"","parse-names":false,"suffix":""},{"dropping-particle":"","family":"Robinson","given":"Eric","non-dropping-particle":"","parse-names":false,"suffix":""}],"container-title":"Appetite","id":"ITEM-1","issued":{"date-parts":[["2017"]]},"page":"41-50","publisher":"Elsevier Ltd","title":"Perceived eating norms and children's eating behaviour: An informational social influence account","type":"article-journal","volume":"113"},"uris":["http://www.mendeley.com/documents/?uuid=5023334a-6362-4f42-bbf2-c3ce40547580"]},{"id":"ITEM-2","itemData":{"DOI":"10.1186/s12966-015-0296-z","ISBN":"1479-5868","ISSN":"14795868","PMID":"26463044","abstract":"BACKGROUND: Beliefs about the eating behaviour of others (perceived eating norms) have been shown to influence eating behaviour in adults, but no research has examined whether young children are motivated by perceived eating norms.\\n\\nFINDINGS: Here we investigated the effect on vegetable intake of exposing children to information about the vegetable intake of other children. One hundred and forty three children aged 6-11 years old took part in a between-subjects experiment. Children were exposed to information suggesting that other children had eaten a large amount of carrots, no carrots, or control information. Children ate more carrots when they believed that other children had eaten a large amount of carrots, compared to all other conditions.\\n\\nCONCLUSIONS: Perceived eating norms can influence vegetable intake in young children and making use of eating norms to promote healthier eating in children warrants investigation.","author":[{"dropping-particle":"","family":"Sharps","given":"Maxine","non-dropping-particle":"","parse-names":false,"suffix":""},{"dropping-particle":"","family":"Robinson","given":"Eric","non-dropping-particle":"","parse-names":false,"suffix":""}],"container-title":"International Journal of Behavioral Nutrition and Physical Activity","id":"ITEM-2","issue":"1","issued":{"date-parts":[["2015"]]},"page":"10-13","publisher":"International Journal of Behavioral Nutrition and Physical Activity","title":"Perceived eating norms and vegetable consumption in children","type":"article-journal","volume":"12"},"uris":["http://www.mendeley.com/documents/?uuid=59bde3a9-c79b-426b-8c56-942c06f8e10f"]},{"id":"ITEM-3","itemData":{"DOI":"10.1016/j.appet.2012.12.015","ISSN":"01956663","PMID":"23274126","abstract":"The main goal of this study was to test whether exposure to happy, neutral, or sad media content influences social modeling effects of (snack) food intake in young children. The study was conducted at 14 Dutch urban and suburban primary schools. The participants (N=112) were asked to watch a movie with a same-sex normal-weight confederate who was instructed to eat either nothing or a standardized amount of snack food (10 chocolate-coated peanuts). The study involved a 3 (movie clips: happy, neutral, and sad)×2 (peer's food intake: no intake versus a standardized intake) between-participants design. A significant interaction between the movie clip condition and intake condition was found (F2,102=3.30, P=.04, Cohen's f2=.20). Positive as well as negative emotions were found to lead to adjustment to the intake of a peer, as compared to that of children in the neutral movie condition. The findings suggest that children eat more mindlessly when watching an emotional movie and, therefore, respond more automatically to a peer's food intake, whereas children may be less susceptible to a peer's intake while watching a neutral movie. As young children are not in the position to choose their food consumption environment yet, parents and schools should provide consumption settings that limit eating in front of the television. © 2012 Elsevier Ltd.","author":[{"dropping-particle":"","family":"Bevelander","given":"Kirsten E.","non-dropping-particle":"","parse-names":false,"suffix":""},{"dropping-particle":"","family":"Meiselman","given":"Herbert L.","non-dropping-particle":"","parse-names":false,"suffix":""},{"dropping-particle":"","family":"Anschütz","given":"Doeschka J.","non-dropping-particle":"","parse-names":false,"suffix":""},{"dropping-particle":"","family":"Engels","given":"Rutger C.M.E.","non-dropping-particle":"","parse-names":false,"suffix":""}],"container-title":"Appetite","id":"ITEM-3","issued":{"date-parts":[["2013"]]},"page":"70-76","title":"Television watching and the emotional impact on social modeling of food intake among children","type":"article-journal","volume":"63"},"uris":["http://www.mendeley.com/documents/?uuid=dab9b204-3cdc-4e2e-b4d1-aa91c5406671"]},{"id":"ITEM-4","itemData":{"DOI":"10.1016/j.appet.2012.02.003","ISSN":"0195-6663","abstract":"This experimental study investigated whether children’s food intake is influenced by a peer’s intake directly and over time and whether this depends upon weight status. The study consisted of two sessions taking place at Dutch primary schools. During the first (social modeling) session, the participants (N = 223) were asked to solve a puzzle with a same-sex normal weight confederate who was instructed to either eat nothing, a small or large amount. In the second session (about two days later), the participants had to solve the puzzle alone while they could freely eat. The study involved a three (no, low, high confederate intake) by two (normal weight, overweight) between-participants design. An interaction effect in the first session suggested that overweight children might be triggered to (over)eat when a peer eats a high amount of snack food, whereas the food intake of normal weight children seemed to depend on whether the confederate did actually eat, regardless of the amount. The guideline set during the first session persisted over time and influenced food intake during the second session, while differences between normal- and overweight children became insignificant. Peers can set an example as to what food intake is appropriate which could affect long-term food intake. (PsycINFO Database Record (c) 2016 APA, all rights reserved)","author":[{"dropping-particle":"","family":"Bevelander","given":"Kirsten E","non-dropping-particle":"","parse-names":false,"suffix":""},{"dropping-particle":"","family":"Anschütz","given":"Doeschka J","non-dropping-particle":"","parse-names":false,"suffix":""},{"dropping-particle":"","family":"Engels","given":"Rutger C M E","non-dropping-particle":"","parse-names":false,"suffix":""}],"container-title":"Appetite","id":"ITEM-4","issue":"3","issued":{"date-parts":[["2012","6"]]},"note":"Accession Number: 2012-11590-020. PMID: 22326506 Partial author list: First Author &amp;amp; Affiliation: Bevelander, Kirsten E.; Behavioural Science Institute, Radboud University Nijmegen, Nijmegen, Netherlands. Release Date: 20120611. Publication Type: Journal (0100), Peer Reviewed Journal (0110). Format Covered: Electronic. Document Type: Journal Article. Language: English. Major Descriptor: Food Intake; Overweight; Social Norms. Minor Descriptor: Childhood Development. Classification: Developmental Psychology (2800). Population: Human (10); Male (30); Female (40). Location: Netherlands. Age Group: Childhood (birth-12 yrs) (100); School Age (6-12 yrs) (180). Tests &amp;amp; Measures: Visual Analogue Scale. Methodology: Empirical Study; Quantitative Study. References Available: Y. Page Count: 9. Issue Publication Date: Jun, 2012. Publication History: First Posted Date: Feb 10, 2012; Accepted Date: Feb 3, 2012; Revised Date: Jan 16, 2012; First Submitted Date: Nov 28, 2011. Copyright Statement: All rights reserved. Elsevier Ltd. 2012.","page":"864-872","publisher":"Elsevier Science","publisher-place":"Bevelander, Kirsten E., Behavioural Science Institute, Radboud University Nijmegen, P.O. Box 9104, 6500 HE, Nijmegen, Netherlands","title":"Social norms in food intake among normal weight and overweight children","type":"article-journal","volume":"58"},"uris":["http://www.mendeley.com/documents/?uuid=e482ffbe-bbbe-4b65-be71-a23d375d1976"]}],"mendeley":{"formattedCitation":"(Bevelander et al., 2012; Bevelander, Meiselman, et al., 2013; Sharps &amp; Robinson, 2015, 2017)","manualFormatting":"(Bevelander et al., 2012; Bevelander, Meiselman, et al., 2013; Sharps &amp; Robinson, 2015, 2017)","plainTextFormattedCitation":"(Bevelander et al., 2012; Bevelander, Meiselman, et al., 2013; Sharps &amp; Robinson, 2015, 2017)","previouslyFormattedCitation":"(Bevelander et al., 2012; Bevelander, Meiselman, et al., 2013; Sharps &amp; Robinson, 2015, 2017)"},"properties":{"noteIndex":0},"schema":"https://github.com/citation-style-language/schema/raw/master/csl-citation.json"}</w:instrText>
      </w:r>
      <w:r w:rsidRPr="00745D53">
        <w:rPr>
          <w:rFonts w:ascii="Times New Roman" w:hAnsi="Times New Roman" w:cs="Times New Roman"/>
          <w:sz w:val="24"/>
          <w:szCs w:val="24"/>
        </w:rPr>
        <w:fldChar w:fldCharType="separate"/>
      </w:r>
      <w:r w:rsidRPr="00745D53">
        <w:rPr>
          <w:rFonts w:ascii="Times New Roman" w:hAnsi="Times New Roman" w:cs="Times New Roman"/>
          <w:noProof/>
          <w:sz w:val="24"/>
          <w:szCs w:val="24"/>
        </w:rPr>
        <w:t>(Bevelander et al., 2012; Bevelander, Meiselman, et al., 2013; Sharps &amp; Robinson, 2015, 2017)</w:t>
      </w:r>
      <w:r w:rsidRPr="00745D53">
        <w:rPr>
          <w:rFonts w:ascii="Times New Roman" w:hAnsi="Times New Roman" w:cs="Times New Roman"/>
          <w:sz w:val="24"/>
          <w:szCs w:val="24"/>
        </w:rPr>
        <w:fldChar w:fldCharType="end"/>
      </w:r>
      <w:r w:rsidRPr="00745D53">
        <w:rPr>
          <w:rFonts w:ascii="Times New Roman" w:hAnsi="Times New Roman" w:cs="Times New Roman"/>
          <w:sz w:val="24"/>
          <w:szCs w:val="24"/>
        </w:rPr>
        <w:t xml:space="preserve">. There was a significant effect of confederate intake on children’s food intake (Z = 7.00, </w:t>
      </w:r>
      <w:r w:rsidRPr="00745D53">
        <w:rPr>
          <w:rFonts w:ascii="Times New Roman" w:hAnsi="Times New Roman" w:cs="Times New Roman"/>
          <w:i/>
          <w:iCs/>
          <w:sz w:val="24"/>
          <w:szCs w:val="24"/>
        </w:rPr>
        <w:t>p</w:t>
      </w:r>
      <w:r w:rsidRPr="00745D53">
        <w:rPr>
          <w:rFonts w:ascii="Times New Roman" w:hAnsi="Times New Roman" w:cs="Times New Roman"/>
          <w:sz w:val="24"/>
          <w:szCs w:val="24"/>
        </w:rPr>
        <w:t xml:space="preserve"> &lt; .001, SMD = 0.69, 95% CI: 0.50, 0.88; </w:t>
      </w:r>
      <w:r w:rsidRPr="00745D53">
        <w:rPr>
          <w:rFonts w:ascii="Times New Roman" w:hAnsi="Times New Roman" w:cs="Times New Roman"/>
          <w:b/>
          <w:bCs/>
          <w:sz w:val="24"/>
          <w:szCs w:val="24"/>
        </w:rPr>
        <w:t>Figure 5</w:t>
      </w:r>
      <w:r w:rsidRPr="00745D53">
        <w:rPr>
          <w:rFonts w:ascii="Times New Roman" w:hAnsi="Times New Roman" w:cs="Times New Roman"/>
          <w:sz w:val="24"/>
          <w:szCs w:val="24"/>
        </w:rPr>
        <w:t xml:space="preserve">), indicating a medium effect. The results showed that exposure to a high-intake confederate peer increased children’s intake relative to exposure to a no-intake confederate peer. Two studies examined the influence of a high- vs. low-intake confederate peer on children’s food intake </w:t>
      </w:r>
      <w:r w:rsidRPr="00745D53">
        <w:rPr>
          <w:rFonts w:ascii="Times New Roman" w:hAnsi="Times New Roman" w:cs="Times New Roman"/>
          <w:sz w:val="24"/>
          <w:szCs w:val="24"/>
        </w:rPr>
        <w:fldChar w:fldCharType="begin" w:fldLock="1"/>
      </w:r>
      <w:r w:rsidRPr="00745D53">
        <w:rPr>
          <w:rFonts w:ascii="Times New Roman" w:hAnsi="Times New Roman" w:cs="Times New Roman"/>
          <w:sz w:val="24"/>
          <w:szCs w:val="24"/>
        </w:rPr>
        <w:instrText>ADDIN CSL_CITATION {"citationItems":[{"id":"ITEM-1","itemData":{"DOI":"10.1016/j.jada.2008.10.005","ISSN":"00028223","PMID":"19103334","abstract":"Previous studies indicate that the presence of peers influences children's food consumption. It is assumed that one factor producing this effect in children is child modeling of food intake. The present study assesses the effect of a video model on the food intake of overweight (n=22) and nonoverweight (n=22) preadolescent girls. A 2 (weight status)??2 (small vs large serving size) factorial design was used to test the hypothesis that youth model others' food intake. Serving sizes were manipulated by showing a video model selecting and consuming either a small or a large serving of cookies. Results indicate a main effect of serving size condition, F(1,40)=5.1, P&lt;0.05 (d=0.65; 95% confidence interval: 0.35 to 0.65), and a main effect of weight status, F(1,40)=4.9, P&lt;0.05 (d=0.63; 95% confidence interval: 0.35 to 0.65). Participants exposed to the large serving-size condition consumed more cookies than participants exposed to the small serving-size condition and overweight participants consumed considerably more cookies than nonoverweight participants. The interaction of weight status by serving-size condition did not reach statistical significance (P=0.2). These results suggest that peer-modeling influences overweight and nonoverweight preadolescent girls' snack consumption. ?? 2009 American Dietetic Association.","author":[{"dropping-particle":"","family":"Romero","given":"Natalie D.","non-dropping-particle":"","parse-names":false,"suffix":""},{"dropping-particle":"","family":"Epstein","given":"Leonard H.","non-dropping-particle":"","parse-names":false,"suffix":""},{"dropping-particle":"","family":"Salvy","given":"Sarah Jeanne","non-dropping-particle":"","parse-names":false,"suffix":""}],"container-title":"Journal of the American Dietetic Association","id":"ITEM-1","issue":"1","issued":{"date-parts":[["2009"]]},"page":"133-136","publisher":"American Dietetic Association","title":"Peer Modeling Influences Girls' Snack Intake","type":"article-journal","volume":"109"},"uris":["http://www.mendeley.com/documents/?uuid=11660132-16eb-4ca4-b7f6-d6fb6422cf05"]},{"id":"ITEM-2","itemData":{"DOI":"10.1016/j.appet.2012.02.003","ISSN":"0195-6663","abstract":"This experimental study investigated whether children’s food intake is influenced by a peer’s intake directly and over time and whether this depends upon weight status. The study consisted of two sessions taking place at Dutch primary schools. During the first (social modeling) session, the participants (N = 223) were asked to solve a puzzle with a same-sex normal weight confederate who was instructed to either eat nothing, a small or large amount. In the second session (about two days later), the participants had to solve the puzzle alone while they could freely eat. The study involved a three (no, low, high confederate intake) by two (normal weight, overweight) between-participants design. An interaction effect in the first session suggested that overweight children might be triggered to (over)eat when a peer eats a high amount of snack food, whereas the food intake of normal weight children seemed to depend on whether the confederate did actually eat, regardless of the amount. The guideline set during the first session persisted over time and influenced food intake during the second session, while differences between normal- and overweight children became insignificant. Peers can set an example as to what food intake is appropriate which could affect long-term food intake. (PsycINFO Database Record (c) 2016 APA, all rights reserved)","author":[{"dropping-particle":"","family":"Bevelander","given":"Kirsten E","non-dropping-particle":"","parse-names":false,"suffix":""},{"dropping-particle":"","family":"Anschütz","given":"Doeschka J","non-dropping-particle":"","parse-names":false,"suffix":""},{"dropping-particle":"","family":"Engels","given":"Rutger C M E","non-dropping-particle":"","parse-names":false,"suffix":""}],"container-title":"Appetite","id":"ITEM-2","issue":"3","issued":{"date-parts":[["2012","6"]]},"note":"Accession Number: 2012-11590-020. PMID: 22326506 Partial author list: First Author &amp;amp; Affiliation: Bevelander, Kirsten E.; Behavioural Science Institute, Radboud University Nijmegen, Nijmegen, Netherlands. Release Date: 20120611. Publication Type: Journal (0100), Peer Reviewed Journal (0110). Format Covered: Electronic. Document Type: Journal Article. Language: English. Major Descriptor: Food Intake; Overweight; Social Norms. Minor Descriptor: Childhood Development. Classification: Developmental Psychology (2800). Population: Human (10); Male (30); Female (40). Location: Netherlands. Age Group: Childhood (birth-12 yrs) (100); School Age (6-12 yrs) (180). Tests &amp;amp; Measures: Visual Analogue Scale. Methodology: Empirical Study; Quantitative Study. References Available: Y. Page Count: 9. Issue Publication Date: Jun, 2012. Publication History: First Posted Date: Feb 10, 2012; Accepted Date: Feb 3, 2012; Revised Date: Jan 16, 2012; First Submitted Date: Nov 28, 2011. Copyright Statement: All rights reserved. Elsevier Ltd. 2012.","page":"864-872","publisher":"Elsevier Science","publisher-place":"Bevelander, Kirsten E., Behavioural Science Institute, Radboud University Nijmegen, P.O. Box 9104, 6500 HE, Nijmegen, Netherlands","title":"Social norms in food intake among normal weight and overweight children","type":"article-journal","volume":"58"},"uris":["http://www.mendeley.com/documents/?uuid=e482ffbe-bbbe-4b65-be71-a23d375d1976"]}],"mendeley":{"formattedCitation":"(Bevelander et al., 2012; Romero et al., 2009)","plainTextFormattedCitation":"(Bevelander et al., 2012; Romero et al., 2009)","previouslyFormattedCitation":"(Bevelander et al., 2012; Romero et al., 2009)"},"properties":{"noteIndex":0},"schema":"https://github.com/citation-style-language/schema/raw/master/csl-citation.json"}</w:instrText>
      </w:r>
      <w:r w:rsidRPr="00745D53">
        <w:rPr>
          <w:rFonts w:ascii="Times New Roman" w:hAnsi="Times New Roman" w:cs="Times New Roman"/>
          <w:sz w:val="24"/>
          <w:szCs w:val="24"/>
        </w:rPr>
        <w:fldChar w:fldCharType="separate"/>
      </w:r>
      <w:r w:rsidRPr="00745D53">
        <w:rPr>
          <w:rFonts w:ascii="Times New Roman" w:hAnsi="Times New Roman" w:cs="Times New Roman"/>
          <w:noProof/>
          <w:sz w:val="24"/>
          <w:szCs w:val="24"/>
        </w:rPr>
        <w:t>(Bevelander et al., 2012; Romero et al., 2009)</w:t>
      </w:r>
      <w:r w:rsidRPr="00745D53">
        <w:rPr>
          <w:rFonts w:ascii="Times New Roman" w:hAnsi="Times New Roman" w:cs="Times New Roman"/>
          <w:sz w:val="24"/>
          <w:szCs w:val="24"/>
        </w:rPr>
        <w:fldChar w:fldCharType="end"/>
      </w:r>
      <w:r w:rsidRPr="00745D53">
        <w:rPr>
          <w:rFonts w:ascii="Times New Roman" w:hAnsi="Times New Roman" w:cs="Times New Roman"/>
          <w:sz w:val="24"/>
          <w:szCs w:val="24"/>
        </w:rPr>
        <w:t xml:space="preserve">. There was a significant effect of confederate intake on children’s food intake (Z = 2.90, </w:t>
      </w:r>
      <w:r w:rsidRPr="00745D53">
        <w:rPr>
          <w:rFonts w:ascii="Times New Roman" w:hAnsi="Times New Roman" w:cs="Times New Roman"/>
          <w:i/>
          <w:iCs/>
          <w:sz w:val="24"/>
          <w:szCs w:val="24"/>
        </w:rPr>
        <w:t xml:space="preserve">p </w:t>
      </w:r>
      <w:r w:rsidRPr="00745D53">
        <w:rPr>
          <w:rFonts w:ascii="Times New Roman" w:hAnsi="Times New Roman" w:cs="Times New Roman"/>
          <w:sz w:val="24"/>
          <w:szCs w:val="24"/>
        </w:rPr>
        <w:t xml:space="preserve">= .004, SMD = 0.42, 95% CI: 0.14, 0.71; </w:t>
      </w:r>
      <w:r w:rsidRPr="00745D53">
        <w:rPr>
          <w:rFonts w:ascii="Times New Roman" w:hAnsi="Times New Roman" w:cs="Times New Roman"/>
          <w:b/>
          <w:bCs/>
          <w:sz w:val="24"/>
          <w:szCs w:val="24"/>
        </w:rPr>
        <w:t>Figure 2</w:t>
      </w:r>
      <w:r w:rsidRPr="00745D53">
        <w:rPr>
          <w:rFonts w:ascii="Times New Roman" w:hAnsi="Times New Roman" w:cs="Times New Roman"/>
          <w:sz w:val="24"/>
          <w:szCs w:val="24"/>
        </w:rPr>
        <w:t>), indicating a small-</w:t>
      </w:r>
      <w:r w:rsidRPr="00745D53">
        <w:rPr>
          <w:rFonts w:ascii="Times New Roman" w:hAnsi="Times New Roman" w:cs="Times New Roman"/>
          <w:sz w:val="24"/>
          <w:szCs w:val="24"/>
        </w:rPr>
        <w:lastRenderedPageBreak/>
        <w:t xml:space="preserve">medium effect. The results showed that exposure to a high-intake confederate peer increased children’s intake relative to exposure to a low-intake confederate peer. </w:t>
      </w:r>
    </w:p>
    <w:p w14:paraId="4D739F71" w14:textId="77777777" w:rsidR="008D1D1A" w:rsidRPr="00745D53" w:rsidRDefault="008D1D1A" w:rsidP="00CB723A">
      <w:pPr>
        <w:spacing w:line="480" w:lineRule="auto"/>
        <w:rPr>
          <w:rFonts w:ascii="Times New Roman" w:hAnsi="Times New Roman" w:cs="Times New Roman"/>
          <w:bCs/>
          <w:i/>
          <w:iCs/>
          <w:sz w:val="24"/>
          <w:szCs w:val="24"/>
        </w:rPr>
      </w:pPr>
    </w:p>
    <w:p w14:paraId="4D3EDB7E" w14:textId="1A3A664F" w:rsidR="00C65F27" w:rsidRPr="00745D53" w:rsidRDefault="008D1D1A" w:rsidP="00CB723A">
      <w:pPr>
        <w:spacing w:line="480" w:lineRule="auto"/>
        <w:rPr>
          <w:rFonts w:ascii="Times New Roman" w:hAnsi="Times New Roman" w:cs="Times New Roman"/>
          <w:bCs/>
          <w:i/>
          <w:iCs/>
          <w:sz w:val="24"/>
          <w:szCs w:val="24"/>
        </w:rPr>
      </w:pPr>
      <w:r w:rsidRPr="00745D53">
        <w:rPr>
          <w:rFonts w:ascii="Times New Roman" w:hAnsi="Times New Roman" w:cs="Times New Roman"/>
          <w:bCs/>
          <w:i/>
          <w:iCs/>
          <w:sz w:val="24"/>
          <w:szCs w:val="24"/>
        </w:rPr>
        <w:t xml:space="preserve">3.2.2.3 </w:t>
      </w:r>
      <w:r w:rsidR="00C65F27" w:rsidRPr="00745D53">
        <w:rPr>
          <w:rFonts w:ascii="Times New Roman" w:hAnsi="Times New Roman" w:cs="Times New Roman"/>
          <w:bCs/>
          <w:i/>
          <w:iCs/>
          <w:sz w:val="24"/>
          <w:szCs w:val="24"/>
        </w:rPr>
        <w:t xml:space="preserve">Healthy vs. </w:t>
      </w:r>
      <w:r w:rsidR="004C2D67" w:rsidRPr="00745D53">
        <w:rPr>
          <w:rFonts w:ascii="Times New Roman" w:hAnsi="Times New Roman" w:cs="Times New Roman"/>
          <w:bCs/>
          <w:i/>
          <w:iCs/>
          <w:sz w:val="24"/>
          <w:szCs w:val="24"/>
        </w:rPr>
        <w:t>HFHS</w:t>
      </w:r>
      <w:r w:rsidR="00C65F27" w:rsidRPr="00745D53">
        <w:rPr>
          <w:rFonts w:ascii="Times New Roman" w:hAnsi="Times New Roman" w:cs="Times New Roman"/>
          <w:bCs/>
          <w:i/>
          <w:iCs/>
          <w:sz w:val="24"/>
          <w:szCs w:val="24"/>
        </w:rPr>
        <w:t xml:space="preserve"> snack foods</w:t>
      </w:r>
    </w:p>
    <w:p w14:paraId="498C3412" w14:textId="243F7A82" w:rsidR="00C65F27" w:rsidRPr="00745D53" w:rsidRDefault="00C65F27" w:rsidP="00CB723A">
      <w:pPr>
        <w:spacing w:line="480" w:lineRule="auto"/>
        <w:rPr>
          <w:rFonts w:ascii="Times New Roman" w:hAnsi="Times New Roman" w:cs="Times New Roman"/>
          <w:sz w:val="24"/>
          <w:szCs w:val="24"/>
        </w:rPr>
      </w:pPr>
      <w:r w:rsidRPr="00745D53">
        <w:rPr>
          <w:rFonts w:ascii="Times New Roman" w:hAnsi="Times New Roman" w:cs="Times New Roman"/>
          <w:bCs/>
          <w:iCs/>
          <w:sz w:val="24"/>
          <w:szCs w:val="24"/>
        </w:rPr>
        <w:t>Three studies examined the influence of confederate</w:t>
      </w:r>
      <w:r w:rsidR="00D93AC5" w:rsidRPr="00745D53">
        <w:rPr>
          <w:rFonts w:ascii="Times New Roman" w:hAnsi="Times New Roman" w:cs="Times New Roman"/>
          <w:bCs/>
          <w:iCs/>
          <w:sz w:val="24"/>
          <w:szCs w:val="24"/>
        </w:rPr>
        <w:t xml:space="preserve"> intake</w:t>
      </w:r>
      <w:r w:rsidRPr="00745D53">
        <w:rPr>
          <w:rFonts w:ascii="Times New Roman" w:hAnsi="Times New Roman" w:cs="Times New Roman"/>
          <w:bCs/>
          <w:iCs/>
          <w:sz w:val="24"/>
          <w:szCs w:val="24"/>
        </w:rPr>
        <w:t xml:space="preserve"> on children’s healthy snack food intake (vegetables) </w:t>
      </w:r>
      <w:r w:rsidRPr="00745D53">
        <w:rPr>
          <w:rFonts w:ascii="Times New Roman" w:hAnsi="Times New Roman" w:cs="Times New Roman"/>
          <w:bCs/>
          <w:iCs/>
          <w:sz w:val="24"/>
          <w:szCs w:val="24"/>
        </w:rPr>
        <w:fldChar w:fldCharType="begin" w:fldLock="1"/>
      </w:r>
      <w:r w:rsidRPr="00745D53">
        <w:rPr>
          <w:rFonts w:ascii="Times New Roman" w:hAnsi="Times New Roman" w:cs="Times New Roman"/>
          <w:bCs/>
          <w:iCs/>
          <w:sz w:val="24"/>
          <w:szCs w:val="24"/>
        </w:rPr>
        <w:instrText>ADDIN CSL_CITATION {"citationItems":[{"id":"ITEM-1","itemData":{"DOI":"10.1016/j.appet.2017.02.015","ISBN":"0195-6663","ISSN":"10958304","PMID":"28192218","abstract":"There is initial evidence that beliefs about the eating behaviour of others (perceived eating norms) can influence children's vegetable consumption, but little research has examined the mechanisms explaining this effect. In two studies we aimed to replicate the effect that perceived eating norms have on children's vegetable consumption, and to explore mechanisms which may underlie the influence of perceived eating norms on children's vegetable consumption. Study 1 investigated whether children follow perceived eating norms due to a desire to maintain personal feelings of social acceptance. Study 2 investigated whether perceived eating norms influence eating behaviour because eating norms provide information which can remove uncertainty about how to behave. Across both studies children were exposed to vegetable consumption information of other children and their vegetable consumption was examined. In both studies children were influenced by perceived eating norms, eating more when led to believe others had eaten a large amount compared to when led to believe others had eaten no vegetables. In Study 1, children were influenced by a perceived eating norm regardless of whether they felt sure or unsure that other children accepted them. In Study 2, children were most influenced by a perceived eating norm if they were eating in a novel context in which it may have been uncertain how to behave, as opposed to an eating context that children had already encountered. Perceived eating norms may influence children's eating behaviour by removing uncertainty about how to behave, otherwise known as informational social influence.","author":[{"dropping-particle":"","family":"Sharps","given":"Maxine","non-dropping-particle":"","parse-names":false,"suffix":""},{"dropping-particle":"","family":"Robinson","given":"Eric","non-dropping-particle":"","parse-names":false,"suffix":""}],"container-title":"Appetite","id":"ITEM-1","issued":{"date-parts":[["2017"]]},"page":"41-50","publisher":"Elsevier Ltd","title":"Perceived eating norms and children's eating behaviour: An informational social influence account","type":"article-journal","volume":"113"},"uris":["http://www.mendeley.com/documents/?uuid=5023334a-6362-4f42-bbf2-c3ce40547580"]},{"id":"ITEM-2","itemData":{"DOI":"10.1186/s12966-015-0296-z","ISBN":"1479-5868","ISSN":"14795868","PMID":"26463044","abstract":"BACKGROUND: Beliefs about the eating behaviour of others (perceived eating norms) have been shown to influence eating behaviour in adults, but no research has examined whether young children are motivated by perceived eating norms.\\n\\nFINDINGS: Here we investigated the effect on vegetable intake of exposing children to information about the vegetable intake of other children. One hundred and forty three children aged 6-11 years old took part in a between-subjects experiment. Children were exposed to information suggesting that other children had eaten a large amount of carrots, no carrots, or control information. Children ate more carrots when they believed that other children had eaten a large amount of carrots, compared to all other conditions.\\n\\nCONCLUSIONS: Perceived eating norms can influence vegetable intake in young children and making use of eating norms to promote healthier eating in children warrants investigation.","author":[{"dropping-particle":"","family":"Sharps","given":"Maxine","non-dropping-particle":"","parse-names":false,"suffix":""},{"dropping-particle":"","family":"Robinson","given":"Eric","non-dropping-particle":"","parse-names":false,"suffix":""}],"container-title":"International Journal of Behavioral Nutrition and Physical Activity","id":"ITEM-2","issue":"1","issued":{"date-parts":[["2015"]]},"page":"10-13","publisher":"International Journal of Behavioral Nutrition and Physical Activity","title":"Perceived eating norms and vegetable consumption in children","type":"article-journal","volume":"12"},"uris":["http://www.mendeley.com/documents/?uuid=59bde3a9-c79b-426b-8c56-942c06f8e10f"]}],"mendeley":{"formattedCitation":"(Sharps &amp; Robinson, 2015, 2017)","plainTextFormattedCitation":"(Sharps &amp; Robinson, 2015, 2017)","previouslyFormattedCitation":"(Sharps &amp; Robinson, 2015, 2017)"},"properties":{"noteIndex":0},"schema":"https://github.com/citation-style-language/schema/raw/master/csl-citation.json"}</w:instrText>
      </w:r>
      <w:r w:rsidRPr="00745D53">
        <w:rPr>
          <w:rFonts w:ascii="Times New Roman" w:hAnsi="Times New Roman" w:cs="Times New Roman"/>
          <w:bCs/>
          <w:iCs/>
          <w:sz w:val="24"/>
          <w:szCs w:val="24"/>
        </w:rPr>
        <w:fldChar w:fldCharType="separate"/>
      </w:r>
      <w:r w:rsidRPr="00745D53">
        <w:rPr>
          <w:rFonts w:ascii="Times New Roman" w:hAnsi="Times New Roman" w:cs="Times New Roman"/>
          <w:bCs/>
          <w:iCs/>
          <w:noProof/>
          <w:sz w:val="24"/>
          <w:szCs w:val="24"/>
        </w:rPr>
        <w:t>(Sharps &amp; Robinson, 2015, 2017)</w:t>
      </w:r>
      <w:r w:rsidRPr="00745D53">
        <w:rPr>
          <w:rFonts w:ascii="Times New Roman" w:hAnsi="Times New Roman" w:cs="Times New Roman"/>
          <w:bCs/>
          <w:iCs/>
          <w:sz w:val="24"/>
          <w:szCs w:val="24"/>
        </w:rPr>
        <w:fldChar w:fldCharType="end"/>
      </w:r>
      <w:r w:rsidRPr="00745D53">
        <w:rPr>
          <w:rFonts w:ascii="Times New Roman" w:hAnsi="Times New Roman" w:cs="Times New Roman"/>
          <w:bCs/>
          <w:iCs/>
          <w:sz w:val="24"/>
          <w:szCs w:val="24"/>
        </w:rPr>
        <w:t>. There was a significant effect of confederate</w:t>
      </w:r>
      <w:r w:rsidR="00D93AC5" w:rsidRPr="00745D53">
        <w:rPr>
          <w:rFonts w:ascii="Times New Roman" w:hAnsi="Times New Roman" w:cs="Times New Roman"/>
          <w:bCs/>
          <w:iCs/>
          <w:sz w:val="24"/>
          <w:szCs w:val="24"/>
        </w:rPr>
        <w:t xml:space="preserve"> intake</w:t>
      </w:r>
      <w:r w:rsidRPr="00745D53">
        <w:rPr>
          <w:rFonts w:ascii="Times New Roman" w:hAnsi="Times New Roman" w:cs="Times New Roman"/>
          <w:bCs/>
          <w:iCs/>
          <w:sz w:val="24"/>
          <w:szCs w:val="24"/>
        </w:rPr>
        <w:t xml:space="preserve"> on children’s healthy snack food intake </w:t>
      </w:r>
      <w:r w:rsidRPr="00745D53">
        <w:rPr>
          <w:rFonts w:ascii="Times New Roman" w:hAnsi="Times New Roman" w:cs="Times New Roman"/>
          <w:sz w:val="24"/>
          <w:szCs w:val="24"/>
        </w:rPr>
        <w:t xml:space="preserve">(Z = 6.37, </w:t>
      </w:r>
      <w:r w:rsidRPr="00745D53">
        <w:rPr>
          <w:rFonts w:ascii="Times New Roman" w:hAnsi="Times New Roman" w:cs="Times New Roman"/>
          <w:i/>
          <w:iCs/>
          <w:sz w:val="24"/>
          <w:szCs w:val="24"/>
        </w:rPr>
        <w:t xml:space="preserve">p </w:t>
      </w:r>
      <w:r w:rsidRPr="00745D53">
        <w:rPr>
          <w:rFonts w:ascii="Times New Roman" w:hAnsi="Times New Roman" w:cs="Times New Roman"/>
          <w:sz w:val="24"/>
          <w:szCs w:val="24"/>
        </w:rPr>
        <w:t xml:space="preserve">&lt;.001, SMD = 0.87, 95% CI: 0.60, 1.13; </w:t>
      </w:r>
      <w:r w:rsidRPr="00745D53">
        <w:rPr>
          <w:rFonts w:ascii="Times New Roman" w:hAnsi="Times New Roman" w:cs="Times New Roman"/>
          <w:b/>
          <w:bCs/>
          <w:sz w:val="24"/>
          <w:szCs w:val="24"/>
        </w:rPr>
        <w:t>Figure 2</w:t>
      </w:r>
      <w:r w:rsidRPr="00745D53">
        <w:rPr>
          <w:rFonts w:ascii="Times New Roman" w:hAnsi="Times New Roman" w:cs="Times New Roman"/>
          <w:sz w:val="24"/>
          <w:szCs w:val="24"/>
        </w:rPr>
        <w:t xml:space="preserve">), indicating a large effect. </w:t>
      </w:r>
      <w:r w:rsidR="001258EC" w:rsidRPr="00745D53">
        <w:rPr>
          <w:rFonts w:ascii="Times New Roman" w:hAnsi="Times New Roman" w:cs="Times New Roman"/>
          <w:sz w:val="24"/>
          <w:szCs w:val="24"/>
        </w:rPr>
        <w:t>Three</w:t>
      </w:r>
      <w:r w:rsidRPr="00745D53">
        <w:rPr>
          <w:rFonts w:ascii="Times New Roman" w:hAnsi="Times New Roman" w:cs="Times New Roman"/>
          <w:sz w:val="24"/>
          <w:szCs w:val="24"/>
        </w:rPr>
        <w:t xml:space="preserve"> studies </w:t>
      </w:r>
      <w:r w:rsidR="001258EC" w:rsidRPr="00745D53">
        <w:rPr>
          <w:rFonts w:ascii="Times New Roman" w:hAnsi="Times New Roman" w:cs="Times New Roman"/>
          <w:sz w:val="24"/>
          <w:szCs w:val="24"/>
        </w:rPr>
        <w:t>(but four comparisons: high</w:t>
      </w:r>
      <w:r w:rsidR="00635ED7" w:rsidRPr="00745D53">
        <w:rPr>
          <w:rFonts w:ascii="Times New Roman" w:hAnsi="Times New Roman" w:cs="Times New Roman"/>
          <w:sz w:val="24"/>
          <w:szCs w:val="24"/>
        </w:rPr>
        <w:t>-</w:t>
      </w:r>
      <w:r w:rsidR="001258EC" w:rsidRPr="00745D53">
        <w:rPr>
          <w:rFonts w:ascii="Times New Roman" w:hAnsi="Times New Roman" w:cs="Times New Roman"/>
          <w:sz w:val="24"/>
          <w:szCs w:val="24"/>
        </w:rPr>
        <w:t xml:space="preserve"> vs. no</w:t>
      </w:r>
      <w:r w:rsidR="00635ED7" w:rsidRPr="00745D53">
        <w:rPr>
          <w:rFonts w:ascii="Times New Roman" w:hAnsi="Times New Roman" w:cs="Times New Roman"/>
          <w:sz w:val="24"/>
          <w:szCs w:val="24"/>
        </w:rPr>
        <w:t>-intake</w:t>
      </w:r>
      <w:r w:rsidR="001258EC" w:rsidRPr="00745D53">
        <w:rPr>
          <w:rFonts w:ascii="Times New Roman" w:hAnsi="Times New Roman" w:cs="Times New Roman"/>
          <w:sz w:val="24"/>
          <w:szCs w:val="24"/>
        </w:rPr>
        <w:t xml:space="preserve"> and high</w:t>
      </w:r>
      <w:r w:rsidR="00635ED7" w:rsidRPr="00745D53">
        <w:rPr>
          <w:rFonts w:ascii="Times New Roman" w:hAnsi="Times New Roman" w:cs="Times New Roman"/>
          <w:sz w:val="24"/>
          <w:szCs w:val="24"/>
        </w:rPr>
        <w:t>-</w:t>
      </w:r>
      <w:r w:rsidR="001258EC" w:rsidRPr="00745D53">
        <w:rPr>
          <w:rFonts w:ascii="Times New Roman" w:hAnsi="Times New Roman" w:cs="Times New Roman"/>
          <w:sz w:val="24"/>
          <w:szCs w:val="24"/>
        </w:rPr>
        <w:t xml:space="preserve"> vs. low</w:t>
      </w:r>
      <w:r w:rsidR="00635ED7" w:rsidRPr="00745D53">
        <w:rPr>
          <w:rFonts w:ascii="Times New Roman" w:hAnsi="Times New Roman" w:cs="Times New Roman"/>
          <w:sz w:val="24"/>
          <w:szCs w:val="24"/>
        </w:rPr>
        <w:t>-intake</w:t>
      </w:r>
      <w:r w:rsidR="001258EC" w:rsidRPr="00745D53">
        <w:rPr>
          <w:rFonts w:ascii="Times New Roman" w:hAnsi="Times New Roman" w:cs="Times New Roman"/>
          <w:sz w:val="24"/>
          <w:szCs w:val="24"/>
        </w:rPr>
        <w:t xml:space="preserve"> in Bevelander (2012), high</w:t>
      </w:r>
      <w:r w:rsidR="00635ED7" w:rsidRPr="00745D53">
        <w:rPr>
          <w:rFonts w:ascii="Times New Roman" w:hAnsi="Times New Roman" w:cs="Times New Roman"/>
          <w:sz w:val="24"/>
          <w:szCs w:val="24"/>
        </w:rPr>
        <w:t>-</w:t>
      </w:r>
      <w:r w:rsidR="001258EC" w:rsidRPr="00745D53">
        <w:rPr>
          <w:rFonts w:ascii="Times New Roman" w:hAnsi="Times New Roman" w:cs="Times New Roman"/>
          <w:sz w:val="24"/>
          <w:szCs w:val="24"/>
        </w:rPr>
        <w:t xml:space="preserve"> vs. no-intake in Bevelander., 2013, and high</w:t>
      </w:r>
      <w:r w:rsidR="00635ED7" w:rsidRPr="00745D53">
        <w:rPr>
          <w:rFonts w:ascii="Times New Roman" w:hAnsi="Times New Roman" w:cs="Times New Roman"/>
          <w:sz w:val="24"/>
          <w:szCs w:val="24"/>
        </w:rPr>
        <w:t>-</w:t>
      </w:r>
      <w:r w:rsidR="001258EC" w:rsidRPr="00745D53">
        <w:rPr>
          <w:rFonts w:ascii="Times New Roman" w:hAnsi="Times New Roman" w:cs="Times New Roman"/>
          <w:sz w:val="24"/>
          <w:szCs w:val="24"/>
        </w:rPr>
        <w:t xml:space="preserve"> vs. low</w:t>
      </w:r>
      <w:r w:rsidR="00635ED7" w:rsidRPr="00745D53">
        <w:rPr>
          <w:rFonts w:ascii="Times New Roman" w:hAnsi="Times New Roman" w:cs="Times New Roman"/>
          <w:sz w:val="24"/>
          <w:szCs w:val="24"/>
        </w:rPr>
        <w:t>-intake</w:t>
      </w:r>
      <w:r w:rsidR="001258EC" w:rsidRPr="00745D53">
        <w:rPr>
          <w:rFonts w:ascii="Times New Roman" w:hAnsi="Times New Roman" w:cs="Times New Roman"/>
          <w:sz w:val="24"/>
          <w:szCs w:val="24"/>
        </w:rPr>
        <w:t xml:space="preserve"> in Romero et al., 2009) </w:t>
      </w:r>
      <w:r w:rsidRPr="00745D53">
        <w:rPr>
          <w:rFonts w:ascii="Times New Roman" w:hAnsi="Times New Roman" w:cs="Times New Roman"/>
          <w:sz w:val="24"/>
          <w:szCs w:val="24"/>
        </w:rPr>
        <w:t>examined the influence confederate</w:t>
      </w:r>
      <w:r w:rsidR="00D93AC5" w:rsidRPr="00745D53">
        <w:rPr>
          <w:rFonts w:ascii="Times New Roman" w:hAnsi="Times New Roman" w:cs="Times New Roman"/>
          <w:sz w:val="24"/>
          <w:szCs w:val="24"/>
        </w:rPr>
        <w:t xml:space="preserve"> intake</w:t>
      </w:r>
      <w:r w:rsidRPr="00745D53">
        <w:rPr>
          <w:rFonts w:ascii="Times New Roman" w:hAnsi="Times New Roman" w:cs="Times New Roman"/>
          <w:sz w:val="24"/>
          <w:szCs w:val="24"/>
        </w:rPr>
        <w:t xml:space="preserve"> on children’s HFHS snack food intake </w:t>
      </w:r>
      <w:r w:rsidRPr="00745D53">
        <w:rPr>
          <w:rFonts w:ascii="Times New Roman" w:hAnsi="Times New Roman" w:cs="Times New Roman"/>
          <w:sz w:val="24"/>
          <w:szCs w:val="24"/>
        </w:rPr>
        <w:fldChar w:fldCharType="begin" w:fldLock="1"/>
      </w:r>
      <w:r w:rsidR="0042123C" w:rsidRPr="00745D53">
        <w:rPr>
          <w:rFonts w:ascii="Times New Roman" w:hAnsi="Times New Roman" w:cs="Times New Roman"/>
          <w:sz w:val="24"/>
          <w:szCs w:val="24"/>
        </w:rPr>
        <w:instrText>ADDIN CSL_CITATION {"citationItems":[{"id":"ITEM-1","itemData":{"DOI":"10.1016/j.appet.2012.12.015","ISSN":"01956663","PMID":"23274126","abstract":"The main goal of this study was to test whether exposure to happy, neutral, or sad media content influences social modeling effects of (snack) food intake in young children. The study was conducted at 14 Dutch urban and suburban primary schools. The participants (N=112) were asked to watch a movie with a same-sex normal-weight confederate who was instructed to eat either nothing or a standardized amount of snack food (10 chocolate-coated peanuts). The study involved a 3 (movie clips: happy, neutral, and sad)×2 (peer's food intake: no intake versus a standardized intake) between-participants design. A significant interaction between the movie clip condition and intake condition was found (F2,102=3.30, P=.04, Cohen's f2=.20). Positive as well as negative emotions were found to lead to adjustment to the intake of a peer, as compared to that of children in the neutral movie condition. The findings suggest that children eat more mindlessly when watching an emotional movie and, therefore, respond more automatically to a peer's food intake, whereas children may be less susceptible to a peer's intake while watching a neutral movie. As young children are not in the position to choose their food consumption environment yet, parents and schools should provide consumption settings that limit eating in front of the television. © 2012 Elsevier Ltd.","author":[{"dropping-particle":"","family":"Bevelander","given":"Kirsten E.","non-dropping-particle":"","parse-names":false,"suffix":""},{"dropping-particle":"","family":"Meiselman","given":"Herbert L.","non-dropping-particle":"","parse-names":false,"suffix":""},{"dropping-particle":"","family":"Anschütz","given":"Doeschka J.","non-dropping-particle":"","parse-names":false,"suffix":""},{"dropping-particle":"","family":"Engels","given":"Rutger C.M.E.","non-dropping-particle":"","parse-names":false,"suffix":""}],"container-title":"Appetite","id":"ITEM-1","issued":{"date-parts":[["2013"]]},"page":"70-76","title":"Television watching and the emotional impact on social modeling of food intake among children","type":"article-journal","volume":"63"},"uris":["http://www.mendeley.com/documents/?uuid=dab9b204-3cdc-4e2e-b4d1-aa91c5406671"]},{"id":"ITEM-2","itemData":{"DOI":"10.1016/j.appet.2012.02.003","ISSN":"0195-6663","abstract":"This experimental study investigated whether children’s food intake is influenced by a peer’s intake directly and over time and whether this depends upon weight status. The study consisted of two sessions taking place at Dutch primary schools. During the first (social modeling) session, the participants (N = 223) were asked to solve a puzzle with a same-sex normal weight confederate who was instructed to either eat nothing, a small or large amount. In the second session (about two days later), the participants had to solve the puzzle alone while they could freely eat. The study involved a three (no, low, high confederate intake) by two (normal weight, overweight) between-participants design. An interaction effect in the first session suggested that overweight children might be triggered to (over)eat when a peer eats a high amount of snack food, whereas the food intake of normal weight children seemed to depend on whether the confederate did actually eat, regardless of the amount. The guideline set during the first session persisted over time and influenced food intake during the second session, while differences between normal- and overweight children became insignificant. Peers can set an example as to what food intake is appropriate which could affect long-term food intake. (PsycINFO Database Record (c) 2016 APA, all rights reserved)","author":[{"dropping-particle":"","family":"Bevelander","given":"Kirsten E","non-dropping-particle":"","parse-names":false,"suffix":""},{"dropping-particle":"","family":"Anschütz","given":"Doeschka J","non-dropping-particle":"","parse-names":false,"suffix":""},{"dropping-particle":"","family":"Engels","given":"Rutger C M E","non-dropping-particle":"","parse-names":false,"suffix":""}],"container-title":"Appetite","id":"ITEM-2","issue":"3","issued":{"date-parts":[["2012","6"]]},"note":"Accession Number: 2012-11590-020. PMID: 22326506 Partial author list: First Author &amp;amp; Affiliation: Bevelander, Kirsten E.; Behavioural Science Institute, Radboud University Nijmegen, Nijmegen, Netherlands. Release Date: 20120611. Publication Type: Journal (0100), Peer Reviewed Journal (0110). Format Covered: Electronic. Document Type: Journal Article. Language: English. Major Descriptor: Food Intake; Overweight; Social Norms. Minor Descriptor: Childhood Development. Classification: Developmental Psychology (2800). Population: Human (10); Male (30); Female (40). Location: Netherlands. Age Group: Childhood (birth-12 yrs) (100); School Age (6-12 yrs) (180). Tests &amp;amp; Measures: Visual Analogue Scale. Methodology: Empirical Study; Quantitative Study. References Available: Y. Page Count: 9. Issue Publication Date: Jun, 2012. Publication History: First Posted Date: Feb 10, 2012; Accepted Date: Feb 3, 2012; Revised Date: Jan 16, 2012; First Submitted Date: Nov 28, 2011. Copyright Statement: All rights reserved. Elsevier Ltd. 2012.","page":"864-872","publisher":"Elsevier Science","publisher-place":"Bevelander, Kirsten E., Behavioural Science Institute, Radboud University Nijmegen, P.O. Box 9104, 6500 HE, Nijmegen, Netherlands","title":"Social norms in food intake among normal weight and overweight children","type":"article-journal","volume":"58"},"uris":["http://www.mendeley.com/documents/?uuid=e482ffbe-bbbe-4b65-be71-a23d375d1976"]},{"id":"ITEM-3","itemData":{"DOI":"10.1016/j.jada.2008.10.005","ISSN":"00028223","PMID":"19103334","abstract":"Previous studies indicate that the presence of peers influences children's food consumption. It is assumed that one factor producing this effect in children is child modeling of food intake. The present study assesses the effect of a video model on the food intake of overweight (n=22) and nonoverweight (n=22) preadolescent girls. A 2 (weight status)??2 (small vs large serving size) factorial design was used to test the hypothesis that youth model others' food intake. Serving sizes were manipulated by showing a video model selecting and consuming either a small or a large serving of cookies. Results indicate a main effect of serving size condition, F(1,40)=5.1, P&lt;0.05 (d=0.65; 95% confidence interval: 0.35 to 0.65), and a main effect of weight status, F(1,40)=4.9, P&lt;0.05 (d=0.63; 95% confidence interval: 0.35 to 0.65). Participants exposed to the large serving-size condition consumed more cookies than participants exposed to the small serving-size condition and overweight participants consumed considerably more cookies than nonoverweight participants. The interaction of weight status by serving-size condition did not reach statistical significance (P=0.2). These results suggest that peer-modeling influences overweight and nonoverweight preadolescent girls' snack consumption. ?? 2009 American Dietetic Association.","author":[{"dropping-particle":"","family":"Romero","given":"Natalie D.","non-dropping-particle":"","parse-names":false,"suffix":""},{"dropping-particle":"","family":"Epstein","given":"Leonard H.","non-dropping-particle":"","parse-names":false,"suffix":""},{"dropping-particle":"","family":"Salvy","given":"Sarah Jeanne","non-dropping-particle":"","parse-names":false,"suffix":""}],"container-title":"Journal of the American Dietetic Association","id":"ITEM-3","issue":"1","issued":{"date-parts":[["2009"]]},"page":"133-136","publisher":"American Dietetic Association","title":"Peer Modeling Influences Girls' Snack Intake","type":"article-journal","volume":"109"},"uris":["http://www.mendeley.com/documents/?uuid=11660132-16eb-4ca4-b7f6-d6fb6422cf05"]}],"mendeley":{"formattedCitation":"(Bevelander et al., 2012; Bevelander, Meiselman, et al., 2013; Romero et al., 2009)","plainTextFormattedCitation":"(Bevelander et al., 2012; Bevelander, Meiselman, et al., 2013; Romero et al., 2009)","previouslyFormattedCitation":"(Bevelander et al., 2012; Bevelander, Meiselman, et al., 2013; Romero et al., 2009)"},"properties":{"noteIndex":0},"schema":"https://github.com/citation-style-language/schema/raw/master/csl-citation.json"}</w:instrText>
      </w:r>
      <w:r w:rsidRPr="00745D53">
        <w:rPr>
          <w:rFonts w:ascii="Times New Roman" w:hAnsi="Times New Roman" w:cs="Times New Roman"/>
          <w:sz w:val="24"/>
          <w:szCs w:val="24"/>
        </w:rPr>
        <w:fldChar w:fldCharType="separate"/>
      </w:r>
      <w:r w:rsidRPr="00745D53">
        <w:rPr>
          <w:rFonts w:ascii="Times New Roman" w:hAnsi="Times New Roman" w:cs="Times New Roman"/>
          <w:noProof/>
          <w:sz w:val="24"/>
          <w:szCs w:val="24"/>
        </w:rPr>
        <w:t>(Bevelander et al., 2012; Bevelander, Meiselman, et al., 2013; Romero et al., 2009)</w:t>
      </w:r>
      <w:r w:rsidRPr="00745D53">
        <w:rPr>
          <w:rFonts w:ascii="Times New Roman" w:hAnsi="Times New Roman" w:cs="Times New Roman"/>
          <w:sz w:val="24"/>
          <w:szCs w:val="24"/>
        </w:rPr>
        <w:fldChar w:fldCharType="end"/>
      </w:r>
      <w:r w:rsidR="001258EC" w:rsidRPr="00745D53">
        <w:rPr>
          <w:rFonts w:ascii="Times New Roman" w:hAnsi="Times New Roman" w:cs="Times New Roman"/>
          <w:sz w:val="24"/>
          <w:szCs w:val="24"/>
        </w:rPr>
        <w:t xml:space="preserve">. </w:t>
      </w:r>
      <w:r w:rsidRPr="00745D53">
        <w:rPr>
          <w:rFonts w:ascii="Times New Roman" w:hAnsi="Times New Roman" w:cs="Times New Roman"/>
          <w:sz w:val="24"/>
          <w:szCs w:val="24"/>
        </w:rPr>
        <w:t xml:space="preserve">There was a significant effect </w:t>
      </w:r>
      <w:r w:rsidR="00D93AC5" w:rsidRPr="00745D53">
        <w:rPr>
          <w:rFonts w:ascii="Times New Roman" w:hAnsi="Times New Roman" w:cs="Times New Roman"/>
          <w:sz w:val="24"/>
          <w:szCs w:val="24"/>
        </w:rPr>
        <w:t>of</w:t>
      </w:r>
      <w:r w:rsidRPr="00745D53">
        <w:rPr>
          <w:rFonts w:ascii="Times New Roman" w:hAnsi="Times New Roman" w:cs="Times New Roman"/>
          <w:sz w:val="24"/>
          <w:szCs w:val="24"/>
        </w:rPr>
        <w:t xml:space="preserve"> confederate</w:t>
      </w:r>
      <w:r w:rsidR="00D93AC5" w:rsidRPr="00745D53">
        <w:rPr>
          <w:rFonts w:ascii="Times New Roman" w:hAnsi="Times New Roman" w:cs="Times New Roman"/>
          <w:sz w:val="24"/>
          <w:szCs w:val="24"/>
        </w:rPr>
        <w:t xml:space="preserve"> intake</w:t>
      </w:r>
      <w:r w:rsidRPr="00745D53">
        <w:rPr>
          <w:rFonts w:ascii="Times New Roman" w:hAnsi="Times New Roman" w:cs="Times New Roman"/>
          <w:sz w:val="24"/>
          <w:szCs w:val="24"/>
        </w:rPr>
        <w:t xml:space="preserve"> on children’s </w:t>
      </w:r>
      <w:r w:rsidR="00D93AC5" w:rsidRPr="00745D53">
        <w:rPr>
          <w:rFonts w:ascii="Times New Roman" w:hAnsi="Times New Roman" w:cs="Times New Roman"/>
          <w:sz w:val="24"/>
          <w:szCs w:val="24"/>
        </w:rPr>
        <w:t>HFHS</w:t>
      </w:r>
      <w:r w:rsidRPr="00745D53">
        <w:rPr>
          <w:rFonts w:ascii="Times New Roman" w:hAnsi="Times New Roman" w:cs="Times New Roman"/>
          <w:sz w:val="24"/>
          <w:szCs w:val="24"/>
        </w:rPr>
        <w:t xml:space="preserve"> snack food intake (Z = 5.06, </w:t>
      </w:r>
      <w:r w:rsidRPr="00745D53">
        <w:rPr>
          <w:rFonts w:ascii="Times New Roman" w:hAnsi="Times New Roman" w:cs="Times New Roman"/>
          <w:i/>
          <w:iCs/>
          <w:sz w:val="24"/>
          <w:szCs w:val="24"/>
        </w:rPr>
        <w:t xml:space="preserve">p </w:t>
      </w:r>
      <w:r w:rsidRPr="00745D53">
        <w:rPr>
          <w:rFonts w:ascii="Times New Roman" w:hAnsi="Times New Roman" w:cs="Times New Roman"/>
          <w:sz w:val="24"/>
          <w:szCs w:val="24"/>
        </w:rPr>
        <w:t xml:space="preserve">&lt;.001, SMD = 0.48, 95% CI: 0.30, 0.67; </w:t>
      </w:r>
      <w:r w:rsidRPr="00745D53">
        <w:rPr>
          <w:rFonts w:ascii="Times New Roman" w:hAnsi="Times New Roman" w:cs="Times New Roman"/>
          <w:b/>
          <w:bCs/>
          <w:sz w:val="24"/>
          <w:szCs w:val="24"/>
        </w:rPr>
        <w:t>Figure 2</w:t>
      </w:r>
      <w:r w:rsidRPr="00745D53">
        <w:rPr>
          <w:rFonts w:ascii="Times New Roman" w:hAnsi="Times New Roman" w:cs="Times New Roman"/>
          <w:sz w:val="24"/>
          <w:szCs w:val="24"/>
        </w:rPr>
        <w:t>), indicating a medium effect.</w:t>
      </w:r>
    </w:p>
    <w:p w14:paraId="324B88A5" w14:textId="77777777" w:rsidR="008524E6" w:rsidRPr="00745D53" w:rsidRDefault="008524E6" w:rsidP="00CB723A">
      <w:pPr>
        <w:spacing w:line="480" w:lineRule="auto"/>
        <w:rPr>
          <w:rFonts w:ascii="Times New Roman" w:hAnsi="Times New Roman" w:cs="Times New Roman"/>
          <w:sz w:val="24"/>
          <w:szCs w:val="24"/>
        </w:rPr>
      </w:pPr>
    </w:p>
    <w:p w14:paraId="3FFDD525" w14:textId="06CFBCBD" w:rsidR="005F787E" w:rsidRPr="00745D53" w:rsidRDefault="00770D44" w:rsidP="008D1D1A">
      <w:pPr>
        <w:pStyle w:val="ListParagraph"/>
        <w:numPr>
          <w:ilvl w:val="1"/>
          <w:numId w:val="10"/>
        </w:numPr>
        <w:spacing w:line="480" w:lineRule="auto"/>
        <w:rPr>
          <w:rFonts w:ascii="Times New Roman" w:hAnsi="Times New Roman" w:cs="Times New Roman"/>
          <w:b/>
          <w:bCs/>
          <w:i/>
          <w:iCs/>
          <w:sz w:val="24"/>
          <w:szCs w:val="24"/>
        </w:rPr>
      </w:pPr>
      <w:r w:rsidRPr="00745D53">
        <w:rPr>
          <w:rFonts w:ascii="Times New Roman" w:hAnsi="Times New Roman" w:cs="Times New Roman"/>
          <w:b/>
          <w:bCs/>
          <w:i/>
          <w:iCs/>
          <w:sz w:val="24"/>
          <w:szCs w:val="24"/>
        </w:rPr>
        <w:t>Narrative synthesis</w:t>
      </w:r>
    </w:p>
    <w:p w14:paraId="0022E1B4" w14:textId="2324D3A1" w:rsidR="008D59FD" w:rsidRPr="00745D53" w:rsidRDefault="008D1D1A" w:rsidP="001816DF">
      <w:pPr>
        <w:spacing w:line="480" w:lineRule="auto"/>
        <w:rPr>
          <w:rFonts w:ascii="Times New Roman" w:hAnsi="Times New Roman" w:cs="Times New Roman"/>
          <w:i/>
          <w:iCs/>
          <w:sz w:val="24"/>
          <w:szCs w:val="24"/>
        </w:rPr>
      </w:pPr>
      <w:bookmarkStart w:id="2" w:name="_Hlk89937309"/>
      <w:r w:rsidRPr="00745D53">
        <w:rPr>
          <w:rFonts w:ascii="Times New Roman" w:hAnsi="Times New Roman" w:cs="Times New Roman"/>
          <w:i/>
          <w:iCs/>
          <w:sz w:val="24"/>
          <w:szCs w:val="24"/>
        </w:rPr>
        <w:t>3.3.1</w:t>
      </w:r>
      <w:r w:rsidRPr="00745D53">
        <w:rPr>
          <w:rFonts w:ascii="Times New Roman" w:hAnsi="Times New Roman" w:cs="Times New Roman"/>
          <w:b/>
          <w:i/>
          <w:iCs/>
          <w:sz w:val="24"/>
          <w:szCs w:val="24"/>
        </w:rPr>
        <w:t xml:space="preserve"> </w:t>
      </w:r>
      <w:r w:rsidR="008D59FD" w:rsidRPr="00745D53">
        <w:rPr>
          <w:rFonts w:ascii="Times New Roman" w:hAnsi="Times New Roman" w:cs="Times New Roman"/>
          <w:i/>
          <w:iCs/>
          <w:sz w:val="24"/>
          <w:szCs w:val="24"/>
        </w:rPr>
        <w:t>Present vs. remote-confederate peers</w:t>
      </w:r>
    </w:p>
    <w:p w14:paraId="4A5D633A" w14:textId="77777777" w:rsidR="00E31F5D" w:rsidRPr="00745D53" w:rsidRDefault="004812BC" w:rsidP="004E6C39">
      <w:pPr>
        <w:spacing w:line="480" w:lineRule="auto"/>
        <w:rPr>
          <w:rFonts w:ascii="Times New Roman" w:hAnsi="Times New Roman" w:cs="Times New Roman"/>
          <w:iCs/>
          <w:sz w:val="24"/>
          <w:szCs w:val="24"/>
        </w:rPr>
      </w:pPr>
      <w:r w:rsidRPr="00745D53">
        <w:rPr>
          <w:rFonts w:ascii="Times New Roman" w:hAnsi="Times New Roman" w:cs="Times New Roman"/>
          <w:iCs/>
          <w:sz w:val="24"/>
          <w:szCs w:val="24"/>
        </w:rPr>
        <w:t xml:space="preserve">Seven studies from six articles were included in the narrative synthesis. </w:t>
      </w:r>
      <w:r w:rsidR="004E6C39" w:rsidRPr="00745D53">
        <w:rPr>
          <w:rFonts w:ascii="Times New Roman" w:hAnsi="Times New Roman" w:cs="Times New Roman"/>
          <w:iCs/>
          <w:sz w:val="24"/>
          <w:szCs w:val="24"/>
        </w:rPr>
        <w:t xml:space="preserve">In the two studies </w:t>
      </w:r>
      <w:r w:rsidR="00BE2F41" w:rsidRPr="00745D53">
        <w:rPr>
          <w:rFonts w:ascii="Times New Roman" w:hAnsi="Times New Roman" w:cs="Times New Roman"/>
          <w:iCs/>
          <w:sz w:val="24"/>
          <w:szCs w:val="24"/>
        </w:rPr>
        <w:t xml:space="preserve">which </w:t>
      </w:r>
      <w:r w:rsidR="004E6C39" w:rsidRPr="00745D53">
        <w:rPr>
          <w:rFonts w:ascii="Times New Roman" w:hAnsi="Times New Roman" w:cs="Times New Roman"/>
          <w:iCs/>
          <w:sz w:val="24"/>
          <w:szCs w:val="24"/>
        </w:rPr>
        <w:t>us</w:t>
      </w:r>
      <w:r w:rsidR="00BE2F41" w:rsidRPr="00745D53">
        <w:rPr>
          <w:rFonts w:ascii="Times New Roman" w:hAnsi="Times New Roman" w:cs="Times New Roman"/>
          <w:iCs/>
          <w:sz w:val="24"/>
          <w:szCs w:val="24"/>
        </w:rPr>
        <w:t>ed</w:t>
      </w:r>
      <w:r w:rsidR="004E6C39" w:rsidRPr="00745D53">
        <w:rPr>
          <w:rFonts w:ascii="Times New Roman" w:hAnsi="Times New Roman" w:cs="Times New Roman"/>
          <w:iCs/>
          <w:sz w:val="24"/>
          <w:szCs w:val="24"/>
        </w:rPr>
        <w:t xml:space="preserve"> a present confederate peer </w:t>
      </w:r>
      <w:r w:rsidR="004E6C39" w:rsidRPr="00745D53">
        <w:rPr>
          <w:rFonts w:ascii="Times New Roman" w:hAnsi="Times New Roman" w:cs="Times New Roman"/>
          <w:iCs/>
          <w:sz w:val="24"/>
          <w:szCs w:val="24"/>
        </w:rPr>
        <w:fldChar w:fldCharType="begin" w:fldLock="1"/>
      </w:r>
      <w:r w:rsidR="004E6C39" w:rsidRPr="00745D53">
        <w:rPr>
          <w:rFonts w:ascii="Times New Roman" w:hAnsi="Times New Roman" w:cs="Times New Roman"/>
          <w:iCs/>
          <w:sz w:val="24"/>
          <w:szCs w:val="24"/>
        </w:rPr>
        <w:instrText>ADDIN CSL_CITATION {"citationItems":[{"id":"ITEM-1","itemData":{"DOI":"10.1016/j.appet.2012.02.003","ISSN":"0195-6663","abstract":"This experimental study investigated whether children’s food intake is influenced by a peer’s intake directly and over time and whether this depends upon weight status. The study consisted of two sessions taking place at Dutch primary schools. During the first (social modeling) session, the participants (N = 223) were asked to solve a puzzle with a same-sex normal weight confederate who was instructed to either eat nothing, a small or large amount. In the second session (about two days later), the participants had to solve the puzzle alone while they could freely eat. The study involved a three (no, low, high confederate intake) by two (normal weight, overweight) between-participants design. An interaction effect in the first session suggested that overweight children might be triggered to (over)eat when a peer eats a high amount of snack food, whereas the food intake of normal weight children seemed to depend on whether the confederate did actually eat, regardless of the amount. The guideline set during the first session persisted over time and influenced food intake during the second session, while differences between normal- and overweight children became insignificant. Peers can set an example as to what food intake is appropriate which could affect long-term food intake. (PsycINFO Database Record (c) 2016 APA, all rights reserved)","author":[{"dropping-particle":"","family":"Bevelander","given":"Kirsten E","non-dropping-particle":"","parse-names":false,"suffix":""},{"dropping-particle":"","family":"Anschütz","given":"Doeschka J","non-dropping-particle":"","parse-names":false,"suffix":""},{"dropping-particle":"","family":"Engels","given":"Rutger C M E","non-dropping-particle":"","parse-names":false,"suffix":""}],"container-title":"Appetite","id":"ITEM-1","issue":"3","issued":{"date-parts":[["2012","6"]]},"note":"Accession Number: 2012-11590-020. PMID: 22326506 Partial author list: First Author &amp;amp; Affiliation: Bevelander, Kirsten E.; Behavioural Science Institute, Radboud University Nijmegen, Nijmegen, Netherlands. Release Date: 20120611. Publication Type: Journal (0100), Peer Reviewed Journal (0110). Format Covered: Electronic. Document Type: Journal Article. Language: English. Major Descriptor: Food Intake; Overweight; Social Norms. Minor Descriptor: Childhood Development. Classification: Developmental Psychology (2800). Population: Human (10); Male (30); Female (40). Location: Netherlands. Age Group: Childhood (birth-12 yrs) (100); School Age (6-12 yrs) (180). Tests &amp;amp; Measures: Visual Analogue Scale. Methodology: Empirical Study; Quantitative Study. References Available: Y. Page Count: 9. Issue Publication Date: Jun, 2012. Publication History: First Posted Date: Feb 10, 2012; Accepted Date: Feb 3, 2012; Revised Date: Jan 16, 2012; First Submitted Date: Nov 28, 2011. Copyright Statement: All rights reserved. Elsevier Ltd. 2012.","page":"864-872","publisher":"Elsevier Science","publisher-place":"Bevelander, Kirsten E., Behavioural Science Institute, Radboud University Nijmegen, P.O. Box 9104, 6500 HE, Nijmegen, Netherlands","title":"Social norms in food intake among normal weight and overweight children","type":"article-journal","volume":"58"},"uris":["http://www.mendeley.com/documents/?uuid=e482ffbe-bbbe-4b65-be71-a23d375d1976"]},{"id":"ITEM-2","itemData":{"DOI":"10.1016/j.appet.2012.12.015","ISSN":"01956663","PMID":"23274126","abstract":"The main goal of this study was to test whether exposure to happy, neutral, or sad media content influences social modeling effects of (snack) food intake in young children. The study was conducted at 14 Dutch urban and suburban primary schools. The participants (N=112) were asked to watch a movie with a same-sex normal-weight confederate who was instructed to eat either nothing or a standardized amount of snack food (10 chocolate-coated peanuts). The study involved a 3 (movie clips: happy, neutral, and sad)×2 (peer's food intake: no intake versus a standardized intake) between-participants design. A significant interaction between the movie clip condition and intake condition was found (F2,102=3.30, P=.04, Cohen's f2=.20). Positive as well as negative emotions were found to lead to adjustment to the intake of a peer, as compared to that of children in the neutral movie condition. The findings suggest that children eat more mindlessly when watching an emotional movie and, therefore, respond more automatically to a peer's food intake, whereas children may be less susceptible to a peer's intake while watching a neutral movie. As young children are not in the position to choose their food consumption environment yet, parents and schools should provide consumption settings that limit eating in front of the television. © 2012 Elsevier Ltd.","author":[{"dropping-particle":"","family":"Bevelander","given":"Kirsten E.","non-dropping-particle":"","parse-names":false,"suffix":""},{"dropping-particle":"","family":"Meiselman","given":"Herbert L.","non-dropping-particle":"","parse-names":false,"suffix":""},{"dropping-particle":"","family":"Anschütz","given":"Doeschka J.","non-dropping-particle":"","parse-names":false,"suffix":""},{"dropping-particle":"","family":"Engels","given":"Rutger C.M.E.","non-dropping-particle":"","parse-names":false,"suffix":""}],"container-title":"Appetite","id":"ITEM-2","issued":{"date-parts":[["2013"]]},"page":"70-76","title":"Television watching and the emotional impact on social modeling of food intake among children","type":"article-journal","volume":"63"},"uris":["http://www.mendeley.com/documents/?uuid=dab9b204-3cdc-4e2e-b4d1-aa91c5406671"]}],"mendeley":{"formattedCitation":"(Bevelander et al., 2012; Bevelander, Meiselman, et al., 2013)","plainTextFormattedCitation":"(Bevelander et al., 2012; Bevelander, Meiselman, et al., 2013)","previouslyFormattedCitation":"(Bevelander et al., 2012; Bevelander, Meiselman, et al., 2013)"},"properties":{"noteIndex":0},"schema":"https://github.com/citation-style-language/schema/raw/master/csl-citation.json"}</w:instrText>
      </w:r>
      <w:r w:rsidR="004E6C39" w:rsidRPr="00745D53">
        <w:rPr>
          <w:rFonts w:ascii="Times New Roman" w:hAnsi="Times New Roman" w:cs="Times New Roman"/>
          <w:iCs/>
          <w:sz w:val="24"/>
          <w:szCs w:val="24"/>
        </w:rPr>
        <w:fldChar w:fldCharType="separate"/>
      </w:r>
      <w:r w:rsidR="004E6C39" w:rsidRPr="00745D53">
        <w:rPr>
          <w:rFonts w:ascii="Times New Roman" w:hAnsi="Times New Roman" w:cs="Times New Roman"/>
          <w:iCs/>
          <w:noProof/>
          <w:sz w:val="24"/>
          <w:szCs w:val="24"/>
        </w:rPr>
        <w:t>(Bevelander et al., 2012; Bevelander, Meiselman, et al., 2013)</w:t>
      </w:r>
      <w:r w:rsidR="004E6C39" w:rsidRPr="00745D53">
        <w:rPr>
          <w:rFonts w:ascii="Times New Roman" w:hAnsi="Times New Roman" w:cs="Times New Roman"/>
          <w:iCs/>
          <w:sz w:val="24"/>
          <w:szCs w:val="24"/>
        </w:rPr>
        <w:fldChar w:fldCharType="end"/>
      </w:r>
      <w:r w:rsidR="004E6C39" w:rsidRPr="00745D53">
        <w:rPr>
          <w:rFonts w:ascii="Times New Roman" w:hAnsi="Times New Roman" w:cs="Times New Roman"/>
          <w:iCs/>
          <w:sz w:val="24"/>
          <w:szCs w:val="24"/>
        </w:rPr>
        <w:t xml:space="preserve">, the confederate wore a buzzer to indicate when they should eat. The confederate was buzzed immediately after the session had started for high- and low-intake conditions, and every minute in the high-intake condition, and every three minutes in the low-intake condition. Five studies examined the impact of remote-confederate peers on children’s snack </w:t>
      </w:r>
      <w:r w:rsidR="004E6C39" w:rsidRPr="00745D53">
        <w:rPr>
          <w:rFonts w:ascii="Times New Roman" w:hAnsi="Times New Roman" w:cs="Times New Roman"/>
          <w:iCs/>
          <w:sz w:val="24"/>
          <w:szCs w:val="24"/>
        </w:rPr>
        <w:lastRenderedPageBreak/>
        <w:t xml:space="preserve">intake. Three studies exposed children to a fictitious information sheet and a bowl </w:t>
      </w:r>
      <w:r w:rsidR="004E6C39" w:rsidRPr="00745D53">
        <w:rPr>
          <w:rFonts w:ascii="Times New Roman" w:hAnsi="Times New Roman" w:cs="Times New Roman"/>
          <w:iCs/>
          <w:sz w:val="24"/>
          <w:szCs w:val="24"/>
        </w:rPr>
        <w:fldChar w:fldCharType="begin" w:fldLock="1"/>
      </w:r>
      <w:r w:rsidR="004E6C39" w:rsidRPr="00745D53">
        <w:rPr>
          <w:rFonts w:ascii="Times New Roman" w:hAnsi="Times New Roman" w:cs="Times New Roman"/>
          <w:iCs/>
          <w:sz w:val="24"/>
          <w:szCs w:val="24"/>
        </w:rPr>
        <w:instrText>ADDIN CSL_CITATION {"citationItems":[{"id":"ITEM-1","itemData":{"DOI":"10.1016/j.appet.2017.02.015","ISBN":"0195-6663","ISSN":"10958304","PMID":"28192218","abstract":"There is initial evidence that beliefs about the eating behaviour of others (perceived eating norms) can influence children's vegetable consumption, but little research has examined the mechanisms explaining this effect. In two studies we aimed to replicate the effect that perceived eating norms have on children's vegetable consumption, and to explore mechanisms which may underlie the influence of perceived eating norms on children's vegetable consumption. Study 1 investigated whether children follow perceived eating norms due to a desire to maintain personal feelings of social acceptance. Study 2 investigated whether perceived eating norms influence eating behaviour because eating norms provide information which can remove uncertainty about how to behave. Across both studies children were exposed to vegetable consumption information of other children and their vegetable consumption was examined. In both studies children were influenced by perceived eating norms, eating more when led to believe others had eaten a large amount compared to when led to believe others had eaten no vegetables. In Study 1, children were influenced by a perceived eating norm regardless of whether they felt sure or unsure that other children accepted them. In Study 2, children were most influenced by a perceived eating norm if they were eating in a novel context in which it may have been uncertain how to behave, as opposed to an eating context that children had already encountered. Perceived eating norms may influence children's eating behaviour by removing uncertainty about how to behave, otherwise known as informational social influence.","author":[{"dropping-particle":"","family":"Sharps","given":"Maxine","non-dropping-particle":"","parse-names":false,"suffix":""},{"dropping-particle":"","family":"Robinson","given":"Eric","non-dropping-particle":"","parse-names":false,"suffix":""}],"container-title":"Appetite","id":"ITEM-1","issued":{"date-parts":[["2017"]]},"page":"41-50","publisher":"Elsevier Ltd","title":"Perceived eating norms and children's eating behaviour: An informational social influence account","type":"article-journal","volume":"113"},"uris":["http://www.mendeley.com/documents/?uuid=5023334a-6362-4f42-bbf2-c3ce40547580"]},{"id":"ITEM-2","itemData":{"DOI":"10.1186/s12966-015-0296-z","ISBN":"1479-5868","ISSN":"14795868","PMID":"26463044","abstract":"BACKGROUND: Beliefs about the eating behaviour of others (perceived eating norms) have been shown to influence eating behaviour in adults, but no research has examined whether young children are motivated by perceived eating norms.\\n\\nFINDINGS: Here we investigated the effect on vegetable intake of exposing children to information about the vegetable intake of other children. One hundred and forty three children aged 6-11 years old took part in a between-subjects experiment. Children were exposed to information suggesting that other children had eaten a large amount of carrots, no carrots, or control information. Children ate more carrots when they believed that other children had eaten a large amount of carrots, compared to all other conditions.\\n\\nCONCLUSIONS: Perceived eating norms can influence vegetable intake in young children and making use of eating norms to promote healthier eating in children warrants investigation.","author":[{"dropping-particle":"","family":"Sharps","given":"Maxine","non-dropping-particle":"","parse-names":false,"suffix":""},{"dropping-particle":"","family":"Robinson","given":"Eric","non-dropping-particle":"","parse-names":false,"suffix":""}],"container-title":"International Journal of Behavioral Nutrition and Physical Activity","id":"ITEM-2","issue":"1","issued":{"date-parts":[["2015"]]},"page":"10-13","publisher":"International Journal of Behavioral Nutrition and Physical Activity","title":"Perceived eating norms and vegetable consumption in children","type":"article-journal","volume":"12"},"uris":["http://www.mendeley.com/documents/?uuid=59bde3a9-c79b-426b-8c56-942c06f8e10f"]}],"mendeley":{"formattedCitation":"(Sharps &amp; Robinson, 2015, 2017)","plainTextFormattedCitation":"(Sharps &amp; Robinson, 2015, 2017)","previouslyFormattedCitation":"(Sharps &amp; Robinson, 2015, 2017)"},"properties":{"noteIndex":0},"schema":"https://github.com/citation-style-language/schema/raw/master/csl-citation.json"}</w:instrText>
      </w:r>
      <w:r w:rsidR="004E6C39" w:rsidRPr="00745D53">
        <w:rPr>
          <w:rFonts w:ascii="Times New Roman" w:hAnsi="Times New Roman" w:cs="Times New Roman"/>
          <w:iCs/>
          <w:sz w:val="24"/>
          <w:szCs w:val="24"/>
        </w:rPr>
        <w:fldChar w:fldCharType="separate"/>
      </w:r>
      <w:r w:rsidR="004E6C39" w:rsidRPr="00745D53">
        <w:rPr>
          <w:rFonts w:ascii="Times New Roman" w:hAnsi="Times New Roman" w:cs="Times New Roman"/>
          <w:iCs/>
          <w:noProof/>
          <w:sz w:val="24"/>
          <w:szCs w:val="24"/>
        </w:rPr>
        <w:t>(Sharps &amp; Robinson, 2015, 2017)</w:t>
      </w:r>
      <w:r w:rsidR="004E6C39" w:rsidRPr="00745D53">
        <w:rPr>
          <w:rFonts w:ascii="Times New Roman" w:hAnsi="Times New Roman" w:cs="Times New Roman"/>
          <w:iCs/>
          <w:sz w:val="24"/>
          <w:szCs w:val="24"/>
        </w:rPr>
        <w:fldChar w:fldCharType="end"/>
      </w:r>
      <w:r w:rsidR="004E6C39" w:rsidRPr="00745D53">
        <w:rPr>
          <w:rFonts w:ascii="Times New Roman" w:hAnsi="Times New Roman" w:cs="Times New Roman"/>
          <w:iCs/>
          <w:sz w:val="24"/>
          <w:szCs w:val="24"/>
        </w:rPr>
        <w:t xml:space="preserve">. In the high-intake condition the information sheet indicated that other children had eaten all of their vegetables, and the bowl contained one carrot to indicate that the previous child had eaten almost all of their vegetables. The researchers left one carrot in the bowl to demonstrate that carrots had previously been in the bowl. In the no-intake condition the information sheet indicated that other children had eaten none of their vegetables, and the bowl was full to indicate that the ‘previous participant’ had eaten none of their vegetables </w:t>
      </w:r>
      <w:r w:rsidR="004E6C39" w:rsidRPr="00745D53">
        <w:rPr>
          <w:rFonts w:ascii="Times New Roman" w:hAnsi="Times New Roman" w:cs="Times New Roman"/>
          <w:iCs/>
          <w:sz w:val="24"/>
          <w:szCs w:val="24"/>
        </w:rPr>
        <w:fldChar w:fldCharType="begin" w:fldLock="1"/>
      </w:r>
      <w:r w:rsidR="004E6C39" w:rsidRPr="00745D53">
        <w:rPr>
          <w:rFonts w:ascii="Times New Roman" w:hAnsi="Times New Roman" w:cs="Times New Roman"/>
          <w:iCs/>
          <w:sz w:val="24"/>
          <w:szCs w:val="24"/>
        </w:rPr>
        <w:instrText>ADDIN CSL_CITATION {"citationItems":[{"id":"ITEM-1","itemData":{"DOI":"10.1186/s12966-015-0296-z","ISBN":"1479-5868","ISSN":"14795868","PMID":"26463044","abstract":"BACKGROUND: Beliefs about the eating behaviour of others (perceived eating norms) have been shown to influence eating behaviour in adults, but no research has examined whether young children are motivated by perceived eating norms.\\n\\nFINDINGS: Here we investigated the effect on vegetable intake of exposing children to information about the vegetable intake of other children. One hundred and forty three children aged 6-11 years old took part in a between-subjects experiment. Children were exposed to information suggesting that other children had eaten a large amount of carrots, no carrots, or control information. Children ate more carrots when they believed that other children had eaten a large amount of carrots, compared to all other conditions.\\n\\nCONCLUSIONS: Perceived eating norms can influence vegetable intake in young children and making use of eating norms to promote healthier eating in children warrants investigation.","author":[{"dropping-particle":"","family":"Sharps","given":"Maxine","non-dropping-particle":"","parse-names":false,"suffix":""},{"dropping-particle":"","family":"Robinson","given":"Eric","non-dropping-particle":"","parse-names":false,"suffix":""}],"container-title":"International Journal of Behavioral Nutrition and Physical Activity","id":"ITEM-1","issue":"1","issued":{"date-parts":[["2015"]]},"page":"10-13","publisher":"International Journal of Behavioral Nutrition and Physical Activity","title":"Perceived eating norms and vegetable consumption in children","type":"article-journal","volume":"12"},"uris":["http://www.mendeley.com/documents/?uuid=59bde3a9-c79b-426b-8c56-942c06f8e10f"]},{"id":"ITEM-2","itemData":{"DOI":"10.1016/j.appet.2017.02.015","ISBN":"0195-6663","ISSN":"10958304","PMID":"28192218","abstract":"There is initial evidence that beliefs about the eating behaviour of others (perceived eating norms) can influence children's vegetable consumption, but little research has examined the mechanisms explaining this effect. In two studies we aimed to replicate the effect that perceived eating norms have on children's vegetable consumption, and to explore mechanisms which may underlie the influence of perceived eating norms on children's vegetable consumption. Study 1 investigated whether children follow perceived eating norms due to a desire to maintain personal feelings of social acceptance. Study 2 investigated whether perceived eating norms influence eating behaviour because eating norms provide information which can remove uncertainty about how to behave. Across both studies children were exposed to vegetable consumption information of other children and their vegetable consumption was examined. In both studies children were influenced by perceived eating norms, eating more when led to believe others had eaten a large amount compared to when led to believe others had eaten no vegetables. In Study 1, children were influenced by a perceived eating norm regardless of whether they felt sure or unsure that other children accepted them. In Study 2, children were most influenced by a perceived eating norm if they were eating in a novel context in which it may have been uncertain how to behave, as opposed to an eating context that children had already encountered. Perceived eating norms may influence children's eating behaviour by removing uncertainty about how to behave, otherwise known as informational social influence.","author":[{"dropping-particle":"","family":"Sharps","given":"Maxine","non-dropping-particle":"","parse-names":false,"suffix":""},{"dropping-particle":"","family":"Robinson","given":"Eric","non-dropping-particle":"","parse-names":false,"suffix":""}],"container-title":"Appetite","id":"ITEM-2","issued":{"date-parts":[["2017"]]},"page":"41-50","publisher":"Elsevier Ltd","title":"Perceived eating norms and children's eating behaviour: An informational social influence account","type":"article-journal","volume":"113"},"uris":["http://www.mendeley.com/documents/?uuid=5023334a-6362-4f42-bbf2-c3ce40547580"]}],"mendeley":{"formattedCitation":"(Sharps &amp; Robinson, 2015, 2017)","manualFormatting":"(Sharps &amp; Robinson, 2015, 2017)","plainTextFormattedCitation":"(Sharps &amp; Robinson, 2015, 2017)","previouslyFormattedCitation":"(Sharps &amp; Robinson, 2015, 2017)"},"properties":{"noteIndex":0},"schema":"https://github.com/citation-style-language/schema/raw/master/csl-citation.json"}</w:instrText>
      </w:r>
      <w:r w:rsidR="004E6C39" w:rsidRPr="00745D53">
        <w:rPr>
          <w:rFonts w:ascii="Times New Roman" w:hAnsi="Times New Roman" w:cs="Times New Roman"/>
          <w:iCs/>
          <w:sz w:val="24"/>
          <w:szCs w:val="24"/>
        </w:rPr>
        <w:fldChar w:fldCharType="separate"/>
      </w:r>
      <w:r w:rsidR="004E6C39" w:rsidRPr="00745D53">
        <w:rPr>
          <w:rFonts w:ascii="Times New Roman" w:hAnsi="Times New Roman" w:cs="Times New Roman"/>
          <w:iCs/>
          <w:noProof/>
          <w:sz w:val="24"/>
          <w:szCs w:val="24"/>
        </w:rPr>
        <w:t>(Sharps &amp; Robinson, 2015, 2017)</w:t>
      </w:r>
      <w:r w:rsidR="004E6C39" w:rsidRPr="00745D53">
        <w:rPr>
          <w:rFonts w:ascii="Times New Roman" w:hAnsi="Times New Roman" w:cs="Times New Roman"/>
          <w:iCs/>
          <w:sz w:val="24"/>
          <w:szCs w:val="24"/>
        </w:rPr>
        <w:fldChar w:fldCharType="end"/>
      </w:r>
      <w:r w:rsidR="004E6C39" w:rsidRPr="00745D53">
        <w:rPr>
          <w:rFonts w:ascii="Times New Roman" w:hAnsi="Times New Roman" w:cs="Times New Roman"/>
          <w:iCs/>
          <w:sz w:val="24"/>
          <w:szCs w:val="24"/>
        </w:rPr>
        <w:t xml:space="preserve">. One study also used the remote-confederate design described above, but also included a no-norm and a control condition </w:t>
      </w:r>
      <w:r w:rsidR="004E6C39" w:rsidRPr="00745D53">
        <w:rPr>
          <w:rFonts w:ascii="Times New Roman" w:hAnsi="Times New Roman" w:cs="Times New Roman"/>
          <w:iCs/>
          <w:sz w:val="24"/>
          <w:szCs w:val="24"/>
        </w:rPr>
        <w:fldChar w:fldCharType="begin" w:fldLock="1"/>
      </w:r>
      <w:r w:rsidR="004E6C39" w:rsidRPr="00745D53">
        <w:rPr>
          <w:rFonts w:ascii="Times New Roman" w:hAnsi="Times New Roman" w:cs="Times New Roman"/>
          <w:iCs/>
          <w:sz w:val="24"/>
          <w:szCs w:val="24"/>
        </w:rPr>
        <w:instrText>ADDIN CSL_CITATION {"citationItems":[{"id":"ITEM-1","itemData":{"DOI":"10.1186/s12966-015-0296-z","ISBN":"1479-5868","ISSN":"14795868","PMID":"26463044","abstract":"BACKGROUND: Beliefs about the eating behaviour of others (perceived eating norms) have been shown to influence eating behaviour in adults, but no research has examined whether young children are motivated by perceived eating norms.\\n\\nFINDINGS: Here we investigated the effect on vegetable intake of exposing children to information about the vegetable intake of other children. One hundred and forty three children aged 6-11 years old took part in a between-subjects experiment. Children were exposed to information suggesting that other children had eaten a large amount of carrots, no carrots, or control information. Children ate more carrots when they believed that other children had eaten a large amount of carrots, compared to all other conditions.\\n\\nCONCLUSIONS: Perceived eating norms can influence vegetable intake in young children and making use of eating norms to promote healthier eating in children warrants investigation.","author":[{"dropping-particle":"","family":"Sharps","given":"Maxine","non-dropping-particle":"","parse-names":false,"suffix":""},{"dropping-particle":"","family":"Robinson","given":"Eric","non-dropping-particle":"","parse-names":false,"suffix":""}],"container-title":"International Journal of Behavioral Nutrition and Physical Activity","id":"ITEM-1","issue":"1","issued":{"date-parts":[["2015"]]},"page":"10-13","publisher":"International Journal of Behavioral Nutrition and Physical Activity","title":"Perceived eating norms and vegetable consumption in children","type":"article-journal","volume":"12"},"uris":["http://www.mendeley.com/documents/?uuid=59bde3a9-c79b-426b-8c56-942c06f8e10f"]}],"mendeley":{"formattedCitation":"(Sharps &amp; Robinson, 2015)","manualFormatting":"(Sharps &amp; Robinson, 2015)","plainTextFormattedCitation":"(Sharps &amp; Robinson, 2015)","previouslyFormattedCitation":"(Sharps &amp; Robinson, 2015)"},"properties":{"noteIndex":0},"schema":"https://github.com/citation-style-language/schema/raw/master/csl-citation.json"}</w:instrText>
      </w:r>
      <w:r w:rsidR="004E6C39" w:rsidRPr="00745D53">
        <w:rPr>
          <w:rFonts w:ascii="Times New Roman" w:hAnsi="Times New Roman" w:cs="Times New Roman"/>
          <w:iCs/>
          <w:sz w:val="24"/>
          <w:szCs w:val="24"/>
        </w:rPr>
        <w:fldChar w:fldCharType="separate"/>
      </w:r>
      <w:r w:rsidR="004E6C39" w:rsidRPr="00745D53">
        <w:rPr>
          <w:rFonts w:ascii="Times New Roman" w:hAnsi="Times New Roman" w:cs="Times New Roman"/>
          <w:iCs/>
          <w:noProof/>
          <w:sz w:val="24"/>
          <w:szCs w:val="24"/>
        </w:rPr>
        <w:t>(Sharps &amp; Robinson, 2015)</w:t>
      </w:r>
      <w:r w:rsidR="004E6C39" w:rsidRPr="00745D53">
        <w:rPr>
          <w:rFonts w:ascii="Times New Roman" w:hAnsi="Times New Roman" w:cs="Times New Roman"/>
          <w:iCs/>
          <w:sz w:val="24"/>
          <w:szCs w:val="24"/>
        </w:rPr>
        <w:fldChar w:fldCharType="end"/>
      </w:r>
      <w:r w:rsidR="004E6C39" w:rsidRPr="00745D53">
        <w:rPr>
          <w:rFonts w:ascii="Times New Roman" w:hAnsi="Times New Roman" w:cs="Times New Roman"/>
          <w:iCs/>
          <w:sz w:val="24"/>
          <w:szCs w:val="24"/>
        </w:rPr>
        <w:t xml:space="preserve">. The no norm condition showed a fictitious information sheet with the intake column present, but this column did not contain any information, and the bowl contained an item unrelated to food (pens). The control condition did not include the intake column, but children were exposed to the same bowl as the no norm condition. In all conditions the researcher discussed the information sheet and the bowl with the children to ensure the intake information was clear. Two studies examined the intake of a remote-confederate peer who was visible on a television or computer screen </w:t>
      </w:r>
      <w:r w:rsidR="004E6C39" w:rsidRPr="00745D53">
        <w:rPr>
          <w:rFonts w:ascii="Times New Roman" w:hAnsi="Times New Roman" w:cs="Times New Roman"/>
          <w:iCs/>
          <w:sz w:val="24"/>
          <w:szCs w:val="24"/>
        </w:rPr>
        <w:fldChar w:fldCharType="begin" w:fldLock="1"/>
      </w:r>
      <w:r w:rsidR="004E6C39" w:rsidRPr="00745D53">
        <w:rPr>
          <w:rFonts w:ascii="Times New Roman" w:hAnsi="Times New Roman" w:cs="Times New Roman"/>
          <w:iCs/>
          <w:sz w:val="24"/>
          <w:szCs w:val="24"/>
        </w:rPr>
        <w:instrText>ADDIN CSL_CITATION {"citationItems":[{"id":"ITEM-1","itemData":{"DOI":"10.1016/j.jada.2008.10.005","ISSN":"00028223","PMID":"19103334","abstract":"Previous studies indicate that the presence of peers influences children's food consumption. It is assumed that one factor producing this effect in children is child modeling of food intake. The present study assesses the effect of a video model on the food intake of overweight (n=22) and nonoverweight (n=22) preadolescent girls. A 2 (weight status)??2 (small vs large serving size) factorial design was used to test the hypothesis that youth model others' food intake. Serving sizes were manipulated by showing a video model selecting and consuming either a small or a large serving of cookies. Results indicate a main effect of serving size condition, F(1,40)=5.1, P&lt;0.05 (d=0.65; 95% confidence interval: 0.35 to 0.65), and a main effect of weight status, F(1,40)=4.9, P&lt;0.05 (d=0.63; 95% confidence interval: 0.35 to 0.65). Participants exposed to the large serving-size condition consumed more cookies than participants exposed to the small serving-size condition and overweight participants consumed considerably more cookies than nonoverweight participants. The interaction of weight status by serving-size condition did not reach statistical significance (P=0.2). These results suggest that peer-modeling influences overweight and nonoverweight preadolescent girls' snack consumption. ?? 2009 American Dietetic Association.","author":[{"dropping-particle":"","family":"Romero","given":"Natalie D.","non-dropping-particle":"","parse-names":false,"suffix":""},{"dropping-particle":"","family":"Epstein","given":"Leonard H.","non-dropping-particle":"","parse-names":false,"suffix":""},{"dropping-particle":"","family":"Salvy","given":"Sarah Jeanne","non-dropping-particle":"","parse-names":false,"suffix":""}],"container-title":"Journal of the American Dietetic Association","id":"ITEM-1","issue":"1","issued":{"date-parts":[["2009"]]},"page":"133-136","publisher":"American Dietetic Association","title":"Peer Modeling Influences Girls' Snack Intake","type":"article-journal","volume":"109"},"uris":["http://www.mendeley.com/documents/?uuid=11660132-16eb-4ca4-b7f6-d6fb6422cf05"]},{"id":"ITEM-2","itemData":{"DOI":"10.1371/journal.pone.0072481","ISBN":"1932-6203","ISSN":"19326203","PMID":"24015251","abstract":"OBJECTIVE: This experimental study investigated the impact of peers on palatable food intake of youngsters within a social media setting. To determine whether this effect was moderated by self-esteem, the present study examined the roles of global explicit self-esteem (ESE), body esteem (BE) and implicit self-esteem (ISE). METHODS: Participants (N = 118; 38.1% boys; M age 11.14±.79) were asked to play a computer game while they believed to interact online with a same-sex normal-weight remote confederate (i.e., instructed peer) who ate either nothing, a small or large amount of candy. RESULTS: Participants modeled the candy intake of peers via a social media interaction, but this was qualified by their self-esteem. Participants with higher ISE adjusted their candy intake to that of a peer more closely than those with lower ISE when the confederate ate nothing compared to when eating a modest (β = .26, p = .05) or considerable amount of candy (kcal) (β = .32, p = .001). In contrast, participants with lower BE modeled peer intake more than those with higher BE when eating nothing compared to a considerable amount of candy (kcal) (β = .21, p = .02); ESE did not moderate social modeling behavior. In addition, participants with higher discrepant or \"damaged\" self-esteem (i.e., high ISE and low ESE) modeled peer intake more when the peer ate nothing or a modest amount compared to a substantial amount of candy (kcal) (β = -.24, p = .004; β = -.26, p&lt;.0001, respectively). CONCLUSION: Youngsters conform to the amount of palatable food eaten by peers through social media interaction. Those with lower body esteem or damaged self-esteem may be more at risk to peer influences on food intake.","author":[{"dropping-particle":"","family":"Bevelander","given":"Kirsten E.","non-dropping-particle":"","parse-names":false,"suffix":""},{"dropping-particle":"","family":"Anschütz","given":"Doeschka J.","non-dropping-particle":"","parse-names":false,"suffix":""},{"dropping-particle":"","family":"Creemers","given":"Daan H.M.","non-dropping-particle":"","parse-names":false,"suffix":""},{"dropping-particle":"","family":"Kleinjan","given":"Marloes","non-dropping-particle":"","parse-names":false,"suffix":""},{"dropping-particle":"","family":"Engels","given":"Rutger C.M.E.","non-dropping-particle":"","parse-names":false,"suffix":""}],"container-title":"PLoS ONE","id":"ITEM-2","issue":"8","issued":{"date-parts":[["2013"]]},"title":"The Role of Explicit and Implicit Self-Esteem in Peer Modeling of Palatable Food Intake: A Study on Social Media Interaction among Youngsters","type":"article-journal","volume":"8"},"uris":["http://www.mendeley.com/documents/?uuid=c2fa4cd7-b05d-482e-9896-ac9c9b306775"]}],"mendeley":{"formattedCitation":"(Bevelander, Anschütz, et al., 2013; Romero et al., 2009)","plainTextFormattedCitation":"(Bevelander, Anschütz, et al., 2013; Romero et al., 2009)","previouslyFormattedCitation":"(Bevelander, Anschütz, et al., 2013; Romero et al., 2009)"},"properties":{"noteIndex":0},"schema":"https://github.com/citation-style-language/schema/raw/master/csl-citation.json"}</w:instrText>
      </w:r>
      <w:r w:rsidR="004E6C39" w:rsidRPr="00745D53">
        <w:rPr>
          <w:rFonts w:ascii="Times New Roman" w:hAnsi="Times New Roman" w:cs="Times New Roman"/>
          <w:iCs/>
          <w:sz w:val="24"/>
          <w:szCs w:val="24"/>
        </w:rPr>
        <w:fldChar w:fldCharType="separate"/>
      </w:r>
      <w:r w:rsidR="004E6C39" w:rsidRPr="00745D53">
        <w:rPr>
          <w:rFonts w:ascii="Times New Roman" w:hAnsi="Times New Roman" w:cs="Times New Roman"/>
          <w:iCs/>
          <w:noProof/>
          <w:sz w:val="24"/>
          <w:szCs w:val="24"/>
        </w:rPr>
        <w:t>(Bevelander, Anschütz, et al., 2013; Romero et al., 2009)</w:t>
      </w:r>
      <w:r w:rsidR="004E6C39" w:rsidRPr="00745D53">
        <w:rPr>
          <w:rFonts w:ascii="Times New Roman" w:hAnsi="Times New Roman" w:cs="Times New Roman"/>
          <w:iCs/>
          <w:sz w:val="24"/>
          <w:szCs w:val="24"/>
        </w:rPr>
        <w:fldChar w:fldCharType="end"/>
      </w:r>
      <w:r w:rsidR="004E6C39" w:rsidRPr="00745D53">
        <w:rPr>
          <w:rFonts w:ascii="Times New Roman" w:hAnsi="Times New Roman" w:cs="Times New Roman"/>
          <w:iCs/>
          <w:sz w:val="24"/>
          <w:szCs w:val="24"/>
        </w:rPr>
        <w:t xml:space="preserve">. In both studies the remote-confederate peer was visible and the children could see how much the remote-confederate was eating. Romero et al (2009) compared a high- vs. a low-intake remote-confederate peer, and Bevelander et al (2013) compared high-, low- and no-eating remote-confederate peers. The children were led to believe that the confederate on the screen was taking part in the experiment in an adjacent room. </w:t>
      </w:r>
    </w:p>
    <w:p w14:paraId="2908CF8F" w14:textId="30C0EE72" w:rsidR="008D59FD" w:rsidRPr="00745D53" w:rsidRDefault="008D59FD" w:rsidP="008D59FD">
      <w:pPr>
        <w:spacing w:line="480" w:lineRule="auto"/>
        <w:rPr>
          <w:rFonts w:ascii="Times New Roman" w:hAnsi="Times New Roman" w:cs="Times New Roman"/>
          <w:sz w:val="24"/>
          <w:szCs w:val="24"/>
        </w:rPr>
      </w:pPr>
      <w:r w:rsidRPr="00745D53">
        <w:rPr>
          <w:rFonts w:ascii="Times New Roman" w:hAnsi="Times New Roman" w:cs="Times New Roman"/>
          <w:sz w:val="24"/>
          <w:szCs w:val="24"/>
        </w:rPr>
        <w:t xml:space="preserve">The type of confederate (present vs. remote) did not affect whether children’s food intake was influenced by the confederate’s intake: Children were influenced by the confederate peer regardless of whether the confederate was present or remote. However, there was more </w:t>
      </w:r>
      <w:r w:rsidRPr="00745D53">
        <w:rPr>
          <w:rFonts w:ascii="Times New Roman" w:hAnsi="Times New Roman" w:cs="Times New Roman"/>
          <w:sz w:val="24"/>
          <w:szCs w:val="24"/>
        </w:rPr>
        <w:lastRenderedPageBreak/>
        <w:t xml:space="preserve">variation in how much the high-intake confederate peer influenced children’s food intake in the present confederate designs than in the remote-confederate designs. In the present confederate studies, exposure to the high-intake confederate resulted in a larger intake (between 27% and 49% more) than exposure to a no-intake confederate, and exposure to the high-intake confederate also resulted in a larger intake (32% more) than exposure to a low-intake confederate. In studies using a remote-confederate design, the high-intake confederate resulted in 53-59% larger intake relative to the no-intake confederate, and in 32% greater intake compared to the low-intake condition. </w:t>
      </w:r>
    </w:p>
    <w:p w14:paraId="6D74268C" w14:textId="77777777" w:rsidR="007C46B6" w:rsidRPr="00745D53" w:rsidRDefault="007C46B6" w:rsidP="004E6C39">
      <w:pPr>
        <w:spacing w:line="480" w:lineRule="auto"/>
        <w:rPr>
          <w:rFonts w:ascii="Times New Roman" w:hAnsi="Times New Roman" w:cs="Times New Roman"/>
          <w:i/>
          <w:iCs/>
          <w:sz w:val="24"/>
          <w:szCs w:val="24"/>
        </w:rPr>
      </w:pPr>
    </w:p>
    <w:p w14:paraId="445DD21B" w14:textId="6A913413" w:rsidR="004E6C39" w:rsidRPr="00745D53" w:rsidRDefault="008D1D1A" w:rsidP="004E6C39">
      <w:pPr>
        <w:spacing w:line="480" w:lineRule="auto"/>
        <w:rPr>
          <w:rFonts w:ascii="Times New Roman" w:hAnsi="Times New Roman" w:cs="Times New Roman"/>
          <w:i/>
          <w:iCs/>
          <w:sz w:val="24"/>
          <w:szCs w:val="24"/>
        </w:rPr>
      </w:pPr>
      <w:r w:rsidRPr="00745D53">
        <w:rPr>
          <w:rFonts w:ascii="Times New Roman" w:hAnsi="Times New Roman" w:cs="Times New Roman"/>
          <w:i/>
          <w:iCs/>
          <w:sz w:val="24"/>
          <w:szCs w:val="24"/>
        </w:rPr>
        <w:t>3.3.</w:t>
      </w:r>
      <w:r w:rsidR="00E43327" w:rsidRPr="00745D53">
        <w:rPr>
          <w:rFonts w:ascii="Times New Roman" w:hAnsi="Times New Roman" w:cs="Times New Roman"/>
          <w:i/>
          <w:iCs/>
          <w:sz w:val="24"/>
          <w:szCs w:val="24"/>
        </w:rPr>
        <w:t>2</w:t>
      </w:r>
      <w:r w:rsidRPr="00745D53">
        <w:rPr>
          <w:rFonts w:ascii="Times New Roman" w:hAnsi="Times New Roman" w:cs="Times New Roman"/>
          <w:i/>
          <w:iCs/>
          <w:sz w:val="24"/>
          <w:szCs w:val="24"/>
        </w:rPr>
        <w:t xml:space="preserve"> </w:t>
      </w:r>
      <w:r w:rsidR="004E6C39" w:rsidRPr="00745D53">
        <w:rPr>
          <w:rFonts w:ascii="Times New Roman" w:hAnsi="Times New Roman" w:cs="Times New Roman"/>
          <w:i/>
          <w:iCs/>
          <w:sz w:val="24"/>
          <w:szCs w:val="24"/>
        </w:rPr>
        <w:t>Intake condition</w:t>
      </w:r>
    </w:p>
    <w:p w14:paraId="31F519BC" w14:textId="7D6F0024" w:rsidR="005F787E" w:rsidRPr="00745D53" w:rsidRDefault="008D59FD" w:rsidP="005F787E">
      <w:pPr>
        <w:spacing w:line="480" w:lineRule="auto"/>
        <w:rPr>
          <w:rFonts w:ascii="Times New Roman" w:hAnsi="Times New Roman" w:cs="Times New Roman"/>
          <w:iCs/>
          <w:sz w:val="24"/>
          <w:szCs w:val="24"/>
        </w:rPr>
      </w:pPr>
      <w:r w:rsidRPr="00745D53">
        <w:rPr>
          <w:rFonts w:ascii="Times New Roman" w:hAnsi="Times New Roman" w:cs="Times New Roman"/>
          <w:sz w:val="24"/>
          <w:szCs w:val="24"/>
        </w:rPr>
        <w:t xml:space="preserve">The amount of food eaten by the high-intake confederate peers differed between the studies and ranged from the high-intake confederate peers eating ten sweets (chocolate covered peanuts) to all of the mini cookies/ vegetables. The intake of a low-intake confederate ranged from three sweets </w:t>
      </w:r>
      <w:r w:rsidRPr="00745D53">
        <w:rPr>
          <w:rFonts w:ascii="Times New Roman" w:hAnsi="Times New Roman" w:cs="Times New Roman"/>
          <w:sz w:val="24"/>
          <w:szCs w:val="24"/>
        </w:rPr>
        <w:fldChar w:fldCharType="begin" w:fldLock="1"/>
      </w:r>
      <w:r w:rsidRPr="00745D53">
        <w:rPr>
          <w:rFonts w:ascii="Times New Roman" w:hAnsi="Times New Roman" w:cs="Times New Roman"/>
          <w:sz w:val="24"/>
          <w:szCs w:val="24"/>
        </w:rPr>
        <w:instrText>ADDIN CSL_CITATION {"citationItems":[{"id":"ITEM-1","itemData":{"DOI":"10.1016/j.appet.2012.02.003","ISSN":"0195-6663","abstract":"This experimental study investigated whether children’s food intake is influenced by a peer’s intake directly and over time and whether this depends upon weight status. The study consisted of two sessions taking place at Dutch primary schools. During the first (social modeling) session, the participants (N = 223) were asked to solve a puzzle with a same-sex normal weight confederate who was instructed to either eat nothing, a small or large amount. In the second session (about two days later), the participants had to solve the puzzle alone while they could freely eat. The study involved a three (no, low, high confederate intake) by two (normal weight, overweight) between-participants design. An interaction effect in the first session suggested that overweight children might be triggered to (over)eat when a peer eats a high amount of snack food, whereas the food intake of normal weight children seemed to depend on whether the confederate did actually eat, regardless of the amount. The guideline set during the first session persisted over time and influenced food intake during the second session, while differences between normal- and overweight children became insignificant. Peers can set an example as to what food intake is appropriate which could affect long-term food intake. (PsycINFO Database Record (c) 2016 APA, all rights reserved)","author":[{"dropping-particle":"","family":"Bevelander","given":"Kirsten E","non-dropping-particle":"","parse-names":false,"suffix":""},{"dropping-particle":"","family":"Anschütz","given":"Doeschka J","non-dropping-particle":"","parse-names":false,"suffix":""},{"dropping-particle":"","family":"Engels","given":"Rutger C M E","non-dropping-particle":"","parse-names":false,"suffix":""}],"container-title":"Appetite","id":"ITEM-1","issue":"3","issued":{"date-parts":[["2012","6"]]},"note":"Accession Number: 2012-11590-020. PMID: 22326506 Partial author list: First Author &amp;amp; Affiliation: Bevelander, Kirsten E.; Behavioural Science Institute, Radboud University Nijmegen, Nijmegen, Netherlands. Release Date: 20120611. Publication Type: Journal (0100), Peer Reviewed Journal (0110). Format Covered: Electronic. Document Type: Journal Article. Language: English. Major Descriptor: Food Intake; Overweight; Social Norms. Minor Descriptor: Childhood Development. Classification: Developmental Psychology (2800). Population: Human (10); Male (30); Female (40). Location: Netherlands. Age Group: Childhood (birth-12 yrs) (100); School Age (6-12 yrs) (180). Tests &amp;amp; Measures: Visual Analogue Scale. Methodology: Empirical Study; Quantitative Study. References Available: Y. Page Count: 9. Issue Publication Date: Jun, 2012. Publication History: First Posted Date: Feb 10, 2012; Accepted Date: Feb 3, 2012; Revised Date: Jan 16, 2012; First Submitted Date: Nov 28, 2011. Copyright Statement: All rights reserved. Elsevier Ltd. 2012.","page":"864-872","publisher":"Elsevier Science","publisher-place":"Bevelander, Kirsten E., Behavioural Science Institute, Radboud University Nijmegen, P.O. Box 9104, 6500 HE, Nijmegen, Netherlands","title":"Social norms in food intake among normal weight and overweight children","type":"article-journal","volume":"58"},"uris":["http://www.mendeley.com/documents/?uuid=e482ffbe-bbbe-4b65-be71-a23d375d1976"]}],"mendeley":{"formattedCitation":"(Bevelander et al., 2012)","manualFormatting":"(Bevelander et al., 2012)","plainTextFormattedCitation":"(Bevelander et al., 2012)","previouslyFormattedCitation":"(Bevelander et al., 2012)"},"properties":{"noteIndex":0},"schema":"https://github.com/citation-style-language/schema/raw/master/csl-citation.json"}</w:instrText>
      </w:r>
      <w:r w:rsidRPr="00745D53">
        <w:rPr>
          <w:rFonts w:ascii="Times New Roman" w:hAnsi="Times New Roman" w:cs="Times New Roman"/>
          <w:sz w:val="24"/>
          <w:szCs w:val="24"/>
        </w:rPr>
        <w:fldChar w:fldCharType="separate"/>
      </w:r>
      <w:r w:rsidRPr="00745D53">
        <w:rPr>
          <w:rFonts w:ascii="Times New Roman" w:hAnsi="Times New Roman" w:cs="Times New Roman"/>
          <w:noProof/>
          <w:sz w:val="24"/>
          <w:szCs w:val="24"/>
        </w:rPr>
        <w:t>(Bevelander et al., 2012)</w:t>
      </w:r>
      <w:r w:rsidRPr="00745D53">
        <w:rPr>
          <w:rFonts w:ascii="Times New Roman" w:hAnsi="Times New Roman" w:cs="Times New Roman"/>
          <w:sz w:val="24"/>
          <w:szCs w:val="24"/>
        </w:rPr>
        <w:fldChar w:fldCharType="end"/>
      </w:r>
      <w:r w:rsidRPr="00745D53">
        <w:rPr>
          <w:rFonts w:ascii="Times New Roman" w:hAnsi="Times New Roman" w:cs="Times New Roman"/>
          <w:sz w:val="24"/>
          <w:szCs w:val="24"/>
        </w:rPr>
        <w:t xml:space="preserve"> to seven mini cookies (the equivalent of two and a half cookies; </w:t>
      </w:r>
      <w:r w:rsidRPr="00745D53">
        <w:rPr>
          <w:rFonts w:ascii="Times New Roman" w:hAnsi="Times New Roman" w:cs="Times New Roman"/>
          <w:sz w:val="24"/>
          <w:szCs w:val="24"/>
        </w:rPr>
        <w:fldChar w:fldCharType="begin" w:fldLock="1"/>
      </w:r>
      <w:r w:rsidRPr="00745D53">
        <w:rPr>
          <w:rFonts w:ascii="Times New Roman" w:hAnsi="Times New Roman" w:cs="Times New Roman"/>
          <w:sz w:val="24"/>
          <w:szCs w:val="24"/>
        </w:rPr>
        <w:instrText>ADDIN CSL_CITATION {"citationItems":[{"id":"ITEM-1","itemData":{"DOI":"10.1016/j.jada.2008.10.005","ISSN":"00028223","PMID":"19103334","abstract":"Previous studies indicate that the presence of peers influences children's food consumption. It is assumed that one factor producing this effect in children is child modeling of food intake. The present study assesses the effect of a video model on the food intake of overweight (n=22) and nonoverweight (n=22) preadolescent girls. A 2 (weight status)??2 (small vs large serving size) factorial design was used to test the hypothesis that youth model others' food intake. Serving sizes were manipulated by showing a video model selecting and consuming either a small or a large serving of cookies. Results indicate a main effect of serving size condition, F(1,40)=5.1, P&lt;0.05 (d=0.65; 95% confidence interval: 0.35 to 0.65), and a main effect of weight status, F(1,40)=4.9, P&lt;0.05 (d=0.63; 95% confidence interval: 0.35 to 0.65). Participants exposed to the large serving-size condition consumed more cookies than participants exposed to the small serving-size condition and overweight participants consumed considerably more cookies than nonoverweight participants. The interaction of weight status by serving-size condition did not reach statistical significance (P=0.2). These results suggest that peer-modeling influences overweight and nonoverweight preadolescent girls' snack consumption. ?? 2009 American Dietetic Association.","author":[{"dropping-particle":"","family":"Romero","given":"Natalie D.","non-dropping-particle":"","parse-names":false,"suffix":""},{"dropping-particle":"","family":"Epstein","given":"Leonard H.","non-dropping-particle":"","parse-names":false,"suffix":""},{"dropping-particle":"","family":"Salvy","given":"Sarah Jeanne","non-dropping-particle":"","parse-names":false,"suffix":""}],"container-title":"Journal of the American Dietetic Association","id":"ITEM-1","issue":"1","issued":{"date-parts":[["2009"]]},"page":"133-136","publisher":"American Dietetic Association","title":"Peer Modeling Influences Girls' Snack Intake","type":"article-journal","volume":"109"},"uris":["http://www.mendeley.com/documents/?uuid=11660132-16eb-4ca4-b7f6-d6fb6422cf05"]}],"mendeley":{"formattedCitation":"(Romero et al., 2009)","manualFormatting":"Romero et al., 2009)","plainTextFormattedCitation":"(Romero et al., 2009)","previouslyFormattedCitation":"(Romero et al., 2009)"},"properties":{"noteIndex":0},"schema":"https://github.com/citation-style-language/schema/raw/master/csl-citation.json"}</w:instrText>
      </w:r>
      <w:r w:rsidRPr="00745D53">
        <w:rPr>
          <w:rFonts w:ascii="Times New Roman" w:hAnsi="Times New Roman" w:cs="Times New Roman"/>
          <w:sz w:val="24"/>
          <w:szCs w:val="24"/>
        </w:rPr>
        <w:fldChar w:fldCharType="separate"/>
      </w:r>
      <w:r w:rsidRPr="00745D53">
        <w:rPr>
          <w:rFonts w:ascii="Times New Roman" w:hAnsi="Times New Roman" w:cs="Times New Roman"/>
          <w:noProof/>
          <w:sz w:val="24"/>
          <w:szCs w:val="24"/>
        </w:rPr>
        <w:t>Romero et al., 2009)</w:t>
      </w:r>
      <w:r w:rsidRPr="00745D53">
        <w:rPr>
          <w:rFonts w:ascii="Times New Roman" w:hAnsi="Times New Roman" w:cs="Times New Roman"/>
          <w:sz w:val="24"/>
          <w:szCs w:val="24"/>
        </w:rPr>
        <w:fldChar w:fldCharType="end"/>
      </w:r>
      <w:r w:rsidRPr="00745D53">
        <w:rPr>
          <w:rFonts w:ascii="Times New Roman" w:hAnsi="Times New Roman" w:cs="Times New Roman"/>
          <w:sz w:val="24"/>
          <w:szCs w:val="24"/>
        </w:rPr>
        <w:t xml:space="preserve">. </w:t>
      </w:r>
      <w:r w:rsidR="004E6C39" w:rsidRPr="00745D53">
        <w:rPr>
          <w:rFonts w:ascii="Times New Roman" w:hAnsi="Times New Roman" w:cs="Times New Roman"/>
          <w:sz w:val="24"/>
          <w:szCs w:val="24"/>
        </w:rPr>
        <w:t xml:space="preserve">Exposure to a high-intake confederate peer influenced children to eat between 24% and 59% more than exposure to a no-intake confederate peer </w:t>
      </w:r>
      <w:r w:rsidR="004E6C39" w:rsidRPr="00745D53">
        <w:rPr>
          <w:rFonts w:ascii="Times New Roman" w:hAnsi="Times New Roman" w:cs="Times New Roman"/>
          <w:sz w:val="24"/>
          <w:szCs w:val="24"/>
        </w:rPr>
        <w:fldChar w:fldCharType="begin" w:fldLock="1"/>
      </w:r>
      <w:r w:rsidR="004E6C39" w:rsidRPr="00745D53">
        <w:rPr>
          <w:rFonts w:ascii="Times New Roman" w:hAnsi="Times New Roman" w:cs="Times New Roman"/>
          <w:sz w:val="24"/>
          <w:szCs w:val="24"/>
        </w:rPr>
        <w:instrText>ADDIN CSL_CITATION {"citationItems":[{"id":"ITEM-1","itemData":{"DOI":"10.1016/j.appet.2017.02.015","ISBN":"0195-6663","ISSN":"10958304","PMID":"28192218","abstract":"There is initial evidence that beliefs about the eating behaviour of others (perceived eating norms) can influence children's vegetable consumption, but little research has examined the mechanisms explaining this effect. In two studies we aimed to replicate the effect that perceived eating norms have on children's vegetable consumption, and to explore mechanisms which may underlie the influence of perceived eating norms on children's vegetable consumption. Study 1 investigated whether children follow perceived eating norms due to a desire to maintain personal feelings of social acceptance. Study 2 investigated whether perceived eating norms influence eating behaviour because eating norms provide information which can remove uncertainty about how to behave. Across both studies children were exposed to vegetable consumption information of other children and their vegetable consumption was examined. In both studies children were influenced by perceived eating norms, eating more when led to believe others had eaten a large amount compared to when led to believe others had eaten no vegetables. In Study 1, children were influenced by a perceived eating norm regardless of whether they felt sure or unsure that other children accepted them. In Study 2, children were most influenced by a perceived eating norm if they were eating in a novel context in which it may have been uncertain how to behave, as opposed to an eating context that children had already encountered. Perceived eating norms may influence children's eating behaviour by removing uncertainty about how to behave, otherwise known as informational social influence.","author":[{"dropping-particle":"","family":"Sharps","given":"Maxine","non-dropping-particle":"","parse-names":false,"suffix":""},{"dropping-particle":"","family":"Robinson","given":"Eric","non-dropping-particle":"","parse-names":false,"suffix":""}],"container-title":"Appetite","id":"ITEM-1","issued":{"date-parts":[["2017"]]},"page":"41-50","publisher":"Elsevier Ltd","title":"Perceived eating norms and children's eating behaviour: An informational social influence account","type":"article-journal","volume":"113"},"uris":["http://www.mendeley.com/documents/?uuid=5023334a-6362-4f42-bbf2-c3ce40547580"]},{"id":"ITEM-2","itemData":{"DOI":"10.1186/s12966-015-0296-z","ISBN":"1479-5868","ISSN":"14795868","PMID":"26463044","abstract":"BACKGROUND: Beliefs about the eating behaviour of others (perceived eating norms) have been shown to influence eating behaviour in adults, but no research has examined whether young children are motivated by perceived eating norms.\\n\\nFINDINGS: Here we investigated the effect on vegetable intake of exposing children to information about the vegetable intake of other children. One hundred and forty three children aged 6-11 years old took part in a between-subjects experiment. Children were exposed to information suggesting that other children had eaten a large amount of carrots, no carrots, or control information. Children ate more carrots when they believed that other children had eaten a large amount of carrots, compared to all other conditions.\\n\\nCONCLUSIONS: Perceived eating norms can influence vegetable intake in young children and making use of eating norms to promote healthier eating in children warrants investigation.","author":[{"dropping-particle":"","family":"Sharps","given":"Maxine","non-dropping-particle":"","parse-names":false,"suffix":""},{"dropping-particle":"","family":"Robinson","given":"Eric","non-dropping-particle":"","parse-names":false,"suffix":""}],"container-title":"International Journal of Behavioral Nutrition and Physical Activity","id":"ITEM-2","issue":"1","issued":{"date-parts":[["2015"]]},"page":"10-13","publisher":"International Journal of Behavioral Nutrition and Physical Activity","title":"Perceived eating norms and vegetable consumption in children","type":"article-journal","volume":"12"},"uris":["http://www.mendeley.com/documents/?uuid=59bde3a9-c79b-426b-8c56-942c06f8e10f"]},{"id":"ITEM-3","itemData":{"DOI":"10.1016/j.appet.2012.12.015","ISSN":"01956663","PMID":"23274126","abstract":"The main goal of this study was to test whether exposure to happy, neutral, or sad media content influences social modeling effects of (snack) food intake in young children. The study was conducted at 14 Dutch urban and suburban primary schools. The participants (N=112) were asked to watch a movie with a same-sex normal-weight confederate who was instructed to eat either nothing or a standardized amount of snack food (10 chocolate-coated peanuts). The study involved a 3 (movie clips: happy, neutral, and sad)×2 (peer's food intake: no intake versus a standardized intake) between-participants design. A significant interaction between the movie clip condition and intake condition was found (F2,102=3.30, P=.04, Cohen's f2=.20). Positive as well as negative emotions were found to lead to adjustment to the intake of a peer, as compared to that of children in the neutral movie condition. The findings suggest that children eat more mindlessly when watching an emotional movie and, therefore, respond more automatically to a peer's food intake, whereas children may be less susceptible to a peer's intake while watching a neutral movie. As young children are not in the position to choose their food consumption environment yet, parents and schools should provide consumption settings that limit eating in front of the television. © 2012 Elsevier Ltd.","author":[{"dropping-particle":"","family":"Bevelander","given":"Kirsten E.","non-dropping-particle":"","parse-names":false,"suffix":""},{"dropping-particle":"","family":"Meiselman","given":"Herbert L.","non-dropping-particle":"","parse-names":false,"suffix":""},{"dropping-particle":"","family":"Anschütz","given":"Doeschka J.","non-dropping-particle":"","parse-names":false,"suffix":""},{"dropping-particle":"","family":"Engels","given":"Rutger C.M.E.","non-dropping-particle":"","parse-names":false,"suffix":""}],"container-title":"Appetite","id":"ITEM-3","issued":{"date-parts":[["2013"]]},"page":"70-76","title":"Television watching and the emotional impact on social modeling of food intake among children","type":"article-journal","volume":"63"},"uris":["http://www.mendeley.com/documents/?uuid=dab9b204-3cdc-4e2e-b4d1-aa91c5406671"]},{"id":"ITEM-4","itemData":{"DOI":"10.1016/j.appet.2012.02.003","ISSN":"0195-6663","abstract":"This experimental study investigated whether children’s food intake is influenced by a peer’s intake directly and over time and whether this depends upon weight status. The study consisted of two sessions taking place at Dutch primary schools. During the first (social modeling) session, the participants (N = 223) were asked to solve a puzzle with a same-sex normal weight confederate who was instructed to either eat nothing, a small or large amount. In the second session (about two days later), the participants had to solve the puzzle alone while they could freely eat. The study involved a three (no, low, high confederate intake) by two (normal weight, overweight) between-participants design. An interaction effect in the first session suggested that overweight children might be triggered to (over)eat when a peer eats a high amount of snack food, whereas the food intake of normal weight children seemed to depend on whether the confederate did actually eat, regardless of the amount. The guideline set during the first session persisted over time and influenced food intake during the second session, while differences between normal- and overweight children became insignificant. Peers can set an example as to what food intake is appropriate which could affect long-term food intake. (PsycINFO Database Record (c) 2016 APA, all rights reserved)","author":[{"dropping-particle":"","family":"Bevelander","given":"Kirsten E","non-dropping-particle":"","parse-names":false,"suffix":""},{"dropping-particle":"","family":"Anschütz","given":"Doeschka J","non-dropping-particle":"","parse-names":false,"suffix":""},{"dropping-particle":"","family":"Engels","given":"Rutger C M E","non-dropping-particle":"","parse-names":false,"suffix":""}],"container-title":"Appetite","id":"ITEM-4","issue":"3","issued":{"date-parts":[["2012","6"]]},"note":"Accession Number: 2012-11590-020. PMID: 22326506 Partial author list: First Author &amp;amp; Affiliation: Bevelander, Kirsten E.; Behavioural Science Institute, Radboud University Nijmegen, Nijmegen, Netherlands. Release Date: 20120611. Publication Type: Journal (0100), Peer Reviewed Journal (0110). Format Covered: Electronic. Document Type: Journal Article. Language: English. Major Descriptor: Food Intake; Overweight; Social Norms. Minor Descriptor: Childhood Development. Classification: Developmental Psychology (2800). Population: Human (10); Male (30); Female (40). Location: Netherlands. Age Group: Childhood (birth-12 yrs) (100); School Age (6-12 yrs) (180). Tests &amp;amp; Measures: Visual Analogue Scale. Methodology: Empirical Study; Quantitative Study. References Available: Y. Page Count: 9. Issue Publication Date: Jun, 2012. Publication History: First Posted Date: Feb 10, 2012; Accepted Date: Feb 3, 2012; Revised Date: Jan 16, 2012; First Submitted Date: Nov 28, 2011. Copyright Statement: All rights reserved. Elsevier Ltd. 2012.","page":"864-872","publisher":"Elsevier Science","publisher-place":"Bevelander, Kirsten E., Behavioural Science Institute, Radboud University Nijmegen, P.O. Box 9104, 6500 HE, Nijmegen, Netherlands","title":"Social norms in food intake among normal weight and overweight children","type":"article-journal","volume":"58"},"uris":["http://www.mendeley.com/documents/?uuid=e482ffbe-bbbe-4b65-be71-a23d375d1976"]}],"mendeley":{"formattedCitation":"(Bevelander et al., 2012; Bevelander, Meiselman, et al., 2013; Sharps &amp; Robinson, 2015, 2017)","manualFormatting":"(Bevelander et al., 2012; Bevelander, Meiselman, et al., 2013; Sharps &amp; Robinson, 2015, 2017)","plainTextFormattedCitation":"(Bevelander et al., 2012; Bevelander, Meiselman, et al., 2013; Sharps &amp; Robinson, 2015, 2017)","previouslyFormattedCitation":"(Bevelander et al., 2012; Bevelander, Meiselman, et al., 2013; Sharps &amp; Robinson, 2015, 2017)"},"properties":{"noteIndex":0},"schema":"https://github.com/citation-style-language/schema/raw/master/csl-citation.json"}</w:instrText>
      </w:r>
      <w:r w:rsidR="004E6C39" w:rsidRPr="00745D53">
        <w:rPr>
          <w:rFonts w:ascii="Times New Roman" w:hAnsi="Times New Roman" w:cs="Times New Roman"/>
          <w:sz w:val="24"/>
          <w:szCs w:val="24"/>
        </w:rPr>
        <w:fldChar w:fldCharType="separate"/>
      </w:r>
      <w:r w:rsidR="004E6C39" w:rsidRPr="00745D53">
        <w:rPr>
          <w:rFonts w:ascii="Times New Roman" w:hAnsi="Times New Roman" w:cs="Times New Roman"/>
          <w:noProof/>
          <w:sz w:val="24"/>
          <w:szCs w:val="24"/>
        </w:rPr>
        <w:t>(Bevelander et al., 2012; Bevelander, Meiselman, et al., 2013; Sharps &amp; Robinson, 2015, 2017)</w:t>
      </w:r>
      <w:r w:rsidR="004E6C39" w:rsidRPr="00745D53">
        <w:rPr>
          <w:rFonts w:ascii="Times New Roman" w:hAnsi="Times New Roman" w:cs="Times New Roman"/>
          <w:sz w:val="24"/>
          <w:szCs w:val="24"/>
        </w:rPr>
        <w:fldChar w:fldCharType="end"/>
      </w:r>
      <w:r w:rsidR="004E6C39" w:rsidRPr="00745D53">
        <w:rPr>
          <w:rFonts w:ascii="Times New Roman" w:hAnsi="Times New Roman" w:cs="Times New Roman"/>
          <w:sz w:val="24"/>
          <w:szCs w:val="24"/>
        </w:rPr>
        <w:t xml:space="preserve">, and 27% and 32% more than exposure to a low-intake confederate peer </w:t>
      </w:r>
      <w:r w:rsidR="004E6C39" w:rsidRPr="00745D53">
        <w:rPr>
          <w:rFonts w:ascii="Times New Roman" w:hAnsi="Times New Roman" w:cs="Times New Roman"/>
          <w:sz w:val="24"/>
          <w:szCs w:val="24"/>
        </w:rPr>
        <w:fldChar w:fldCharType="begin" w:fldLock="1"/>
      </w:r>
      <w:r w:rsidR="004E6C39" w:rsidRPr="00745D53">
        <w:rPr>
          <w:rFonts w:ascii="Times New Roman" w:hAnsi="Times New Roman" w:cs="Times New Roman"/>
          <w:sz w:val="24"/>
          <w:szCs w:val="24"/>
        </w:rPr>
        <w:instrText>ADDIN CSL_CITATION {"citationItems":[{"id":"ITEM-1","itemData":{"DOI":"10.1016/j.jada.2008.10.005","ISSN":"00028223","PMID":"19103334","abstract":"Previous studies indicate that the presence of peers influences children's food consumption. It is assumed that one factor producing this effect in children is child modeling of food intake. The present study assesses the effect of a video model on the food intake of overweight (n=22) and nonoverweight (n=22) preadolescent girls. A 2 (weight status)??2 (small vs large serving size) factorial design was used to test the hypothesis that youth model others' food intake. Serving sizes were manipulated by showing a video model selecting and consuming either a small or a large serving of cookies. Results indicate a main effect of serving size condition, F(1,40)=5.1, P&lt;0.05 (d=0.65; 95% confidence interval: 0.35 to 0.65), and a main effect of weight status, F(1,40)=4.9, P&lt;0.05 (d=0.63; 95% confidence interval: 0.35 to 0.65). Participants exposed to the large serving-size condition consumed more cookies than participants exposed to the small serving-size condition and overweight participants consumed considerably more cookies than nonoverweight participants. The interaction of weight status by serving-size condition did not reach statistical significance (P=0.2). These results suggest that peer-modeling influences overweight and nonoverweight preadolescent girls' snack consumption. ?? 2009 American Dietetic Association.","author":[{"dropping-particle":"","family":"Romero","given":"Natalie D.","non-dropping-particle":"","parse-names":false,"suffix":""},{"dropping-particle":"","family":"Epstein","given":"Leonard H.","non-dropping-particle":"","parse-names":false,"suffix":""},{"dropping-particle":"","family":"Salvy","given":"Sarah Jeanne","non-dropping-particle":"","parse-names":false,"suffix":""}],"container-title":"Journal of the American Dietetic Association","id":"ITEM-1","issue":"1","issued":{"date-parts":[["2009"]]},"page":"133-136","publisher":"American Dietetic Association","title":"Peer Modeling Influences Girls' Snack Intake","type":"article-journal","volume":"109"},"uris":["http://www.mendeley.com/documents/?uuid=11660132-16eb-4ca4-b7f6-d6fb6422cf05"]},{"id":"ITEM-2","itemData":{"DOI":"10.1016/j.appet.2012.02.003","ISSN":"0195-6663","abstract":"This experimental study investigated whether children’s food intake is influenced by a peer’s intake directly and over time and whether this depends upon weight status. The study consisted of two sessions taking place at Dutch primary schools. During the first (social modeling) session, the participants (N = 223) were asked to solve a puzzle with a same-sex normal weight confederate who was instructed to either eat nothing, a small or large amount. In the second session (about two days later), the participants had to solve the puzzle alone while they could freely eat. The study involved a three (no, low, high confederate intake) by two (normal weight, overweight) between-participants design. An interaction effect in the first session suggested that overweight children might be triggered to (over)eat when a peer eats a high amount of snack food, whereas the food intake of normal weight children seemed to depend on whether the confederate did actually eat, regardless of the amount. The guideline set during the first session persisted over time and influenced food intake during the second session, while differences between normal- and overweight children became insignificant. Peers can set an example as to what food intake is appropriate which could affect long-term food intake. (PsycINFO Database Record (c) 2016 APA, all rights reserved)","author":[{"dropping-particle":"","family":"Bevelander","given":"Kirsten E","non-dropping-particle":"","parse-names":false,"suffix":""},{"dropping-particle":"","family":"Anschütz","given":"Doeschka J","non-dropping-particle":"","parse-names":false,"suffix":""},{"dropping-particle":"","family":"Engels","given":"Rutger C M E","non-dropping-particle":"","parse-names":false,"suffix":""}],"container-title":"Appetite","id":"ITEM-2","issue":"3","issued":{"date-parts":[["2012","6"]]},"note":"Accession Number: 2012-11590-020. PMID: 22326506 Partial author list: First Author &amp;amp; Affiliation: Bevelander, Kirsten E.; Behavioural Science Institute, Radboud University Nijmegen, Nijmegen, Netherlands. Release Date: 20120611. Publication Type: Journal (0100), Peer Reviewed Journal (0110). Format Covered: Electronic. Document Type: Journal Article. Language: English. Major Descriptor: Food Intake; Overweight; Social Norms. Minor Descriptor: Childhood Development. Classification: Developmental Psychology (2800). Population: Human (10); Male (30); Female (40). Location: Netherlands. Age Group: Childhood (birth-12 yrs) (100); School Age (6-12 yrs) (180). Tests &amp;amp; Measures: Visual Analogue Scale. Methodology: Empirical Study; Quantitative Study. References Available: Y. Page Count: 9. Issue Publication Date: Jun, 2012. Publication History: First Posted Date: Feb 10, 2012; Accepted Date: Feb 3, 2012; Revised Date: Jan 16, 2012; First Submitted Date: Nov 28, 2011. Copyright Statement: All rights reserved. Elsevier Ltd. 2012.","page":"864-872","publisher":"Elsevier Science","publisher-place":"Bevelander, Kirsten E., Behavioural Science Institute, Radboud University Nijmegen, P.O. Box 9104, 6500 HE, Nijmegen, Netherlands","title":"Social norms in food intake among normal weight and overweight children","type":"article-journal","volume":"58"},"uris":["http://www.mendeley.com/documents/?uuid=e482ffbe-bbbe-4b65-be71-a23d375d1976"]}],"mendeley":{"formattedCitation":"(Bevelander et al., 2012; Romero et al., 2009)","plainTextFormattedCitation":"(Bevelander et al., 2012; Romero et al., 2009)","previouslyFormattedCitation":"(Bevelander et al., 2012; Romero et al., 2009)"},"properties":{"noteIndex":0},"schema":"https://github.com/citation-style-language/schema/raw/master/csl-citation.json"}</w:instrText>
      </w:r>
      <w:r w:rsidR="004E6C39" w:rsidRPr="00745D53">
        <w:rPr>
          <w:rFonts w:ascii="Times New Roman" w:hAnsi="Times New Roman" w:cs="Times New Roman"/>
          <w:sz w:val="24"/>
          <w:szCs w:val="24"/>
        </w:rPr>
        <w:fldChar w:fldCharType="separate"/>
      </w:r>
      <w:r w:rsidR="004E6C39" w:rsidRPr="00745D53">
        <w:rPr>
          <w:rFonts w:ascii="Times New Roman" w:hAnsi="Times New Roman" w:cs="Times New Roman"/>
          <w:noProof/>
          <w:sz w:val="24"/>
          <w:szCs w:val="24"/>
        </w:rPr>
        <w:t>(Bevelander et al., 2012; Romero et al., 2009)</w:t>
      </w:r>
      <w:r w:rsidR="004E6C39" w:rsidRPr="00745D53">
        <w:rPr>
          <w:rFonts w:ascii="Times New Roman" w:hAnsi="Times New Roman" w:cs="Times New Roman"/>
          <w:sz w:val="24"/>
          <w:szCs w:val="24"/>
        </w:rPr>
        <w:fldChar w:fldCharType="end"/>
      </w:r>
      <w:r w:rsidR="004E6C39" w:rsidRPr="00745D53">
        <w:rPr>
          <w:rFonts w:ascii="Times New Roman" w:hAnsi="Times New Roman" w:cs="Times New Roman"/>
          <w:sz w:val="24"/>
          <w:szCs w:val="24"/>
        </w:rPr>
        <w:t xml:space="preserve">. While the meta-analysis showed a significant difference between high- and low- intake confederate peers from two studies </w:t>
      </w:r>
      <w:r w:rsidR="004E6C39" w:rsidRPr="00745D53">
        <w:rPr>
          <w:rFonts w:ascii="Times New Roman" w:hAnsi="Times New Roman" w:cs="Times New Roman"/>
          <w:sz w:val="24"/>
          <w:szCs w:val="24"/>
        </w:rPr>
        <w:fldChar w:fldCharType="begin" w:fldLock="1"/>
      </w:r>
      <w:r w:rsidR="004E6C39" w:rsidRPr="00745D53">
        <w:rPr>
          <w:rFonts w:ascii="Times New Roman" w:hAnsi="Times New Roman" w:cs="Times New Roman"/>
          <w:sz w:val="24"/>
          <w:szCs w:val="24"/>
        </w:rPr>
        <w:instrText>ADDIN CSL_CITATION {"citationItems":[{"id":"ITEM-1","itemData":{"DOI":"10.1016/j.appet.2012.02.003","ISSN":"0195-6663","abstract":"This experimental study investigated whether children’s food intake is influenced by a peer’s intake directly and over time and whether this depends upon weight status. The study consisted of two sessions taking place at Dutch primary schools. During the first (social modeling) session, the participants (N = 223) were asked to solve a puzzle with a same-sex normal weight confederate who was instructed to either eat nothing, a small or large amount. In the second session (about two days later), the participants had to solve the puzzle alone while they could freely eat. The study involved a three (no, low, high confederate intake) by two (normal weight, overweight) between-participants design. An interaction effect in the first session suggested that overweight children might be triggered to (over)eat when a peer eats a high amount of snack food, whereas the food intake of normal weight children seemed to depend on whether the confederate did actually eat, regardless of the amount. The guideline set during the first session persisted over time and influenced food intake during the second session, while differences between normal- and overweight children became insignificant. Peers can set an example as to what food intake is appropriate which could affect long-term food intake. (PsycINFO Database Record (c) 2016 APA, all rights reserved)","author":[{"dropping-particle":"","family":"Bevelander","given":"Kirsten E","non-dropping-particle":"","parse-names":false,"suffix":""},{"dropping-particle":"","family":"Anschütz","given":"Doeschka J","non-dropping-particle":"","parse-names":false,"suffix":""},{"dropping-particle":"","family":"Engels","given":"Rutger C M E","non-dropping-particle":"","parse-names":false,"suffix":""}],"container-title":"Appetite","id":"ITEM-1","issue":"3","issued":{"date-parts":[["2012","6"]]},"note":"Accession Number: 2012-11590-020. PMID: 22326506 Partial author list: First Author &amp;amp; Affiliation: Bevelander, Kirsten E.; Behavioural Science Institute, Radboud University Nijmegen, Nijmegen, Netherlands. Release Date: 20120611. Publication Type: Journal (0100), Peer Reviewed Journal (0110). Format Covered: Electronic. Document Type: Journal Article. Language: English. Major Descriptor: Food Intake; Overweight; Social Norms. Minor Descriptor: Childhood Development. Classification: Developmental Psychology (2800). Population: Human (10); Male (30); Female (40). Location: Netherlands. Age Group: Childhood (birth-12 yrs) (100); School Age (6-12 yrs) (180). Tests &amp;amp; Measures: Visual Analogue Scale. Methodology: Empirical Study; Quantitative Study. References Available: Y. Page Count: 9. Issue Publication Date: Jun, 2012. Publication History: First Posted Date: Feb 10, 2012; Accepted Date: Feb 3, 2012; Revised Date: Jan 16, 2012; First Submitted Date: Nov 28, 2011. Copyright Statement: All rights reserved. Elsevier Ltd. 2012.","page":"864-872","publisher":"Elsevier Science","publisher-place":"Bevelander, Kirsten E., Behavioural Science Institute, Radboud University Nijmegen, P.O. Box 9104, 6500 HE, Nijmegen, Netherlands","title":"Social norms in food intake among normal weight and overweight children","type":"article-journal","volume":"58"},"uris":["http://www.mendeley.com/documents/?uuid=e482ffbe-bbbe-4b65-be71-a23d375d1976"]},{"id":"ITEM-2","itemData":{"DOI":"10.1016/j.jada.2008.10.005","ISSN":"00028223","PMID":"19103334","abstract":"Previous studies indicate that the presence of peers influences children's food consumption. It is assumed that one factor producing this effect in children is child modeling of food intake. The present study assesses the effect of a video model on the food intake of overweight (n=22) and nonoverweight (n=22) preadolescent girls. A 2 (weight status)??2 (small vs large serving size) factorial design was used to test the hypothesis that youth model others' food intake. Serving sizes were manipulated by showing a video model selecting and consuming either a small or a large serving of cookies. Results indicate a main effect of serving size condition, F(1,40)=5.1, P&lt;0.05 (d=0.65; 95% confidence interval: 0.35 to 0.65), and a main effect of weight status, F(1,40)=4.9, P&lt;0.05 (d=0.63; 95% confidence interval: 0.35 to 0.65). Participants exposed to the large serving-size condition consumed more cookies than participants exposed to the small serving-size condition and overweight participants consumed considerably more cookies than nonoverweight participants. The interaction of weight status by serving-size condition did not reach statistical significance (P=0.2). These results suggest that peer-modeling influences overweight and nonoverweight preadolescent girls' snack consumption. ?? 2009 American Dietetic Association.","author":[{"dropping-particle":"","family":"Romero","given":"Natalie D.","non-dropping-particle":"","parse-names":false,"suffix":""},{"dropping-particle":"","family":"Epstein","given":"Leonard H.","non-dropping-particle":"","parse-names":false,"suffix":""},{"dropping-particle":"","family":"Salvy","given":"Sarah Jeanne","non-dropping-particle":"","parse-names":false,"suffix":""}],"container-title":"Journal of the American Dietetic Association","id":"ITEM-2","issue":"1","issued":{"date-parts":[["2009"]]},"page":"133-136","publisher":"American Dietetic Association","title":"Peer Modeling Influences Girls' Snack Intake","type":"article-journal","volume":"109"},"uris":["http://www.mendeley.com/documents/?uuid=11660132-16eb-4ca4-b7f6-d6fb6422cf05"]}],"mendeley":{"formattedCitation":"(Bevelander et al., 2012; Romero et al., 2009)","plainTextFormattedCitation":"(Bevelander et al., 2012; Romero et al., 2009)","previouslyFormattedCitation":"(Bevelander et al., 2012; Romero et al., 2009)"},"properties":{"noteIndex":0},"schema":"https://github.com/citation-style-language/schema/raw/master/csl-citation.json"}</w:instrText>
      </w:r>
      <w:r w:rsidR="004E6C39" w:rsidRPr="00745D53">
        <w:rPr>
          <w:rFonts w:ascii="Times New Roman" w:hAnsi="Times New Roman" w:cs="Times New Roman"/>
          <w:sz w:val="24"/>
          <w:szCs w:val="24"/>
        </w:rPr>
        <w:fldChar w:fldCharType="separate"/>
      </w:r>
      <w:r w:rsidR="004E6C39" w:rsidRPr="00745D53">
        <w:rPr>
          <w:rFonts w:ascii="Times New Roman" w:hAnsi="Times New Roman" w:cs="Times New Roman"/>
          <w:noProof/>
          <w:sz w:val="24"/>
          <w:szCs w:val="24"/>
        </w:rPr>
        <w:t>(Bevelander et al., 2012; Romero et al., 2009)</w:t>
      </w:r>
      <w:r w:rsidR="004E6C39" w:rsidRPr="00745D53">
        <w:rPr>
          <w:rFonts w:ascii="Times New Roman" w:hAnsi="Times New Roman" w:cs="Times New Roman"/>
          <w:sz w:val="24"/>
          <w:szCs w:val="24"/>
        </w:rPr>
        <w:fldChar w:fldCharType="end"/>
      </w:r>
      <w:r w:rsidR="004E6C39" w:rsidRPr="00745D53">
        <w:rPr>
          <w:rFonts w:ascii="Times New Roman" w:hAnsi="Times New Roman" w:cs="Times New Roman"/>
          <w:sz w:val="24"/>
          <w:szCs w:val="24"/>
        </w:rPr>
        <w:t xml:space="preserve">, the study which could not be included in the meta-analysis </w:t>
      </w:r>
      <w:r w:rsidR="004E6C39" w:rsidRPr="00745D53">
        <w:rPr>
          <w:rFonts w:ascii="Times New Roman" w:hAnsi="Times New Roman" w:cs="Times New Roman"/>
          <w:sz w:val="24"/>
          <w:szCs w:val="24"/>
        </w:rPr>
        <w:fldChar w:fldCharType="begin" w:fldLock="1"/>
      </w:r>
      <w:r w:rsidR="004E6C39" w:rsidRPr="00745D53">
        <w:rPr>
          <w:rFonts w:ascii="Times New Roman" w:hAnsi="Times New Roman" w:cs="Times New Roman"/>
          <w:sz w:val="24"/>
          <w:szCs w:val="24"/>
        </w:rPr>
        <w:instrText>ADDIN CSL_CITATION {"citationItems":[{"id":"ITEM-1","itemData":{"DOI":"10.1371/journal.pone.0072481","ISBN":"1932-6203","ISSN":"19326203","PMID":"24015251","abstract":"OBJECTIVE: This experimental study investigated the impact of peers on palatable food intake of youngsters within a social media setting. To determine whether this effect was moderated by self-esteem, the present study examined the roles of global explicit self-esteem (ESE), body esteem (BE) and implicit self-esteem (ISE). METHODS: Participants (N = 118; 38.1% boys; M age 11.14±.79) were asked to play a computer game while they believed to interact online with a same-sex normal-weight remote confederate (i.e., instructed peer) who ate either nothing, a small or large amount of candy. RESULTS: Participants modeled the candy intake of peers via a social media interaction, but this was qualified by their self-esteem. Participants with higher ISE adjusted their candy intake to that of a peer more closely than those with lower ISE when the confederate ate nothing compared to when eating a modest (β = .26, p = .05) or considerable amount of candy (kcal) (β = .32, p = .001). In contrast, participants with lower BE modeled peer intake more than those with higher BE when eating nothing compared to a considerable amount of candy (kcal) (β = .21, p = .02); ESE did not moderate social modeling behavior. In addition, participants with higher discrepant or \"damaged\" self-esteem (i.e., high ISE and low ESE) modeled peer intake more when the peer ate nothing or a modest amount compared to a substantial amount of candy (kcal) (β = -.24, p = .004; β = -.26, p&lt;.0001, respectively). CONCLUSION: Youngsters conform to the amount of palatable food eaten by peers through social media interaction. Those with lower body esteem or damaged self-esteem may be more at risk to peer influences on food intake.","author":[{"dropping-particle":"","family":"Bevelander","given":"Kirsten E.","non-dropping-particle":"","parse-names":false,"suffix":""},{"dropping-particle":"","family":"Anschütz","given":"Doeschka J.","non-dropping-particle":"","parse-names":false,"suffix":""},{"dropping-particle":"","family":"Creemers","given":"Daan H.M.","non-dropping-particle":"","parse-names":false,"suffix":""},{"dropping-particle":"","family":"Kleinjan","given":"Marloes","non-dropping-particle":"","parse-names":false,"suffix":""},{"dropping-particle":"","family":"Engels","given":"Rutger C.M.E.","non-dropping-particle":"","parse-names":false,"suffix":""}],"container-title":"PLoS ONE","id":"ITEM-1","issue":"8","issued":{"date-parts":[["2013"]]},"title":"The Role of Explicit and Implicit Self-Esteem in Peer Modeling of Palatable Food Intake: A Study on Social Media Interaction among Youngsters","type":"article-journal","volume":"8"},"uris":["http://www.mendeley.com/documents/?uuid=c2fa4cd7-b05d-482e-9896-ac9c9b306775"]}],"mendeley":{"formattedCitation":"(Bevelander, Anschütz, et al., 2013)","plainTextFormattedCitation":"(Bevelander, Anschütz, et al., 2013)","previouslyFormattedCitation":"(Bevelander, Anschütz, et al., 2013)"},"properties":{"noteIndex":0},"schema":"https://github.com/citation-style-language/schema/raw/master/csl-citation.json"}</w:instrText>
      </w:r>
      <w:r w:rsidR="004E6C39" w:rsidRPr="00745D53">
        <w:rPr>
          <w:rFonts w:ascii="Times New Roman" w:hAnsi="Times New Roman" w:cs="Times New Roman"/>
          <w:sz w:val="24"/>
          <w:szCs w:val="24"/>
        </w:rPr>
        <w:fldChar w:fldCharType="separate"/>
      </w:r>
      <w:r w:rsidR="004E6C39" w:rsidRPr="00745D53">
        <w:rPr>
          <w:rFonts w:ascii="Times New Roman" w:hAnsi="Times New Roman" w:cs="Times New Roman"/>
          <w:noProof/>
          <w:sz w:val="24"/>
          <w:szCs w:val="24"/>
        </w:rPr>
        <w:t>(Bevelander, Anschütz, et al., 2013)</w:t>
      </w:r>
      <w:r w:rsidR="004E6C39" w:rsidRPr="00745D53">
        <w:rPr>
          <w:rFonts w:ascii="Times New Roman" w:hAnsi="Times New Roman" w:cs="Times New Roman"/>
          <w:sz w:val="24"/>
          <w:szCs w:val="24"/>
        </w:rPr>
        <w:fldChar w:fldCharType="end"/>
      </w:r>
      <w:r w:rsidR="004E6C39" w:rsidRPr="00745D53">
        <w:rPr>
          <w:rFonts w:ascii="Times New Roman" w:hAnsi="Times New Roman" w:cs="Times New Roman"/>
          <w:sz w:val="24"/>
          <w:szCs w:val="24"/>
        </w:rPr>
        <w:t xml:space="preserve"> found no significant difference between a high- and low-intake confederate. Two studies examined low-intake compared to no-intake conditions. One study found no significant difference between the two intake conditions </w:t>
      </w:r>
      <w:r w:rsidR="004E6C39" w:rsidRPr="00745D53">
        <w:rPr>
          <w:rFonts w:ascii="Times New Roman" w:hAnsi="Times New Roman" w:cs="Times New Roman"/>
          <w:sz w:val="24"/>
          <w:szCs w:val="24"/>
        </w:rPr>
        <w:fldChar w:fldCharType="begin" w:fldLock="1"/>
      </w:r>
      <w:r w:rsidR="004E6C39" w:rsidRPr="00745D53">
        <w:rPr>
          <w:rFonts w:ascii="Times New Roman" w:hAnsi="Times New Roman" w:cs="Times New Roman"/>
          <w:sz w:val="24"/>
          <w:szCs w:val="24"/>
        </w:rPr>
        <w:instrText>ADDIN CSL_CITATION {"citationItems":[{"id":"ITEM-1","itemData":{"DOI":"10.1016/j.appet.2012.02.003","ISSN":"0195-6663","abstract":"This experimental study investigated whether children’s food intake is influenced by a peer’s intake directly and over time and whether this depends upon weight status. The study consisted of two sessions taking place at Dutch primary schools. During the first (social modeling) session, the participants (N = 223) were asked to solve a puzzle with a same-sex normal weight confederate who was instructed to either eat nothing, a small or large amount. In the second session (about two days later), the participants had to solve the puzzle alone while they could freely eat. The study involved a three (no, low, high confederate intake) by two (normal weight, overweight) between-participants design. An interaction effect in the first session suggested that overweight children might be triggered to (over)eat when a peer eats a high amount of snack food, whereas the food intake of normal weight children seemed to depend on whether the confederate did actually eat, regardless of the amount. The guideline set during the first session persisted over time and influenced food intake during the second session, while differences between normal- and overweight children became insignificant. Peers can set an example as to what food intake is appropriate which could affect long-term food intake. (PsycINFO Database Record (c) 2016 APA, all rights reserved)","author":[{"dropping-particle":"","family":"Bevelander","given":"Kirsten E","non-dropping-particle":"","parse-names":false,"suffix":""},{"dropping-particle":"","family":"Anschütz","given":"Doeschka J","non-dropping-particle":"","parse-names":false,"suffix":""},{"dropping-particle":"","family":"Engels","given":"Rutger C M E","non-dropping-particle":"","parse-names":false,"suffix":""}],"container-title":"Appetite","id":"ITEM-1","issue":"3","issued":{"date-parts":[["2012","6"]]},"note":"Accession Number: 2012-11590-020. PMID: 22326506 Partial author list: First Author &amp;amp; Affiliation: Bevelander, Kirsten E.; Behavioural Science Institute, Radboud University Nijmegen, Nijmegen, Netherlands. Release Date: 20120611. Publication Type: Journal (0100), Peer Reviewed Journal (0110). Format Covered: Electronic. Document Type: Journal Article. Language: English. Major Descriptor: Food Intake; Overweight; Social Norms. Minor Descriptor: Childhood Development. Classification: Developmental Psychology (2800). Population: Human (10); Male (30); Female (40). Location: Netherlands. Age Group: Childhood (birth-12 yrs) (100); School Age (6-12 yrs) (180). Tests &amp;amp; Measures: Visual Analogue Scale. Methodology: Empirical Study; Quantitative Study. References Available: Y. Page Count: 9. Issue Publication Date: Jun, 2012. Publication History: First Posted Date: Feb 10, 2012; Accepted Date: Feb 3, 2012; Revised Date: Jan 16, 2012; First Submitted Date: Nov 28, 2011. Copyright Statement: All rights reserved. Elsevier Ltd. 2012.","page":"864-872","publisher":"Elsevier Science","publisher-place":"Bevelander, Kirsten E., Behavioural Science Institute, Radboud University Nijmegen, P.O. Box 9104, 6500 HE, Nijmegen, Netherlands","title":"Social norms in food intake among normal weight and overweight children","type":"article-journal","volume":"58"},"uris":["http://www.mendeley.com/documents/?uuid=e482ffbe-bbbe-4b65-be71-a23d375d1976"]}],"mendeley":{"formattedCitation":"(Bevelander et al., 2012)","plainTextFormattedCitation":"(Bevelander et al., 2012)","previouslyFormattedCitation":"(Bevelander et al., 2012)"},"properties":{"noteIndex":0},"schema":"https://github.com/citation-style-language/schema/raw/master/csl-citation.json"}</w:instrText>
      </w:r>
      <w:r w:rsidR="004E6C39" w:rsidRPr="00745D53">
        <w:rPr>
          <w:rFonts w:ascii="Times New Roman" w:hAnsi="Times New Roman" w:cs="Times New Roman"/>
          <w:sz w:val="24"/>
          <w:szCs w:val="24"/>
        </w:rPr>
        <w:fldChar w:fldCharType="separate"/>
      </w:r>
      <w:r w:rsidR="004E6C39" w:rsidRPr="00745D53">
        <w:rPr>
          <w:rFonts w:ascii="Times New Roman" w:hAnsi="Times New Roman" w:cs="Times New Roman"/>
          <w:noProof/>
          <w:sz w:val="24"/>
          <w:szCs w:val="24"/>
        </w:rPr>
        <w:t>(Bevelander et al., 2012)</w:t>
      </w:r>
      <w:r w:rsidR="004E6C39" w:rsidRPr="00745D53">
        <w:rPr>
          <w:rFonts w:ascii="Times New Roman" w:hAnsi="Times New Roman" w:cs="Times New Roman"/>
          <w:sz w:val="24"/>
          <w:szCs w:val="24"/>
        </w:rPr>
        <w:fldChar w:fldCharType="end"/>
      </w:r>
      <w:r w:rsidR="004E6C39" w:rsidRPr="00745D53">
        <w:rPr>
          <w:rFonts w:ascii="Times New Roman" w:hAnsi="Times New Roman" w:cs="Times New Roman"/>
          <w:sz w:val="24"/>
          <w:szCs w:val="24"/>
        </w:rPr>
        <w:t xml:space="preserve">, </w:t>
      </w:r>
      <w:r w:rsidR="004E6C39" w:rsidRPr="00745D53">
        <w:rPr>
          <w:rFonts w:ascii="Times New Roman" w:hAnsi="Times New Roman" w:cs="Times New Roman"/>
          <w:sz w:val="24"/>
          <w:szCs w:val="24"/>
        </w:rPr>
        <w:lastRenderedPageBreak/>
        <w:t xml:space="preserve">whereas the other study found that children ate a larger amount when exposed to a low-intake than a no-intake confederate peer </w:t>
      </w:r>
      <w:r w:rsidR="004E6C39" w:rsidRPr="00745D53">
        <w:rPr>
          <w:rFonts w:ascii="Times New Roman" w:hAnsi="Times New Roman" w:cs="Times New Roman"/>
          <w:sz w:val="24"/>
          <w:szCs w:val="24"/>
        </w:rPr>
        <w:fldChar w:fldCharType="begin" w:fldLock="1"/>
      </w:r>
      <w:r w:rsidR="004E6C39" w:rsidRPr="00745D53">
        <w:rPr>
          <w:rFonts w:ascii="Times New Roman" w:hAnsi="Times New Roman" w:cs="Times New Roman"/>
          <w:sz w:val="24"/>
          <w:szCs w:val="24"/>
        </w:rPr>
        <w:instrText>ADDIN CSL_CITATION {"citationItems":[{"id":"ITEM-1","itemData":{"DOI":"10.1371/journal.pone.0072481","ISBN":"1932-6203","ISSN":"19326203","PMID":"24015251","abstract":"OBJECTIVE: This experimental study investigated the impact of peers on palatable food intake of youngsters within a social media setting. To determine whether this effect was moderated by self-esteem, the present study examined the roles of global explicit self-esteem (ESE), body esteem (BE) and implicit self-esteem (ISE). METHODS: Participants (N = 118; 38.1% boys; M age 11.14±.79) were asked to play a computer game while they believed to interact online with a same-sex normal-weight remote confederate (i.e., instructed peer) who ate either nothing, a small or large amount of candy. RESULTS: Participants modeled the candy intake of peers via a social media interaction, but this was qualified by their self-esteem. Participants with higher ISE adjusted their candy intake to that of a peer more closely than those with lower ISE when the confederate ate nothing compared to when eating a modest (β = .26, p = .05) or considerable amount of candy (kcal) (β = .32, p = .001). In contrast, participants with lower BE modeled peer intake more than those with higher BE when eating nothing compared to a considerable amount of candy (kcal) (β = .21, p = .02); ESE did not moderate social modeling behavior. In addition, participants with higher discrepant or \"damaged\" self-esteem (i.e., high ISE and low ESE) modeled peer intake more when the peer ate nothing or a modest amount compared to a substantial amount of candy (kcal) (β = -.24, p = .004; β = -.26, p&lt;.0001, respectively). CONCLUSION: Youngsters conform to the amount of palatable food eaten by peers through social media interaction. Those with lower body esteem or damaged self-esteem may be more at risk to peer influences on food intake.","author":[{"dropping-particle":"","family":"Bevelander","given":"Kirsten E.","non-dropping-particle":"","parse-names":false,"suffix":""},{"dropping-particle":"","family":"Anschütz","given":"Doeschka J.","non-dropping-particle":"","parse-names":false,"suffix":""},{"dropping-particle":"","family":"Creemers","given":"Daan H.M.","non-dropping-particle":"","parse-names":false,"suffix":""},{"dropping-particle":"","family":"Kleinjan","given":"Marloes","non-dropping-particle":"","parse-names":false,"suffix":""},{"dropping-particle":"","family":"Engels","given":"Rutger C.M.E.","non-dropping-particle":"","parse-names":false,"suffix":""}],"container-title":"PLoS ONE","id":"ITEM-1","issue":"8","issued":{"date-parts":[["2013"]]},"title":"The Role of Explicit and Implicit Self-Esteem in Peer Modeling of Palatable Food Intake: A Study on Social Media Interaction among Youngsters","type":"article-journal","volume":"8"},"uris":["http://www.mendeley.com/documents/?uuid=c2fa4cd7-b05d-482e-9896-ac9c9b306775"]}],"mendeley":{"formattedCitation":"(Bevelander, Anschütz, et al., 2013)","plainTextFormattedCitation":"(Bevelander, Anschütz, et al., 2013)","previouslyFormattedCitation":"(Bevelander, Anschütz, et al., 2013)"},"properties":{"noteIndex":0},"schema":"https://github.com/citation-style-language/schema/raw/master/csl-citation.json"}</w:instrText>
      </w:r>
      <w:r w:rsidR="004E6C39" w:rsidRPr="00745D53">
        <w:rPr>
          <w:rFonts w:ascii="Times New Roman" w:hAnsi="Times New Roman" w:cs="Times New Roman"/>
          <w:sz w:val="24"/>
          <w:szCs w:val="24"/>
        </w:rPr>
        <w:fldChar w:fldCharType="separate"/>
      </w:r>
      <w:r w:rsidR="004E6C39" w:rsidRPr="00745D53">
        <w:rPr>
          <w:rFonts w:ascii="Times New Roman" w:hAnsi="Times New Roman" w:cs="Times New Roman"/>
          <w:noProof/>
          <w:sz w:val="24"/>
          <w:szCs w:val="24"/>
        </w:rPr>
        <w:t>(Bevelander, Anschütz, et al., 2013)</w:t>
      </w:r>
      <w:r w:rsidR="004E6C39" w:rsidRPr="00745D53">
        <w:rPr>
          <w:rFonts w:ascii="Times New Roman" w:hAnsi="Times New Roman" w:cs="Times New Roman"/>
          <w:sz w:val="24"/>
          <w:szCs w:val="24"/>
        </w:rPr>
        <w:fldChar w:fldCharType="end"/>
      </w:r>
      <w:r w:rsidR="004E6C39" w:rsidRPr="00745D53">
        <w:rPr>
          <w:rFonts w:ascii="Times New Roman" w:hAnsi="Times New Roman" w:cs="Times New Roman"/>
          <w:sz w:val="24"/>
          <w:szCs w:val="24"/>
        </w:rPr>
        <w:t xml:space="preserve">. </w:t>
      </w:r>
      <w:r w:rsidR="005F787E" w:rsidRPr="00745D53">
        <w:rPr>
          <w:rFonts w:ascii="Times New Roman" w:hAnsi="Times New Roman" w:cs="Times New Roman"/>
          <w:b/>
          <w:i/>
          <w:sz w:val="24"/>
          <w:szCs w:val="24"/>
        </w:rPr>
        <w:t xml:space="preserve"> </w:t>
      </w:r>
    </w:p>
    <w:p w14:paraId="43350103" w14:textId="77777777" w:rsidR="007C46B6" w:rsidRPr="00745D53" w:rsidRDefault="007C46B6" w:rsidP="005F787E">
      <w:pPr>
        <w:spacing w:line="480" w:lineRule="auto"/>
        <w:rPr>
          <w:rFonts w:ascii="Times New Roman" w:hAnsi="Times New Roman" w:cs="Times New Roman"/>
          <w:i/>
          <w:sz w:val="24"/>
          <w:szCs w:val="24"/>
        </w:rPr>
      </w:pPr>
    </w:p>
    <w:p w14:paraId="40B30909" w14:textId="0F589EEF" w:rsidR="005F787E" w:rsidRPr="00745D53" w:rsidRDefault="008D1D1A" w:rsidP="005F787E">
      <w:pPr>
        <w:spacing w:line="480" w:lineRule="auto"/>
        <w:rPr>
          <w:rFonts w:ascii="Times New Roman" w:hAnsi="Times New Roman" w:cs="Times New Roman"/>
          <w:i/>
          <w:sz w:val="24"/>
          <w:szCs w:val="24"/>
        </w:rPr>
      </w:pPr>
      <w:r w:rsidRPr="00745D53">
        <w:rPr>
          <w:rFonts w:ascii="Times New Roman" w:hAnsi="Times New Roman" w:cs="Times New Roman"/>
          <w:i/>
          <w:sz w:val="24"/>
          <w:szCs w:val="24"/>
        </w:rPr>
        <w:t xml:space="preserve">3.3.3 </w:t>
      </w:r>
      <w:r w:rsidR="005F787E" w:rsidRPr="00745D53">
        <w:rPr>
          <w:rFonts w:ascii="Times New Roman" w:hAnsi="Times New Roman" w:cs="Times New Roman"/>
          <w:i/>
          <w:sz w:val="24"/>
          <w:szCs w:val="24"/>
        </w:rPr>
        <w:t>Food type</w:t>
      </w:r>
    </w:p>
    <w:p w14:paraId="4AFD71FC" w14:textId="33B4BEC5" w:rsidR="005F787E" w:rsidRPr="00745D53" w:rsidRDefault="005F787E" w:rsidP="005F787E">
      <w:pPr>
        <w:spacing w:line="480" w:lineRule="auto"/>
        <w:rPr>
          <w:rFonts w:ascii="Times New Roman" w:hAnsi="Times New Roman" w:cs="Times New Roman"/>
          <w:iCs/>
          <w:sz w:val="24"/>
          <w:szCs w:val="24"/>
        </w:rPr>
      </w:pPr>
      <w:r w:rsidRPr="00745D53">
        <w:rPr>
          <w:rFonts w:ascii="Times New Roman" w:hAnsi="Times New Roman" w:cs="Times New Roman"/>
          <w:iCs/>
          <w:sz w:val="24"/>
          <w:szCs w:val="24"/>
        </w:rPr>
        <w:t xml:space="preserve">Three studies examined children’s intake of sweets/candy </w:t>
      </w:r>
      <w:r w:rsidRPr="00745D53">
        <w:rPr>
          <w:rFonts w:ascii="Times New Roman" w:hAnsi="Times New Roman" w:cs="Times New Roman"/>
          <w:iCs/>
          <w:sz w:val="24"/>
          <w:szCs w:val="24"/>
        </w:rPr>
        <w:fldChar w:fldCharType="begin" w:fldLock="1"/>
      </w:r>
      <w:r w:rsidRPr="00745D53">
        <w:rPr>
          <w:rFonts w:ascii="Times New Roman" w:hAnsi="Times New Roman" w:cs="Times New Roman"/>
          <w:iCs/>
          <w:sz w:val="24"/>
          <w:szCs w:val="24"/>
        </w:rPr>
        <w:instrText>ADDIN CSL_CITATION {"citationItems":[{"id":"ITEM-1","itemData":{"DOI":"10.1016/j.appet.2012.02.003","ISSN":"0195-6663","abstract":"This experimental study investigated whether children’s food intake is influenced by a peer’s intake directly and over time and whether this depends upon weight status. The study consisted of two sessions taking place at Dutch primary schools. During the first (social modeling) session, the participants (N = 223) were asked to solve a puzzle with a same-sex normal weight confederate who was instructed to either eat nothing, a small or large amount. In the second session (about two days later), the participants had to solve the puzzle alone while they could freely eat. The study involved a three (no, low, high confederate intake) by two (normal weight, overweight) between-participants design. An interaction effect in the first session suggested that overweight children might be triggered to (over)eat when a peer eats a high amount of snack food, whereas the food intake of normal weight children seemed to depend on whether the confederate did actually eat, regardless of the amount. The guideline set during the first session persisted over time and influenced food intake during the second session, while differences between normal- and overweight children became insignificant. Peers can set an example as to what food intake is appropriate which could affect long-term food intake. (PsycINFO Database Record (c) 2016 APA, all rights reserved)","author":[{"dropping-particle":"","family":"Bevelander","given":"Kirsten E","non-dropping-particle":"","parse-names":false,"suffix":""},{"dropping-particle":"","family":"Anschütz","given":"Doeschka J","non-dropping-particle":"","parse-names":false,"suffix":""},{"dropping-particle":"","family":"Engels","given":"Rutger C M E","non-dropping-particle":"","parse-names":false,"suffix":""}],"container-title":"Appetite","id":"ITEM-1","issue":"3","issued":{"date-parts":[["2012","6"]]},"note":"Accession Number: 2012-11590-020. PMID: 22326506 Partial author list: First Author &amp;amp; Affiliation: Bevelander, Kirsten E.; Behavioural Science Institute, Radboud University Nijmegen, Nijmegen, Netherlands. Release Date: 20120611. Publication Type: Journal (0100), Peer Reviewed Journal (0110). Format Covered: Electronic. Document Type: Journal Article. Language: English. Major Descriptor: Food Intake; Overweight; Social Norms. Minor Descriptor: Childhood Development. Classification: Developmental Psychology (2800). Population: Human (10); Male (30); Female (40). Location: Netherlands. Age Group: Childhood (birth-12 yrs) (100); School Age (6-12 yrs) (180). Tests &amp;amp; Measures: Visual Analogue Scale. Methodology: Empirical Study; Quantitative Study. References Available: Y. Page Count: 9. Issue Publication Date: Jun, 2012. Publication History: First Posted Date: Feb 10, 2012; Accepted Date: Feb 3, 2012; Revised Date: Jan 16, 2012; First Submitted Date: Nov 28, 2011. Copyright Statement: All rights reserved. Elsevier Ltd. 2012.","page":"864-872","publisher":"Elsevier Science","publisher-place":"Bevelander, Kirsten E., Behavioural Science Institute, Radboud University Nijmegen, P.O. Box 9104, 6500 HE, Nijmegen, Netherlands","title":"Social norms in food intake among normal weight and overweight children","type":"article-journal","volume":"58"},"uris":["http://www.mendeley.com/documents/?uuid=e482ffbe-bbbe-4b65-be71-a23d375d1976"]},{"id":"ITEM-2","itemData":{"DOI":"10.1371/journal.pone.0072481","ISBN":"1932-6203","ISSN":"19326203","PMID":"24015251","abstract":"OBJECTIVE: This experimental study investigated the impact of peers on palatable food intake of youngsters within a social media setting. To determine whether this effect was moderated by self-esteem, the present study examined the roles of global explicit self-esteem (ESE), body esteem (BE) and implicit self-esteem (ISE). METHODS: Participants (N = 118; 38.1% boys; M age 11.14±.79) were asked to play a computer game while they believed to interact online with a same-sex normal-weight remote confederate (i.e., instructed peer) who ate either nothing, a small or large amount of candy. RESULTS: Participants modeled the candy intake of peers via a social media interaction, but this was qualified by their self-esteem. Participants with higher ISE adjusted their candy intake to that of a peer more closely than those with lower ISE when the confederate ate nothing compared to when eating a modest (β = .26, p = .05) or considerable amount of candy (kcal) (β = .32, p = .001). In contrast, participants with lower BE modeled peer intake more than those with higher BE when eating nothing compared to a considerable amount of candy (kcal) (β = .21, p = .02); ESE did not moderate social modeling behavior. In addition, participants with higher discrepant or \"damaged\" self-esteem (i.e., high ISE and low ESE) modeled peer intake more when the peer ate nothing or a modest amount compared to a substantial amount of candy (kcal) (β = -.24, p = .004; β = -.26, p&lt;.0001, respectively). CONCLUSION: Youngsters conform to the amount of palatable food eaten by peers through social media interaction. Those with lower body esteem or damaged self-esteem may be more at risk to peer influences on food intake.","author":[{"dropping-particle":"","family":"Bevelander","given":"Kirsten E.","non-dropping-particle":"","parse-names":false,"suffix":""},{"dropping-particle":"","family":"Anschütz","given":"Doeschka J.","non-dropping-particle":"","parse-names":false,"suffix":""},{"dropping-particle":"","family":"Creemers","given":"Daan H.M.","non-dropping-particle":"","parse-names":false,"suffix":""},{"dropping-particle":"","family":"Kleinjan","given":"Marloes","non-dropping-particle":"","parse-names":false,"suffix":""},{"dropping-particle":"","family":"Engels","given":"Rutger C.M.E.","non-dropping-particle":"","parse-names":false,"suffix":""}],"container-title":"PLoS ONE","id":"ITEM-2","issue":"8","issued":{"date-parts":[["2013"]]},"title":"The Role of Explicit and Implicit Self-Esteem in Peer Modeling of Palatable Food Intake: A Study on Social Media Interaction among Youngsters","type":"article-journal","volume":"8"},"uris":["http://www.mendeley.com/documents/?uuid=c2fa4cd7-b05d-482e-9896-ac9c9b306775"]},{"id":"ITEM-3","itemData":{"DOI":"10.1016/j.appet.2012.12.015","ISSN":"01956663","PMID":"23274126","abstract":"The main goal of this study was to test whether exposure to happy, neutral, or sad media content influences social modeling effects of (snack) food intake in young children. The study was conducted at 14 Dutch urban and suburban primary schools. The participants (N=112) were asked to watch a movie with a same-sex normal-weight confederate who was instructed to eat either nothing or a standardized amount of snack food (10 chocolate-coated peanuts). The study involved a 3 (movie clips: happy, neutral, and sad)×2 (peer's food intake: no intake versus a standardized intake) between-participants design. A significant interaction between the movie clip condition and intake condition was found (F2,102=3.30, P=.04, Cohen's f2=.20). Positive as well as negative emotions were found to lead to adjustment to the intake of a peer, as compared to that of children in the neutral movie condition. The findings suggest that children eat more mindlessly when watching an emotional movie and, therefore, respond more automatically to a peer's food intake, whereas children may be less susceptible to a peer's intake while watching a neutral movie. As young children are not in the position to choose their food consumption environment yet, parents and schools should provide consumption settings that limit eating in front of the television. © 2012 Elsevier Ltd.","author":[{"dropping-particle":"","family":"Bevelander","given":"Kirsten E.","non-dropping-particle":"","parse-names":false,"suffix":""},{"dropping-particle":"","family":"Meiselman","given":"Herbert L.","non-dropping-particle":"","parse-names":false,"suffix":""},{"dropping-particle":"","family":"Anschütz","given":"Doeschka J.","non-dropping-particle":"","parse-names":false,"suffix":""},{"dropping-particle":"","family":"Engels","given":"Rutger C.M.E.","non-dropping-particle":"","parse-names":false,"suffix":""}],"container-title":"Appetite","id":"ITEM-3","issued":{"date-parts":[["2013"]]},"page":"70-76","title":"Television watching and the emotional impact on social modeling of food intake among children","type":"article-journal","volume":"63"},"uris":["http://www.mendeley.com/documents/?uuid=dab9b204-3cdc-4e2e-b4d1-aa91c5406671"]}],"mendeley":{"formattedCitation":"(Bevelander et al., 2012; Bevelander, Anschütz, et al., 2013; Bevelander, Meiselman, et al., 2013)","manualFormatting":"(Bevelander, Anschütz, et al., 2013; Bevelander, Meiselman, et al., 2013; Bevelander et al., 2012)","plainTextFormattedCitation":"(Bevelander et al., 2012; Bevelander, Anschütz, et al., 2013; Bevelander, Meiselman, et al., 2013)","previouslyFormattedCitation":"(Bevelander et al., 2012; Bevelander, Anschütz, et al., 2013; Bevelander, Meiselman, et al., 2013)"},"properties":{"noteIndex":0},"schema":"https://github.com/citation-style-language/schema/raw/master/csl-citation.json"}</w:instrText>
      </w:r>
      <w:r w:rsidRPr="00745D53">
        <w:rPr>
          <w:rFonts w:ascii="Times New Roman" w:hAnsi="Times New Roman" w:cs="Times New Roman"/>
          <w:iCs/>
          <w:sz w:val="24"/>
          <w:szCs w:val="24"/>
        </w:rPr>
        <w:fldChar w:fldCharType="separate"/>
      </w:r>
      <w:r w:rsidRPr="00745D53">
        <w:rPr>
          <w:rFonts w:ascii="Times New Roman" w:hAnsi="Times New Roman" w:cs="Times New Roman"/>
          <w:iCs/>
          <w:noProof/>
          <w:sz w:val="24"/>
          <w:szCs w:val="24"/>
        </w:rPr>
        <w:t>(Bevelander, Anschütz, et al., 2013; Bevelander, Meiselman, et al., 2013; Bevelander et al., 2012)</w:t>
      </w:r>
      <w:r w:rsidRPr="00745D53">
        <w:rPr>
          <w:rFonts w:ascii="Times New Roman" w:hAnsi="Times New Roman" w:cs="Times New Roman"/>
          <w:iCs/>
          <w:sz w:val="24"/>
          <w:szCs w:val="24"/>
        </w:rPr>
        <w:fldChar w:fldCharType="end"/>
      </w:r>
      <w:r w:rsidRPr="00745D53">
        <w:rPr>
          <w:rFonts w:ascii="Times New Roman" w:hAnsi="Times New Roman" w:cs="Times New Roman"/>
          <w:iCs/>
          <w:sz w:val="24"/>
          <w:szCs w:val="24"/>
        </w:rPr>
        <w:t xml:space="preserve">, three examined children’s vegetable intake (two in one paper) </w:t>
      </w:r>
      <w:r w:rsidRPr="00745D53">
        <w:rPr>
          <w:rFonts w:ascii="Times New Roman" w:hAnsi="Times New Roman" w:cs="Times New Roman"/>
          <w:iCs/>
          <w:sz w:val="24"/>
          <w:szCs w:val="24"/>
        </w:rPr>
        <w:fldChar w:fldCharType="begin" w:fldLock="1"/>
      </w:r>
      <w:r w:rsidRPr="00745D53">
        <w:rPr>
          <w:rFonts w:ascii="Times New Roman" w:hAnsi="Times New Roman" w:cs="Times New Roman"/>
          <w:iCs/>
          <w:sz w:val="24"/>
          <w:szCs w:val="24"/>
        </w:rPr>
        <w:instrText>ADDIN CSL_CITATION {"citationItems":[{"id":"ITEM-1","itemData":{"DOI":"10.1186/s12966-015-0296-z","ISBN":"1479-5868","ISSN":"14795868","PMID":"26463044","abstract":"BACKGROUND: Beliefs about the eating behaviour of others (perceived eating norms) have been shown to influence eating behaviour in adults, but no research has examined whether young children are motivated by perceived eating norms.\\n\\nFINDINGS: Here we investigated the effect on vegetable intake of exposing children to information about the vegetable intake of other children. One hundred and forty three children aged 6-11 years old took part in a between-subjects experiment. Children were exposed to information suggesting that other children had eaten a large amount of carrots, no carrots, or control information. Children ate more carrots when they believed that other children had eaten a large amount of carrots, compared to all other conditions.\\n\\nCONCLUSIONS: Perceived eating norms can influence vegetable intake in young children and making use of eating norms to promote healthier eating in children warrants investigation.","author":[{"dropping-particle":"","family":"Sharps","given":"Maxine","non-dropping-particle":"","parse-names":false,"suffix":""},{"dropping-particle":"","family":"Robinson","given":"Eric","non-dropping-particle":"","parse-names":false,"suffix":""}],"container-title":"International Journal of Behavioral Nutrition and Physical Activity","id":"ITEM-1","issue":"1","issued":{"date-parts":[["2015"]]},"page":"10-13","publisher":"International Journal of Behavioral Nutrition and Physical Activity","title":"Perceived eating norms and vegetable consumption in children","type":"article-journal","volume":"12"},"uris":["http://www.mendeley.com/documents/?uuid=59bde3a9-c79b-426b-8c56-942c06f8e10f"]},{"id":"ITEM-2","itemData":{"DOI":"10.1016/j.appet.2017.02.015","ISBN":"0195-6663","ISSN":"10958304","PMID":"28192218","abstract":"There is initial evidence that beliefs about the eating behaviour of others (perceived eating norms) can influence children's vegetable consumption, but little research has examined the mechanisms explaining this effect. In two studies we aimed to replicate the effect that perceived eating norms have on children's vegetable consumption, and to explore mechanisms which may underlie the influence of perceived eating norms on children's vegetable consumption. Study 1 investigated whether children follow perceived eating norms due to a desire to maintain personal feelings of social acceptance. Study 2 investigated whether perceived eating norms influence eating behaviour because eating norms provide information which can remove uncertainty about how to behave. Across both studies children were exposed to vegetable consumption information of other children and their vegetable consumption was examined. In both studies children were influenced by perceived eating norms, eating more when led to believe others had eaten a large amount compared to when led to believe others had eaten no vegetables. In Study 1, children were influenced by a perceived eating norm regardless of whether they felt sure or unsure that other children accepted them. In Study 2, children were most influenced by a perceived eating norm if they were eating in a novel context in which it may have been uncertain how to behave, as opposed to an eating context that children had already encountered. Perceived eating norms may influence children's eating behaviour by removing uncertainty about how to behave, otherwise known as informational social influence.","author":[{"dropping-particle":"","family":"Sharps","given":"Maxine","non-dropping-particle":"","parse-names":false,"suffix":""},{"dropping-particle":"","family":"Robinson","given":"Eric","non-dropping-particle":"","parse-names":false,"suffix":""}],"container-title":"Appetite","id":"ITEM-2","issued":{"date-parts":[["2017"]]},"page":"41-50","publisher":"Elsevier Ltd","title":"Perceived eating norms and children's eating behaviour: An informational social influence account","type":"article-journal","volume":"113"},"uris":["http://www.mendeley.com/documents/?uuid=5023334a-6362-4f42-bbf2-c3ce40547580"]}],"mendeley":{"formattedCitation":"(Sharps &amp; Robinson, 2015, 2017)","manualFormatting":"(Sharps &amp; Robinson, 2015, 2017)","plainTextFormattedCitation":"(Sharps &amp; Robinson, 2015, 2017)","previouslyFormattedCitation":"(Sharps &amp; Robinson, 2015, 2017)"},"properties":{"noteIndex":0},"schema":"https://github.com/citation-style-language/schema/raw/master/csl-citation.json"}</w:instrText>
      </w:r>
      <w:r w:rsidRPr="00745D53">
        <w:rPr>
          <w:rFonts w:ascii="Times New Roman" w:hAnsi="Times New Roman" w:cs="Times New Roman"/>
          <w:iCs/>
          <w:sz w:val="24"/>
          <w:szCs w:val="24"/>
        </w:rPr>
        <w:fldChar w:fldCharType="separate"/>
      </w:r>
      <w:r w:rsidRPr="00745D53">
        <w:rPr>
          <w:rFonts w:ascii="Times New Roman" w:hAnsi="Times New Roman" w:cs="Times New Roman"/>
          <w:iCs/>
          <w:noProof/>
          <w:sz w:val="24"/>
          <w:szCs w:val="24"/>
        </w:rPr>
        <w:t>(Sharps &amp; Robinson, 2015, 2017)</w:t>
      </w:r>
      <w:r w:rsidRPr="00745D53">
        <w:rPr>
          <w:rFonts w:ascii="Times New Roman" w:hAnsi="Times New Roman" w:cs="Times New Roman"/>
          <w:iCs/>
          <w:sz w:val="24"/>
          <w:szCs w:val="24"/>
        </w:rPr>
        <w:fldChar w:fldCharType="end"/>
      </w:r>
      <w:r w:rsidRPr="00745D53">
        <w:rPr>
          <w:rFonts w:ascii="Times New Roman" w:hAnsi="Times New Roman" w:cs="Times New Roman"/>
          <w:iCs/>
          <w:sz w:val="24"/>
          <w:szCs w:val="24"/>
        </w:rPr>
        <w:t xml:space="preserve">, and one examined children’s cookie intake </w:t>
      </w:r>
      <w:r w:rsidRPr="00745D53">
        <w:rPr>
          <w:rFonts w:ascii="Times New Roman" w:hAnsi="Times New Roman" w:cs="Times New Roman"/>
          <w:iCs/>
          <w:sz w:val="24"/>
          <w:szCs w:val="24"/>
        </w:rPr>
        <w:fldChar w:fldCharType="begin" w:fldLock="1"/>
      </w:r>
      <w:r w:rsidRPr="00745D53">
        <w:rPr>
          <w:rFonts w:ascii="Times New Roman" w:hAnsi="Times New Roman" w:cs="Times New Roman"/>
          <w:iCs/>
          <w:sz w:val="24"/>
          <w:szCs w:val="24"/>
        </w:rPr>
        <w:instrText>ADDIN CSL_CITATION {"citationItems":[{"id":"ITEM-1","itemData":{"DOI":"10.1016/j.jada.2008.10.005","ISSN":"00028223","PMID":"19103334","abstract":"Previous studies indicate that the presence of peers influences children's food consumption. It is assumed that one factor producing this effect in children is child modeling of food intake. The present study assesses the effect of a video model on the food intake of overweight (n=22) and nonoverweight (n=22) preadolescent girls. A 2 (weight status)??2 (small vs large serving size) factorial design was used to test the hypothesis that youth model others' food intake. Serving sizes were manipulated by showing a video model selecting and consuming either a small or a large serving of cookies. Results indicate a main effect of serving size condition, F(1,40)=5.1, P&lt;0.05 (d=0.65; 95% confidence interval: 0.35 to 0.65), and a main effect of weight status, F(1,40)=4.9, P&lt;0.05 (d=0.63; 95% confidence interval: 0.35 to 0.65). Participants exposed to the large serving-size condition consumed more cookies than participants exposed to the small serving-size condition and overweight participants consumed considerably more cookies than nonoverweight participants. The interaction of weight status by serving-size condition did not reach statistical significance (P=0.2). These results suggest that peer-modeling influences overweight and nonoverweight preadolescent girls' snack consumption. ?? 2009 American Dietetic Association.","author":[{"dropping-particle":"","family":"Romero","given":"Natalie D.","non-dropping-particle":"","parse-names":false,"suffix":""},{"dropping-particle":"","family":"Epstein","given":"Leonard H.","non-dropping-particle":"","parse-names":false,"suffix":""},{"dropping-particle":"","family":"Salvy","given":"Sarah Jeanne","non-dropping-particle":"","parse-names":false,"suffix":""}],"container-title":"Journal of the American Dietetic Association","id":"ITEM-1","issue":"1","issued":{"date-parts":[["2009"]]},"page":"133-136","publisher":"American Dietetic Association","title":"Peer Modeling Influences Girls' Snack Intake","type":"article-journal","volume":"109"},"uris":["http://www.mendeley.com/documents/?uuid=11660132-16eb-4ca4-b7f6-d6fb6422cf05"]}],"mendeley":{"formattedCitation":"(Romero et al., 2009)","plainTextFormattedCitation":"(Romero et al., 2009)","previouslyFormattedCitation":"(Romero et al., 2009)"},"properties":{"noteIndex":0},"schema":"https://github.com/citation-style-language/schema/raw/master/csl-citation.json"}</w:instrText>
      </w:r>
      <w:r w:rsidRPr="00745D53">
        <w:rPr>
          <w:rFonts w:ascii="Times New Roman" w:hAnsi="Times New Roman" w:cs="Times New Roman"/>
          <w:iCs/>
          <w:sz w:val="24"/>
          <w:szCs w:val="24"/>
        </w:rPr>
        <w:fldChar w:fldCharType="separate"/>
      </w:r>
      <w:r w:rsidRPr="00745D53">
        <w:rPr>
          <w:rFonts w:ascii="Times New Roman" w:hAnsi="Times New Roman" w:cs="Times New Roman"/>
          <w:iCs/>
          <w:noProof/>
          <w:sz w:val="24"/>
          <w:szCs w:val="24"/>
        </w:rPr>
        <w:t>(Romero et al., 2009)</w:t>
      </w:r>
      <w:r w:rsidRPr="00745D53">
        <w:rPr>
          <w:rFonts w:ascii="Times New Roman" w:hAnsi="Times New Roman" w:cs="Times New Roman"/>
          <w:iCs/>
          <w:sz w:val="24"/>
          <w:szCs w:val="24"/>
        </w:rPr>
        <w:fldChar w:fldCharType="end"/>
      </w:r>
      <w:r w:rsidRPr="00745D53">
        <w:rPr>
          <w:rFonts w:ascii="Times New Roman" w:hAnsi="Times New Roman" w:cs="Times New Roman"/>
          <w:iCs/>
          <w:sz w:val="24"/>
          <w:szCs w:val="24"/>
        </w:rPr>
        <w:t xml:space="preserve"> see Table 1. </w:t>
      </w:r>
      <w:r w:rsidR="00F819B9" w:rsidRPr="00745D53">
        <w:rPr>
          <w:rFonts w:ascii="Times New Roman" w:hAnsi="Times New Roman" w:cs="Times New Roman"/>
          <w:iCs/>
          <w:sz w:val="24"/>
          <w:szCs w:val="24"/>
        </w:rPr>
        <w:t>There was more variation in how much the confederate peer influenced children’s food intake in st</w:t>
      </w:r>
      <w:r w:rsidR="008675DD" w:rsidRPr="00745D53">
        <w:rPr>
          <w:rFonts w:ascii="Times New Roman" w:hAnsi="Times New Roman" w:cs="Times New Roman"/>
          <w:iCs/>
          <w:sz w:val="24"/>
          <w:szCs w:val="24"/>
        </w:rPr>
        <w:t>udies which gave children</w:t>
      </w:r>
      <w:r w:rsidR="00CA2679" w:rsidRPr="00745D53">
        <w:rPr>
          <w:rFonts w:ascii="Times New Roman" w:hAnsi="Times New Roman" w:cs="Times New Roman"/>
          <w:iCs/>
          <w:sz w:val="24"/>
          <w:szCs w:val="24"/>
        </w:rPr>
        <w:t xml:space="preserve"> sweets/candy</w:t>
      </w:r>
      <w:r w:rsidR="008675DD" w:rsidRPr="00745D53">
        <w:rPr>
          <w:rFonts w:ascii="Times New Roman" w:hAnsi="Times New Roman" w:cs="Times New Roman"/>
          <w:iCs/>
          <w:sz w:val="24"/>
          <w:szCs w:val="24"/>
        </w:rPr>
        <w:t>,</w:t>
      </w:r>
      <w:r w:rsidR="00F819B9" w:rsidRPr="00745D53">
        <w:rPr>
          <w:rFonts w:ascii="Times New Roman" w:hAnsi="Times New Roman" w:cs="Times New Roman"/>
          <w:iCs/>
          <w:sz w:val="24"/>
          <w:szCs w:val="24"/>
        </w:rPr>
        <w:t xml:space="preserve"> than in studies which gave children vegetables. In the studies where children were given sweets/candy,</w:t>
      </w:r>
      <w:r w:rsidR="008675DD" w:rsidRPr="00745D53">
        <w:rPr>
          <w:rFonts w:ascii="Times New Roman" w:hAnsi="Times New Roman" w:cs="Times New Roman"/>
          <w:iCs/>
          <w:sz w:val="24"/>
          <w:szCs w:val="24"/>
        </w:rPr>
        <w:t xml:space="preserve"> children</w:t>
      </w:r>
      <w:r w:rsidR="00CA2679" w:rsidRPr="00745D53">
        <w:rPr>
          <w:rFonts w:ascii="Times New Roman" w:hAnsi="Times New Roman" w:cs="Times New Roman"/>
          <w:iCs/>
          <w:sz w:val="24"/>
          <w:szCs w:val="24"/>
        </w:rPr>
        <w:t xml:space="preserve"> ate </w:t>
      </w:r>
      <w:r w:rsidR="008675DD" w:rsidRPr="00745D53">
        <w:rPr>
          <w:rFonts w:ascii="Times New Roman" w:hAnsi="Times New Roman" w:cs="Times New Roman"/>
          <w:iCs/>
          <w:sz w:val="24"/>
          <w:szCs w:val="24"/>
        </w:rPr>
        <w:t>between 24% and 48% more in the high intake condition compared to the no intake condition, and between 27% and 3</w:t>
      </w:r>
      <w:r w:rsidR="00F819B9" w:rsidRPr="00745D53">
        <w:rPr>
          <w:rFonts w:ascii="Times New Roman" w:hAnsi="Times New Roman" w:cs="Times New Roman"/>
          <w:iCs/>
          <w:sz w:val="24"/>
          <w:szCs w:val="24"/>
        </w:rPr>
        <w:t>2</w:t>
      </w:r>
      <w:r w:rsidR="008675DD" w:rsidRPr="00745D53">
        <w:rPr>
          <w:rFonts w:ascii="Times New Roman" w:hAnsi="Times New Roman" w:cs="Times New Roman"/>
          <w:iCs/>
          <w:sz w:val="24"/>
          <w:szCs w:val="24"/>
        </w:rPr>
        <w:t>% more in the high intake condition compared to the low intake condition. In studies which gave children vegetables, children ate between 53% and 55% more in the high intake condition than the no intake condition.</w:t>
      </w:r>
    </w:p>
    <w:p w14:paraId="58CCDB79" w14:textId="77777777" w:rsidR="007C46B6" w:rsidRPr="00745D53" w:rsidRDefault="007C46B6" w:rsidP="008D59FD">
      <w:pPr>
        <w:spacing w:line="480" w:lineRule="auto"/>
        <w:rPr>
          <w:rFonts w:ascii="Times New Roman" w:hAnsi="Times New Roman" w:cs="Times New Roman"/>
          <w:i/>
          <w:iCs/>
          <w:sz w:val="24"/>
          <w:szCs w:val="24"/>
        </w:rPr>
      </w:pPr>
    </w:p>
    <w:p w14:paraId="07FA491E" w14:textId="7B288143" w:rsidR="008D59FD" w:rsidRPr="00745D53" w:rsidRDefault="008D1D1A" w:rsidP="008D59FD">
      <w:pPr>
        <w:spacing w:line="480" w:lineRule="auto"/>
        <w:rPr>
          <w:rFonts w:ascii="Times New Roman" w:hAnsi="Times New Roman" w:cs="Times New Roman"/>
          <w:i/>
          <w:iCs/>
          <w:sz w:val="24"/>
          <w:szCs w:val="24"/>
        </w:rPr>
      </w:pPr>
      <w:r w:rsidRPr="00745D53">
        <w:rPr>
          <w:rFonts w:ascii="Times New Roman" w:hAnsi="Times New Roman" w:cs="Times New Roman"/>
          <w:i/>
          <w:iCs/>
          <w:sz w:val="24"/>
          <w:szCs w:val="24"/>
        </w:rPr>
        <w:t xml:space="preserve">3.3.4 </w:t>
      </w:r>
      <w:r w:rsidR="008D59FD" w:rsidRPr="00745D53">
        <w:rPr>
          <w:rFonts w:ascii="Times New Roman" w:hAnsi="Times New Roman" w:cs="Times New Roman"/>
          <w:i/>
          <w:iCs/>
          <w:sz w:val="24"/>
          <w:szCs w:val="24"/>
        </w:rPr>
        <w:t>Prolonged effect of confederate peers</w:t>
      </w:r>
    </w:p>
    <w:p w14:paraId="27D3B055" w14:textId="104EEE7A" w:rsidR="008D59FD" w:rsidRPr="00745D53" w:rsidRDefault="008D59FD" w:rsidP="008D59FD">
      <w:pPr>
        <w:spacing w:line="480" w:lineRule="auto"/>
        <w:rPr>
          <w:rFonts w:ascii="Times New Roman" w:hAnsi="Times New Roman" w:cs="Times New Roman"/>
          <w:sz w:val="24"/>
          <w:szCs w:val="24"/>
        </w:rPr>
      </w:pPr>
      <w:r w:rsidRPr="00745D53">
        <w:rPr>
          <w:rFonts w:ascii="Times New Roman" w:hAnsi="Times New Roman" w:cs="Times New Roman"/>
          <w:iCs/>
          <w:sz w:val="24"/>
          <w:szCs w:val="24"/>
        </w:rPr>
        <w:t xml:space="preserve">While the majority of studies consisted of a single experimental session </w:t>
      </w:r>
      <w:r w:rsidRPr="00745D53">
        <w:rPr>
          <w:rFonts w:ascii="Times New Roman" w:hAnsi="Times New Roman" w:cs="Times New Roman"/>
          <w:iCs/>
          <w:sz w:val="24"/>
          <w:szCs w:val="24"/>
        </w:rPr>
        <w:fldChar w:fldCharType="begin" w:fldLock="1"/>
      </w:r>
      <w:r w:rsidRPr="00745D53">
        <w:rPr>
          <w:rFonts w:ascii="Times New Roman" w:hAnsi="Times New Roman" w:cs="Times New Roman"/>
          <w:iCs/>
          <w:sz w:val="24"/>
          <w:szCs w:val="24"/>
        </w:rPr>
        <w:instrText>ADDIN CSL_CITATION {"citationItems":[{"id":"ITEM-1","itemData":{"DOI":"10.1016/j.jada.2008.10.005","ISSN":"00028223","PMID":"19103334","abstract":"Previous studies indicate that the presence of peers influences children's food consumption. It is assumed that one factor producing this effect in children is child modeling of food intake. The present study assesses the effect of a video model on the food intake of overweight (n=22) and nonoverweight (n=22) preadolescent girls. A 2 (weight status)??2 (small vs large serving size) factorial design was used to test the hypothesis that youth model others' food intake. Serving sizes were manipulated by showing a video model selecting and consuming either a small or a large serving of cookies. Results indicate a main effect of serving size condition, F(1,40)=5.1, P&lt;0.05 (d=0.65; 95% confidence interval: 0.35 to 0.65), and a main effect of weight status, F(1,40)=4.9, P&lt;0.05 (d=0.63; 95% confidence interval: 0.35 to 0.65). Participants exposed to the large serving-size condition consumed more cookies than participants exposed to the small serving-size condition and overweight participants consumed considerably more cookies than nonoverweight participants. The interaction of weight status by serving-size condition did not reach statistical significance (P=0.2). These results suggest that peer-modeling influences overweight and nonoverweight preadolescent girls' snack consumption. ?? 2009 American Dietetic Association.","author":[{"dropping-particle":"","family":"Romero","given":"Natalie D.","non-dropping-particle":"","parse-names":false,"suffix":""},{"dropping-particle":"","family":"Epstein","given":"Leonard H.","non-dropping-particle":"","parse-names":false,"suffix":""},{"dropping-particle":"","family":"Salvy","given":"Sarah Jeanne","non-dropping-particle":"","parse-names":false,"suffix":""}],"container-title":"Journal of the American Dietetic Association","id":"ITEM-1","issue":"1","issued":{"date-parts":[["2009"]]},"page":"133-136","publisher":"American Dietetic Association","title":"Peer Modeling Influences Girls' Snack Intake","type":"article-journal","volume":"109"},"uris":["http://www.mendeley.com/documents/?uuid=11660132-16eb-4ca4-b7f6-d6fb6422cf05"]},{"id":"ITEM-2","itemData":{"DOI":"10.1371/journal.pone.0072481","ISBN":"1932-6203","ISSN":"19326203","PMID":"24015251","abstract":"OBJECTIVE: This experimental study investigated the impact of peers on palatable food intake of youngsters within a social media setting. To determine whether this effect was moderated by self-esteem, the present study examined the roles of global explicit self-esteem (ESE), body esteem (BE) and implicit self-esteem (ISE). METHODS: Participants (N = 118; 38.1% boys; M age 11.14±.79) were asked to play a computer game while they believed to interact online with a same-sex normal-weight remote confederate (i.e., instructed peer) who ate either nothing, a small or large amount of candy. RESULTS: Participants modeled the candy intake of peers via a social media interaction, but this was qualified by their self-esteem. Participants with higher ISE adjusted their candy intake to that of a peer more closely than those with lower ISE when the confederate ate nothing compared to when eating a modest (β = .26, p = .05) or considerable amount of candy (kcal) (β = .32, p = .001). In contrast, participants with lower BE modeled peer intake more than those with higher BE when eating nothing compared to a considerable amount of candy (kcal) (β = .21, p = .02); ESE did not moderate social modeling behavior. In addition, participants with higher discrepant or \"damaged\" self-esteem (i.e., high ISE and low ESE) modeled peer intake more when the peer ate nothing or a modest amount compared to a substantial amount of candy (kcal) (β = -.24, p = .004; β = -.26, p&lt;.0001, respectively). CONCLUSION: Youngsters conform to the amount of palatable food eaten by peers through social media interaction. Those with lower body esteem or damaged self-esteem may be more at risk to peer influences on food intake.","author":[{"dropping-particle":"","family":"Bevelander","given":"Kirsten E.","non-dropping-particle":"","parse-names":false,"suffix":""},{"dropping-particle":"","family":"Anschütz","given":"Doeschka J.","non-dropping-particle":"","parse-names":false,"suffix":""},{"dropping-particle":"","family":"Creemers","given":"Daan H.M.","non-dropping-particle":"","parse-names":false,"suffix":""},{"dropping-particle":"","family":"Kleinjan","given":"Marloes","non-dropping-particle":"","parse-names":false,"suffix":""},{"dropping-particle":"","family":"Engels","given":"Rutger C.M.E.","non-dropping-particle":"","parse-names":false,"suffix":""}],"container-title":"PLoS ONE","id":"ITEM-2","issue":"8","issued":{"date-parts":[["2013"]]},"title":"The Role of Explicit and Implicit Self-Esteem in Peer Modeling of Palatable Food Intake: A Study on Social Media Interaction among Youngsters","type":"article-journal","volume":"8"},"uris":["http://www.mendeley.com/documents/?uuid=c2fa4cd7-b05d-482e-9896-ac9c9b306775"]},{"id":"ITEM-3","itemData":{"DOI":"10.1016/j.appet.2012.12.015","ISSN":"01956663","PMID":"23274126","abstract":"The main goal of this study was to test whether exposure to happy, neutral, or sad media content influences social modeling effects of (snack) food intake in young children. The study was conducted at 14 Dutch urban and suburban primary schools. The participants (N=112) were asked to watch a movie with a same-sex normal-weight confederate who was instructed to eat either nothing or a standardized amount of snack food (10 chocolate-coated peanuts). The study involved a 3 (movie clips: happy, neutral, and sad)×2 (peer's food intake: no intake versus a standardized intake) between-participants design. A significant interaction between the movie clip condition and intake condition was found (F2,102=3.30, P=.04, Cohen's f2=.20). Positive as well as negative emotions were found to lead to adjustment to the intake of a peer, as compared to that of children in the neutral movie condition. The findings suggest that children eat more mindlessly when watching an emotional movie and, therefore, respond more automatically to a peer's food intake, whereas children may be less susceptible to a peer's intake while watching a neutral movie. As young children are not in the position to choose their food consumption environment yet, parents and schools should provide consumption settings that limit eating in front of the television. © 2012 Elsevier Ltd.","author":[{"dropping-particle":"","family":"Bevelander","given":"Kirsten E.","non-dropping-particle":"","parse-names":false,"suffix":""},{"dropping-particle":"","family":"Meiselman","given":"Herbert L.","non-dropping-particle":"","parse-names":false,"suffix":""},{"dropping-particle":"","family":"Anschütz","given":"Doeschka J.","non-dropping-particle":"","parse-names":false,"suffix":""},{"dropping-particle":"","family":"Engels","given":"Rutger C.M.E.","non-dropping-particle":"","parse-names":false,"suffix":""}],"container-title":"Appetite","id":"ITEM-3","issued":{"date-parts":[["2013"]]},"page":"70-76","title":"Television watching and the emotional impact on social modeling of food intake among children","type":"article-journal","volume":"63"},"uris":["http://www.mendeley.com/documents/?uuid=dab9b204-3cdc-4e2e-b4d1-aa91c5406671"]},{"id":"ITEM-4","itemData":{"DOI":"10.1186/s12966-015-0296-z","ISBN":"1479-5868","ISSN":"14795868","PMID":"26463044","abstract":"BACKGROUND: Beliefs about the eating behaviour of others (perceived eating norms) have been shown to influence eating behaviour in adults, but no research has examined whether young children are motivated by perceived eating norms.\\n\\nFINDINGS: Here we investigated the effect on vegetable intake of exposing children to information about the vegetable intake of other children. One hundred and forty three children aged 6-11 years old took part in a between-subjects experiment. Children were exposed to information suggesting that other children had eaten a large amount of carrots, no carrots, or control information. Children ate more carrots when they believed that other children had eaten a large amount of carrots, compared to all other conditions.\\n\\nCONCLUSIONS: Perceived eating norms can influence vegetable intake in young children and making use of eating norms to promote healthier eating in children warrants investigation.","author":[{"dropping-particle":"","family":"Sharps","given":"Maxine","non-dropping-particle":"","parse-names":false,"suffix":""},{"dropping-particle":"","family":"Robinson","given":"Eric","non-dropping-particle":"","parse-names":false,"suffix":""}],"container-title":"International Journal of Behavioral Nutrition and Physical Activity","id":"ITEM-4","issue":"1","issued":{"date-parts":[["2015"]]},"page":"10-13","publisher":"International Journal of Behavioral Nutrition and Physical Activity","title":"Perceived eating norms and vegetable consumption in children","type":"article-journal","volume":"12"},"uris":["http://www.mendeley.com/documents/?uuid=59bde3a9-c79b-426b-8c56-942c06f8e10f"]},{"id":"ITEM-5","itemData":{"DOI":"10.1016/j.appet.2017.02.015","ISBN":"0195-6663","ISSN":"10958304","PMID":"28192218","abstract":"There is initial evidence that beliefs about the eating behaviour of others (perceived eating norms) can influence children's vegetable consumption, but little research has examined the mechanisms explaining this effect. In two studies we aimed to replicate the effect that perceived eating norms have on children's vegetable consumption, and to explore mechanisms which may underlie the influence of perceived eating norms on children's vegetable consumption. Study 1 investigated whether children follow perceived eating norms due to a desire to maintain personal feelings of social acceptance. Study 2 investigated whether perceived eating norms influence eating behaviour because eating norms provide information which can remove uncertainty about how to behave. Across both studies children were exposed to vegetable consumption information of other children and their vegetable consumption was examined. In both studies children were influenced by perceived eating norms, eating more when led to believe others had eaten a large amount compared to when led to believe others had eaten no vegetables. In Study 1, children were influenced by a perceived eating norm regardless of whether they felt sure or unsure that other children accepted them. In Study 2, children were most influenced by a perceived eating norm if they were eating in a novel context in which it may have been uncertain how to behave, as opposed to an eating context that children had already encountered. Perceived eating norms may influence children's eating behaviour by removing uncertainty about how to behave, otherwise known as informational social influence.","author":[{"dropping-particle":"","family":"Sharps","given":"Maxine","non-dropping-particle":"","parse-names":false,"suffix":""},{"dropping-particle":"","family":"Robinson","given":"Eric","non-dropping-particle":"","parse-names":false,"suffix":""}],"container-title":"Appetite","id":"ITEM-5","issued":{"date-parts":[["2017"]]},"page":"41-50","publisher":"Elsevier Ltd","title":"Perceived eating norms and children's eating behaviour: An informational social influence account","type":"article-journal","volume":"113"},"uris":["http://www.mendeley.com/documents/?uuid=5023334a-6362-4f42-bbf2-c3ce40547580"]}],"mendeley":{"formattedCitation":"(Bevelander, Anschütz, et al., 2013; Bevelander, Meiselman, et al., 2013; Romero et al., 2009; Sharps &amp; Robinson, 2015, 2017)","manualFormatting":"(Bevelander, Anschütz, et al., 2013; Bevelander, Meiselman, et al., 2013; Romero et al., 2009; Sharps &amp; Robinson, 2015, 2017)","plainTextFormattedCitation":"(Bevelander, Anschütz, et al., 2013; Bevelander, Meiselman, et al., 2013; Romero et al., 2009; Sharps &amp; Robinson, 2015, 2017)","previouslyFormattedCitation":"(Bevelander, Anschütz, et al., 2013; Bevelander, Meiselman, et al., 2013; Romero et al., 2009; Sharps &amp; Robinson, 2015, 2017)"},"properties":{"noteIndex":0},"schema":"https://github.com/citation-style-language/schema/raw/master/csl-citation.json"}</w:instrText>
      </w:r>
      <w:r w:rsidRPr="00745D53">
        <w:rPr>
          <w:rFonts w:ascii="Times New Roman" w:hAnsi="Times New Roman" w:cs="Times New Roman"/>
          <w:iCs/>
          <w:sz w:val="24"/>
          <w:szCs w:val="24"/>
        </w:rPr>
        <w:fldChar w:fldCharType="separate"/>
      </w:r>
      <w:r w:rsidRPr="00745D53">
        <w:rPr>
          <w:rFonts w:ascii="Times New Roman" w:hAnsi="Times New Roman" w:cs="Times New Roman"/>
          <w:iCs/>
          <w:noProof/>
          <w:sz w:val="24"/>
          <w:szCs w:val="24"/>
        </w:rPr>
        <w:t>(Bevelander, Anschütz, et al., 2013; Bevelander, Meiselman, et al., 2013; Romero et al., 2009; Sharps &amp; Robinson, 2015, 2017)</w:t>
      </w:r>
      <w:r w:rsidRPr="00745D53">
        <w:rPr>
          <w:rFonts w:ascii="Times New Roman" w:hAnsi="Times New Roman" w:cs="Times New Roman"/>
          <w:iCs/>
          <w:sz w:val="24"/>
          <w:szCs w:val="24"/>
        </w:rPr>
        <w:fldChar w:fldCharType="end"/>
      </w:r>
      <w:r w:rsidRPr="00745D53">
        <w:rPr>
          <w:rFonts w:ascii="Times New Roman" w:hAnsi="Times New Roman" w:cs="Times New Roman"/>
          <w:iCs/>
          <w:sz w:val="24"/>
          <w:szCs w:val="24"/>
        </w:rPr>
        <w:t>, two studies involved two experimental sessions</w:t>
      </w:r>
      <w:r w:rsidRPr="00745D53">
        <w:rPr>
          <w:rFonts w:ascii="Times New Roman" w:hAnsi="Times New Roman" w:cs="Times New Roman"/>
          <w:iCs/>
          <w:sz w:val="24"/>
          <w:szCs w:val="24"/>
        </w:rPr>
        <w:fldChar w:fldCharType="begin" w:fldLock="1"/>
      </w:r>
      <w:r w:rsidRPr="00745D53">
        <w:rPr>
          <w:rFonts w:ascii="Times New Roman" w:hAnsi="Times New Roman" w:cs="Times New Roman"/>
          <w:iCs/>
          <w:sz w:val="24"/>
          <w:szCs w:val="24"/>
        </w:rPr>
        <w:instrText>ADDIN CSL_CITATION {"citationItems":[{"id":"ITEM-1","itemData":{"DOI":"10.1016/j.appet.2017.02.015","ISBN":"0195-6663","ISSN":"10958304","PMID":"28192218","abstract":"There is initial evidence that beliefs about the eating behaviour of others (perceived eating norms) can influence children's vegetable consumption, but little research has examined the mechanisms explaining this effect. In two studies we aimed to replicate the effect that perceived eating norms have on children's vegetable consumption, and to explore mechanisms which may underlie the influence of perceived eating norms on children's vegetable consumption. Study 1 investigated whether children follow perceived eating norms due to a desire to maintain personal feelings of social acceptance. Study 2 investigated whether perceived eating norms influence eating behaviour because eating norms provide information which can remove uncertainty about how to behave. Across both studies children were exposed to vegetable consumption information of other children and their vegetable consumption was examined. In both studies children were influenced by perceived eating norms, eating more when led to believe others had eaten a large amount compared to when led to believe others had eaten no vegetables. In Study 1, children were influenced by a perceived eating norm regardless of whether they felt sure or unsure that other children accepted them. In Study 2, children were most influenced by a perceived eating norm if they were eating in a novel context in which it may have been uncertain how to behave, as opposed to an eating context that children had already encountered. Perceived eating norms may influence children's eating behaviour by removing uncertainty about how to behave, otherwise known as informational social influence.","author":[{"dropping-particle":"","family":"Sharps","given":"Maxine","non-dropping-particle":"","parse-names":false,"suffix":""},{"dropping-particle":"","family":"Robinson","given":"Eric","non-dropping-particle":"","parse-names":false,"suffix":""}],"container-title":"Appetite","id":"ITEM-1","issued":{"date-parts":[["2017"]]},"page":"41-50","publisher":"Elsevier Ltd","title":"Perceived eating norms and children's eating behaviour: An informational social influence account","type":"article-journal","volume":"113"},"uris":["http://www.mendeley.com/documents/?uuid=5023334a-6362-4f42-bbf2-c3ce40547580"]},{"id":"ITEM-2","itemData":{"DOI":"10.1016/j.appet.2012.02.003","ISSN":"0195-6663","abstract":"This experimental study investigated whether children’s food intake is influenced by a peer’s intake directly and over time and whether this depends upon weight status. The study consisted of two sessions taking place at Dutch primary schools. During the first (social modeling) session, the participants (N = 223) were asked to solve a puzzle with a same-sex normal weight confederate who was instructed to either eat nothing, a small or large amount. In the second session (about two days later), the participants had to solve the puzzle alone while they could freely eat. The study involved a three (no, low, high confederate intake) by two (normal weight, overweight) between-participants design. An interaction effect in the first session suggested that overweight children might be triggered to (over)eat when a peer eats a high amount of snack food, whereas the food intake of normal weight children seemed to depend on whether the confederate did actually eat, regardless of the amount. The guideline set during the first session persisted over time and influenced food intake during the second session, while differences between normal- and overweight children became insignificant. Peers can set an example as to what food intake is appropriate which could affect long-term food intake. (PsycINFO Database Record (c) 2016 APA, all rights reserved)","author":[{"dropping-particle":"","family":"Bevelander","given":"Kirsten E","non-dropping-particle":"","parse-names":false,"suffix":""},{"dropping-particle":"","family":"Anschütz","given":"Doeschka J","non-dropping-particle":"","parse-names":false,"suffix":""},{"dropping-particle":"","family":"Engels","given":"Rutger C M E","non-dropping-particle":"","parse-names":false,"suffix":""}],"container-title":"Appetite","id":"ITEM-2","issue":"3","issued":{"date-parts":[["2012","6"]]},"note":"Accession Number: 2012-11590-020. PMID: 22326506 Partial author list: First Author &amp;amp; Affiliation: Bevelander, Kirsten E.; Behavioural Science Institute, Radboud University Nijmegen, Nijmegen, Netherlands. Release Date: 20120611. Publication Type: Journal (0100), Peer Reviewed Journal (0110). Format Covered: Electronic. Document Type: Journal Article. Language: English. Major Descriptor: Food Intake; Overweight; Social Norms. Minor Descriptor: Childhood Development. Classification: Developmental Psychology (2800). Population: Human (10); Male (30); Female (40). Location: Netherlands. Age Group: Childhood (birth-12 yrs) (100); School Age (6-12 yrs) (180). Tests &amp;amp; Measures: Visual Analogue Scale. Methodology: Empirical Study; Quantitative Study. References Available: Y. Page Count: 9. Issue Publication Date: Jun, 2012. Publication History: First Posted Date: Feb 10, 2012; Accepted Date: Feb 3, 2012; Revised Date: Jan 16, 2012; First Submitted Date: Nov 28, 2011. Copyright Statement: All rights reserved. Elsevier Ltd. 2012.","page":"864-872","publisher":"Elsevier Science","publisher-place":"Bevelander, Kirsten E., Behavioural Science Institute, Radboud University Nijmegen, P.O. Box 9104, 6500 HE, Nijmegen, Netherlands","title":"Social norms in food intake among normal weight and overweight children","type":"article-journal","volume":"58"},"uris":["http://www.mendeley.com/documents/?uuid=e482ffbe-bbbe-4b65-be71-a23d375d1976"]}],"mendeley":{"formattedCitation":"(Bevelander et al., 2012; Sharps &amp; Robinson, 2017)","manualFormatting":" (Bevelander et al., 2012; Sharps &amp; Robinson, 2017)","plainTextFormattedCitation":"(Bevelander et al., 2012; Sharps &amp; Robinson, 2017)","previouslyFormattedCitation":"(Bevelander et al., 2012; Sharps &amp; Robinson, 2017)"},"properties":{"noteIndex":0},"schema":"https://github.com/citation-style-language/schema/raw/master/csl-citation.json"}</w:instrText>
      </w:r>
      <w:r w:rsidRPr="00745D53">
        <w:rPr>
          <w:rFonts w:ascii="Times New Roman" w:hAnsi="Times New Roman" w:cs="Times New Roman"/>
          <w:iCs/>
          <w:sz w:val="24"/>
          <w:szCs w:val="24"/>
        </w:rPr>
        <w:fldChar w:fldCharType="separate"/>
      </w:r>
      <w:r w:rsidRPr="00745D53">
        <w:rPr>
          <w:rFonts w:ascii="Times New Roman" w:hAnsi="Times New Roman" w:cs="Times New Roman"/>
          <w:iCs/>
          <w:noProof/>
          <w:sz w:val="24"/>
          <w:szCs w:val="24"/>
        </w:rPr>
        <w:t xml:space="preserve"> (Bevelander et al., 2012; Sharps &amp; Robinson, 2017)</w:t>
      </w:r>
      <w:r w:rsidRPr="00745D53">
        <w:rPr>
          <w:rFonts w:ascii="Times New Roman" w:hAnsi="Times New Roman" w:cs="Times New Roman"/>
          <w:iCs/>
          <w:sz w:val="24"/>
          <w:szCs w:val="24"/>
        </w:rPr>
        <w:fldChar w:fldCharType="end"/>
      </w:r>
      <w:r w:rsidRPr="00745D53">
        <w:rPr>
          <w:rFonts w:ascii="Times New Roman" w:hAnsi="Times New Roman" w:cs="Times New Roman"/>
          <w:iCs/>
          <w:sz w:val="24"/>
          <w:szCs w:val="24"/>
        </w:rPr>
        <w:t xml:space="preserve">. In Study two of </w:t>
      </w:r>
      <w:r w:rsidRPr="00745D53">
        <w:rPr>
          <w:rFonts w:ascii="Times New Roman" w:hAnsi="Times New Roman" w:cs="Times New Roman"/>
          <w:iCs/>
          <w:sz w:val="24"/>
          <w:szCs w:val="24"/>
        </w:rPr>
        <w:fldChar w:fldCharType="begin" w:fldLock="1"/>
      </w:r>
      <w:r w:rsidRPr="00745D53">
        <w:rPr>
          <w:rFonts w:ascii="Times New Roman" w:hAnsi="Times New Roman" w:cs="Times New Roman"/>
          <w:iCs/>
          <w:sz w:val="24"/>
          <w:szCs w:val="24"/>
        </w:rPr>
        <w:instrText>ADDIN CSL_CITATION {"citationItems":[{"id":"ITEM-1","itemData":{"DOI":"10.1016/j.appet.2017.02.015","ISBN":"0195-6663","ISSN":"10958304","PMID":"28192218","abstract":"There is initial evidence that beliefs about the eating behaviour of others (perceived eating norms) can influence children's vegetable consumption, but little research has examined the mechanisms explaining this effect. In two studies we aimed to replicate the effect that perceived eating norms have on children's vegetable consumption, and to explore mechanisms which may underlie the influence of perceived eating norms on children's vegetable consumption. Study 1 investigated whether children follow perceived eating norms due to a desire to maintain personal feelings of social acceptance. Study 2 investigated whether perceived eating norms influence eating behaviour because eating norms provide information which can remove uncertainty about how to behave. Across both studies children were exposed to vegetable consumption information of other children and their vegetable consumption was examined. In both studies children were influenced by perceived eating norms, eating more when led to believe others had eaten a large amount compared to when led to believe others had eaten no vegetables. In Study 1, children were influenced by a perceived eating norm regardless of whether they felt sure or unsure that other children accepted them. In Study 2, children were most influenced by a perceived eating norm if they were eating in a novel context in which it may have been uncertain how to behave, as opposed to an eating context that children had already encountered. Perceived eating norms may influence children's eating behaviour by removing uncertainty about how to behave, otherwise known as informational social influence.","author":[{"dropping-particle":"","family":"Sharps","given":"Maxine","non-dropping-particle":"","parse-names":false,"suffix":""},{"dropping-particle":"","family":"Robinson","given":"Eric","non-dropping-particle":"","parse-names":false,"suffix":""}],"container-title":"Appetite","id":"ITEM-1","issued":{"date-parts":[["2017"]]},"page":"41-50","publisher":"Elsevier Ltd","title":"Perceived eating norms and children's eating behaviour: An informational social influence account","type":"article-journal","volume":"113"},"uris":["http://www.mendeley.com/documents/?uuid=5023334a-6362-4f42-bbf2-c3ce40547580"]}],"mendeley":{"formattedCitation":"(Sharps &amp; Robinson, 2017)","manualFormatting":"Sharps &amp; Robinson (2017)","plainTextFormattedCitation":"(Sharps &amp; Robinson, 2017)","previouslyFormattedCitation":"(Sharps &amp; Robinson, 2017)"},"properties":{"noteIndex":0},"schema":"https://github.com/citation-style-language/schema/raw/master/csl-citation.json"}</w:instrText>
      </w:r>
      <w:r w:rsidRPr="00745D53">
        <w:rPr>
          <w:rFonts w:ascii="Times New Roman" w:hAnsi="Times New Roman" w:cs="Times New Roman"/>
          <w:iCs/>
          <w:sz w:val="24"/>
          <w:szCs w:val="24"/>
        </w:rPr>
        <w:fldChar w:fldCharType="separate"/>
      </w:r>
      <w:r w:rsidRPr="00745D53">
        <w:rPr>
          <w:rFonts w:ascii="Times New Roman" w:hAnsi="Times New Roman" w:cs="Times New Roman"/>
          <w:iCs/>
          <w:noProof/>
          <w:sz w:val="24"/>
          <w:szCs w:val="24"/>
        </w:rPr>
        <w:t>Sharps &amp; Robinson (2017)</w:t>
      </w:r>
      <w:r w:rsidRPr="00745D53">
        <w:rPr>
          <w:rFonts w:ascii="Times New Roman" w:hAnsi="Times New Roman" w:cs="Times New Roman"/>
          <w:iCs/>
          <w:sz w:val="24"/>
          <w:szCs w:val="24"/>
        </w:rPr>
        <w:fldChar w:fldCharType="end"/>
      </w:r>
      <w:r w:rsidRPr="00745D53">
        <w:rPr>
          <w:rFonts w:ascii="Times New Roman" w:hAnsi="Times New Roman" w:cs="Times New Roman"/>
          <w:iCs/>
          <w:sz w:val="24"/>
          <w:szCs w:val="24"/>
        </w:rPr>
        <w:t xml:space="preserve">, children were either exposed to the remote-confederate (the information sheet and bowl described above) on day one or day two (twenty-four-hours apart). Children were only exposed to the remote-confederate information on one of the days, but they were given a snack (carrot batons) to eat </w:t>
      </w:r>
      <w:r w:rsidRPr="00745D53">
        <w:rPr>
          <w:rFonts w:ascii="Times New Roman" w:hAnsi="Times New Roman" w:cs="Times New Roman"/>
          <w:iCs/>
          <w:sz w:val="24"/>
          <w:szCs w:val="24"/>
        </w:rPr>
        <w:lastRenderedPageBreak/>
        <w:t xml:space="preserve">on both days. In </w:t>
      </w:r>
      <w:r w:rsidRPr="00745D53">
        <w:rPr>
          <w:rFonts w:ascii="Times New Roman" w:hAnsi="Times New Roman" w:cs="Times New Roman"/>
          <w:iCs/>
          <w:sz w:val="24"/>
          <w:szCs w:val="24"/>
        </w:rPr>
        <w:fldChar w:fldCharType="begin" w:fldLock="1"/>
      </w:r>
      <w:r w:rsidRPr="00745D53">
        <w:rPr>
          <w:rFonts w:ascii="Times New Roman" w:hAnsi="Times New Roman" w:cs="Times New Roman"/>
          <w:iCs/>
          <w:sz w:val="24"/>
          <w:szCs w:val="24"/>
        </w:rPr>
        <w:instrText>ADDIN CSL_CITATION {"citationItems":[{"id":"ITEM-1","itemData":{"DOI":"10.1016/j.appet.2012.02.003","ISSN":"0195-6663","abstract":"This experimental study investigated whether children’s food intake is influenced by a peer’s intake directly and over time and whether this depends upon weight status. The study consisted of two sessions taking place at Dutch primary schools. During the first (social modeling) session, the participants (N = 223) were asked to solve a puzzle with a same-sex normal weight confederate who was instructed to either eat nothing, a small or large amount. In the second session (about two days later), the participants had to solve the puzzle alone while they could freely eat. The study involved a three (no, low, high confederate intake) by two (normal weight, overweight) between-participants design. An interaction effect in the first session suggested that overweight children might be triggered to (over)eat when a peer eats a high amount of snack food, whereas the food intake of normal weight children seemed to depend on whether the confederate did actually eat, regardless of the amount. The guideline set during the first session persisted over time and influenced food intake during the second session, while differences between normal- and overweight children became insignificant. Peers can set an example as to what food intake is appropriate which could affect long-term food intake. (PsycINFO Database Record (c) 2016 APA, all rights reserved)","author":[{"dropping-particle":"","family":"Bevelander","given":"Kirsten E","non-dropping-particle":"","parse-names":false,"suffix":""},{"dropping-particle":"","family":"Anschütz","given":"Doeschka J","non-dropping-particle":"","parse-names":false,"suffix":""},{"dropping-particle":"","family":"Engels","given":"Rutger C M E","non-dropping-particle":"","parse-names":false,"suffix":""}],"container-title":"Appetite","id":"ITEM-1","issue":"3","issued":{"date-parts":[["2012","6"]]},"note":"Accession Number: 2012-11590-020. PMID: 22326506 Partial author list: First Author &amp;amp; Affiliation: Bevelander, Kirsten E.; Behavioural Science Institute, Radboud University Nijmegen, Nijmegen, Netherlands. Release Date: 20120611. Publication Type: Journal (0100), Peer Reviewed Journal (0110). Format Covered: Electronic. Document Type: Journal Article. Language: English. Major Descriptor: Food Intake; Overweight; Social Norms. Minor Descriptor: Childhood Development. Classification: Developmental Psychology (2800). Population: Human (10); Male (30); Female (40). Location: Netherlands. Age Group: Childhood (birth-12 yrs) (100); School Age (6-12 yrs) (180). Tests &amp;amp; Measures: Visual Analogue Scale. Methodology: Empirical Study; Quantitative Study. References Available: Y. Page Count: 9. Issue Publication Date: Jun, 2012. Publication History: First Posted Date: Feb 10, 2012; Accepted Date: Feb 3, 2012; Revised Date: Jan 16, 2012; First Submitted Date: Nov 28, 2011. Copyright Statement: All rights reserved. Elsevier Ltd. 2012.","page":"864-872","publisher":"Elsevier Science","publisher-place":"Bevelander, Kirsten E., Behavioural Science Institute, Radboud University Nijmegen, P.O. Box 9104, 6500 HE, Nijmegen, Netherlands","title":"Social norms in food intake among normal weight and overweight children","type":"article-journal","volume":"58"},"uris":["http://www.mendeley.com/documents/?uuid=e482ffbe-bbbe-4b65-be71-a23d375d1976"]}],"mendeley":{"formattedCitation":"(Bevelander et al., 2012)","manualFormatting":"Bevelander et al (2012)","plainTextFormattedCitation":"(Bevelander et al., 2012)","previouslyFormattedCitation":"(Bevelander et al., 2012)"},"properties":{"noteIndex":0},"schema":"https://github.com/citation-style-language/schema/raw/master/csl-citation.json"}</w:instrText>
      </w:r>
      <w:r w:rsidRPr="00745D53">
        <w:rPr>
          <w:rFonts w:ascii="Times New Roman" w:hAnsi="Times New Roman" w:cs="Times New Roman"/>
          <w:iCs/>
          <w:sz w:val="24"/>
          <w:szCs w:val="24"/>
        </w:rPr>
        <w:fldChar w:fldCharType="separate"/>
      </w:r>
      <w:r w:rsidRPr="00745D53">
        <w:rPr>
          <w:rFonts w:ascii="Times New Roman" w:hAnsi="Times New Roman" w:cs="Times New Roman"/>
          <w:iCs/>
          <w:noProof/>
          <w:sz w:val="24"/>
          <w:szCs w:val="24"/>
        </w:rPr>
        <w:t>Bevelander et al (2012)</w:t>
      </w:r>
      <w:r w:rsidRPr="00745D53">
        <w:rPr>
          <w:rFonts w:ascii="Times New Roman" w:hAnsi="Times New Roman" w:cs="Times New Roman"/>
          <w:iCs/>
          <w:sz w:val="24"/>
          <w:szCs w:val="24"/>
        </w:rPr>
        <w:fldChar w:fldCharType="end"/>
      </w:r>
      <w:r w:rsidRPr="00745D53">
        <w:rPr>
          <w:rFonts w:ascii="Times New Roman" w:hAnsi="Times New Roman" w:cs="Times New Roman"/>
          <w:iCs/>
          <w:sz w:val="24"/>
          <w:szCs w:val="24"/>
        </w:rPr>
        <w:t xml:space="preserve">, children were exposed to a present confederate peer in the first session and were alone in the second session, approximately twenty-four-hours later. In this study, children had access to the same snack as the confederate peer in the first session (chocolate covered peanuts), but they had a choice of six snacks (sweet and savoury) in the subsequent free-eating session. In both studies, </w:t>
      </w:r>
      <w:r w:rsidRPr="00745D53">
        <w:rPr>
          <w:rFonts w:ascii="Times New Roman" w:hAnsi="Times New Roman" w:cs="Times New Roman"/>
          <w:sz w:val="24"/>
          <w:szCs w:val="24"/>
        </w:rPr>
        <w:t xml:space="preserve">exposure to a high-intake confederate in session one influenced children to eat significantly more in a free-eating session than exposure to a low or no-intake confederate in session one. </w:t>
      </w:r>
    </w:p>
    <w:bookmarkEnd w:id="2"/>
    <w:p w14:paraId="38076C00" w14:textId="77777777" w:rsidR="008D59FD" w:rsidRPr="00745D53" w:rsidRDefault="008D59FD" w:rsidP="005F787E">
      <w:pPr>
        <w:spacing w:line="480" w:lineRule="auto"/>
        <w:rPr>
          <w:rFonts w:ascii="Times New Roman" w:hAnsi="Times New Roman" w:cs="Times New Roman"/>
          <w:i/>
          <w:sz w:val="24"/>
          <w:szCs w:val="24"/>
        </w:rPr>
      </w:pPr>
    </w:p>
    <w:p w14:paraId="11707BD6" w14:textId="56089980" w:rsidR="00B75847" w:rsidRPr="00745D53" w:rsidRDefault="008D1D1A" w:rsidP="008D1D1A">
      <w:pPr>
        <w:spacing w:line="480" w:lineRule="auto"/>
        <w:rPr>
          <w:rFonts w:ascii="Times New Roman" w:hAnsi="Times New Roman" w:cs="Times New Roman"/>
          <w:i/>
          <w:iCs/>
          <w:sz w:val="24"/>
          <w:szCs w:val="24"/>
        </w:rPr>
      </w:pPr>
      <w:r w:rsidRPr="00745D53">
        <w:rPr>
          <w:rFonts w:ascii="Times New Roman" w:hAnsi="Times New Roman" w:cs="Times New Roman"/>
          <w:i/>
          <w:iCs/>
          <w:sz w:val="24"/>
          <w:szCs w:val="24"/>
        </w:rPr>
        <w:t xml:space="preserve">3.3.5 </w:t>
      </w:r>
      <w:r w:rsidR="00D64C90" w:rsidRPr="00745D53">
        <w:rPr>
          <w:rFonts w:ascii="Times New Roman" w:hAnsi="Times New Roman" w:cs="Times New Roman"/>
          <w:i/>
          <w:iCs/>
          <w:sz w:val="24"/>
          <w:szCs w:val="24"/>
        </w:rPr>
        <w:t xml:space="preserve">Moderators </w:t>
      </w:r>
    </w:p>
    <w:p w14:paraId="0F92194B" w14:textId="2E50176B" w:rsidR="005F787E" w:rsidRPr="00745D53" w:rsidRDefault="00E43327" w:rsidP="00E43327">
      <w:pPr>
        <w:spacing w:line="480" w:lineRule="auto"/>
        <w:rPr>
          <w:rFonts w:ascii="Times New Roman" w:hAnsi="Times New Roman" w:cs="Times New Roman"/>
          <w:i/>
          <w:sz w:val="24"/>
          <w:szCs w:val="24"/>
        </w:rPr>
      </w:pPr>
      <w:r w:rsidRPr="00745D53">
        <w:rPr>
          <w:rFonts w:ascii="Times New Roman" w:hAnsi="Times New Roman" w:cs="Times New Roman"/>
          <w:i/>
          <w:sz w:val="24"/>
          <w:szCs w:val="24"/>
        </w:rPr>
        <w:t xml:space="preserve">3.3.5.1 </w:t>
      </w:r>
      <w:r w:rsidR="005F787E" w:rsidRPr="00745D53">
        <w:rPr>
          <w:rFonts w:ascii="Times New Roman" w:hAnsi="Times New Roman" w:cs="Times New Roman"/>
          <w:i/>
          <w:sz w:val="24"/>
          <w:szCs w:val="24"/>
        </w:rPr>
        <w:t>Weight statu</w:t>
      </w:r>
      <w:r w:rsidRPr="00745D53">
        <w:rPr>
          <w:rFonts w:ascii="Times New Roman" w:hAnsi="Times New Roman" w:cs="Times New Roman"/>
          <w:i/>
          <w:sz w:val="24"/>
          <w:szCs w:val="24"/>
        </w:rPr>
        <w:t>s</w:t>
      </w:r>
    </w:p>
    <w:p w14:paraId="5666714B" w14:textId="77777777" w:rsidR="00A713E0" w:rsidRPr="00745D53" w:rsidRDefault="005F787E" w:rsidP="00A713E0">
      <w:pPr>
        <w:spacing w:line="480" w:lineRule="auto"/>
        <w:rPr>
          <w:rFonts w:ascii="Times New Roman" w:hAnsi="Times New Roman" w:cs="Times New Roman"/>
          <w:sz w:val="24"/>
          <w:szCs w:val="24"/>
        </w:rPr>
      </w:pPr>
      <w:bookmarkStart w:id="3" w:name="_Hlk89937474"/>
      <w:r w:rsidRPr="00745D53">
        <w:rPr>
          <w:rFonts w:ascii="Times New Roman" w:hAnsi="Times New Roman" w:cs="Times New Roman"/>
          <w:iCs/>
          <w:sz w:val="24"/>
          <w:szCs w:val="24"/>
        </w:rPr>
        <w:t xml:space="preserve">All studies measured BMI; however, two studies specifically examined whether weight-status moderated the influence of a confederate peer </w:t>
      </w:r>
      <w:r w:rsidRPr="00745D53">
        <w:rPr>
          <w:rFonts w:ascii="Times New Roman" w:hAnsi="Times New Roman" w:cs="Times New Roman"/>
          <w:iCs/>
          <w:sz w:val="24"/>
          <w:szCs w:val="24"/>
        </w:rPr>
        <w:fldChar w:fldCharType="begin" w:fldLock="1"/>
      </w:r>
      <w:r w:rsidRPr="00745D53">
        <w:rPr>
          <w:rFonts w:ascii="Times New Roman" w:hAnsi="Times New Roman" w:cs="Times New Roman"/>
          <w:iCs/>
          <w:sz w:val="24"/>
          <w:szCs w:val="24"/>
        </w:rPr>
        <w:instrText>ADDIN CSL_CITATION {"citationItems":[{"id":"ITEM-1","itemData":{"DOI":"10.1016/j.jada.2008.10.005","ISSN":"00028223","PMID":"19103334","abstract":"Previous studies indicate that the presence of peers influences children's food consumption. It is assumed that one factor producing this effect in children is child modeling of food intake. The present study assesses the effect of a video model on the food intake of overweight (n=22) and nonoverweight (n=22) preadolescent girls. A 2 (weight status)??2 (small vs large serving size) factorial design was used to test the hypothesis that youth model others' food intake. Serving sizes were manipulated by showing a video model selecting and consuming either a small or a large serving of cookies. Results indicate a main effect of serving size condition, F(1,40)=5.1, P&lt;0.05 (d=0.65; 95% confidence interval: 0.35 to 0.65), and a main effect of weight status, F(1,40)=4.9, P&lt;0.05 (d=0.63; 95% confidence interval: 0.35 to 0.65). Participants exposed to the large serving-size condition consumed more cookies than participants exposed to the small serving-size condition and overweight participants consumed considerably more cookies than nonoverweight participants. The interaction of weight status by serving-size condition did not reach statistical significance (P=0.2). These results suggest that peer-modeling influences overweight and nonoverweight preadolescent girls' snack consumption. ?? 2009 American Dietetic Association.","author":[{"dropping-particle":"","family":"Romero","given":"Natalie D.","non-dropping-particle":"","parse-names":false,"suffix":""},{"dropping-particle":"","family":"Epstein","given":"Leonard H.","non-dropping-particle":"","parse-names":false,"suffix":""},{"dropping-particle":"","family":"Salvy","given":"Sarah Jeanne","non-dropping-particle":"","parse-names":false,"suffix":""}],"container-title":"Journal of the American Dietetic Association","id":"ITEM-1","issue":"1","issued":{"date-parts":[["2009"]]},"page":"133-136","publisher":"American Dietetic Association","title":"Peer Modeling Influences Girls' Snack Intake","type":"article-journal","volume":"109"},"uris":["http://www.mendeley.com/documents/?uuid=11660132-16eb-4ca4-b7f6-d6fb6422cf05"]},{"id":"ITEM-2","itemData":{"DOI":"10.1016/j.appet.2012.02.003","ISSN":"0195-6663","abstract":"This experimental study investigated whether children’s food intake is influenced by a peer’s intake directly and over time and whether this depends upon weight status. The study consisted of two sessions taking place at Dutch primary schools. During the first (social modeling) session, the participants (N = 223) were asked to solve a puzzle with a same-sex normal weight confederate who was instructed to either eat nothing, a small or large amount. In the second session (about two days later), the participants had to solve the puzzle alone while they could freely eat. The study involved a three (no, low, high confederate intake) by two (normal weight, overweight) between-participants design. An interaction effect in the first session suggested that overweight children might be triggered to (over)eat when a peer eats a high amount of snack food, whereas the food intake of normal weight children seemed to depend on whether the confederate did actually eat, regardless of the amount. The guideline set during the first session persisted over time and influenced food intake during the second session, while differences between normal- and overweight children became insignificant. Peers can set an example as to what food intake is appropriate which could affect long-term food intake. (PsycINFO Database Record (c) 2016 APA, all rights reserved)","author":[{"dropping-particle":"","family":"Bevelander","given":"Kirsten E","non-dropping-particle":"","parse-names":false,"suffix":""},{"dropping-particle":"","family":"Anschütz","given":"Doeschka J","non-dropping-particle":"","parse-names":false,"suffix":""},{"dropping-particle":"","family":"Engels","given":"Rutger C M E","non-dropping-particle":"","parse-names":false,"suffix":""}],"container-title":"Appetite","id":"ITEM-2","issue":"3","issued":{"date-parts":[["2012","6"]]},"note":"Accession Number: 2012-11590-020. PMID: 22326506 Partial author list: First Author &amp;amp; Affiliation: Bevelander, Kirsten E.; Behavioural Science Institute, Radboud University Nijmegen, Nijmegen, Netherlands. Release Date: 20120611. Publication Type: Journal (0100), Peer Reviewed Journal (0110). Format Covered: Electronic. Document Type: Journal Article. Language: English. Major Descriptor: Food Intake; Overweight; Social Norms. Minor Descriptor: Childhood Development. Classification: Developmental Psychology (2800). Population: Human (10); Male (30); Female (40). Location: Netherlands. Age Group: Childhood (birth-12 yrs) (100); School Age (6-12 yrs) (180). Tests &amp;amp; Measures: Visual Analogue Scale. Methodology: Empirical Study; Quantitative Study. References Available: Y. Page Count: 9. Issue Publication Date: Jun, 2012. Publication History: First Posted Date: Feb 10, 2012; Accepted Date: Feb 3, 2012; Revised Date: Jan 16, 2012; First Submitted Date: Nov 28, 2011. Copyright Statement: All rights reserved. Elsevier Ltd. 2012.","page":"864-872","publisher":"Elsevier Science","publisher-place":"Bevelander, Kirsten E., Behavioural Science Institute, Radboud University Nijmegen, P.O. Box 9104, 6500 HE, Nijmegen, Netherlands","title":"Social norms in food intake among normal weight and overweight children","type":"article-journal","volume":"58"},"uris":["http://www.mendeley.com/documents/?uuid=e482ffbe-bbbe-4b65-be71-a23d375d1976"]}],"mendeley":{"formattedCitation":"(Bevelander et al., 2012; Romero et al., 2009)","plainTextFormattedCitation":"(Bevelander et al., 2012; Romero et al., 2009)","previouslyFormattedCitation":"(Bevelander et al., 2012; Romero et al., 2009)"},"properties":{"noteIndex":0},"schema":"https://github.com/citation-style-language/schema/raw/master/csl-citation.json"}</w:instrText>
      </w:r>
      <w:r w:rsidRPr="00745D53">
        <w:rPr>
          <w:rFonts w:ascii="Times New Roman" w:hAnsi="Times New Roman" w:cs="Times New Roman"/>
          <w:iCs/>
          <w:sz w:val="24"/>
          <w:szCs w:val="24"/>
        </w:rPr>
        <w:fldChar w:fldCharType="separate"/>
      </w:r>
      <w:r w:rsidRPr="00745D53">
        <w:rPr>
          <w:rFonts w:ascii="Times New Roman" w:hAnsi="Times New Roman" w:cs="Times New Roman"/>
          <w:iCs/>
          <w:noProof/>
          <w:sz w:val="24"/>
          <w:szCs w:val="24"/>
        </w:rPr>
        <w:t>(Bevelander et al., 2012; Romero et al., 2009)</w:t>
      </w:r>
      <w:r w:rsidRPr="00745D53">
        <w:rPr>
          <w:rFonts w:ascii="Times New Roman" w:hAnsi="Times New Roman" w:cs="Times New Roman"/>
          <w:iCs/>
          <w:sz w:val="24"/>
          <w:szCs w:val="24"/>
        </w:rPr>
        <w:fldChar w:fldCharType="end"/>
      </w:r>
      <w:r w:rsidRPr="00745D53">
        <w:rPr>
          <w:rFonts w:ascii="Times New Roman" w:hAnsi="Times New Roman" w:cs="Times New Roman"/>
          <w:iCs/>
          <w:sz w:val="24"/>
          <w:szCs w:val="24"/>
        </w:rPr>
        <w:t>. These studies recruited relatively equal numbers of children with a healthy-weight and children with overweight.</w:t>
      </w:r>
      <w:bookmarkEnd w:id="3"/>
      <w:r w:rsidRPr="00745D53">
        <w:rPr>
          <w:rFonts w:ascii="Times New Roman" w:hAnsi="Times New Roman" w:cs="Times New Roman"/>
          <w:iCs/>
          <w:sz w:val="24"/>
          <w:szCs w:val="24"/>
        </w:rPr>
        <w:t xml:space="preserve"> </w:t>
      </w:r>
      <w:r w:rsidR="00A713E0" w:rsidRPr="00745D53">
        <w:rPr>
          <w:rFonts w:ascii="Times New Roman" w:hAnsi="Times New Roman" w:cs="Times New Roman"/>
          <w:sz w:val="24"/>
          <w:szCs w:val="24"/>
        </w:rPr>
        <w:t xml:space="preserve">Two studies found that children with overweight ate significantly more than children with a healthy-weight </w:t>
      </w:r>
      <w:r w:rsidR="00A713E0" w:rsidRPr="00745D53">
        <w:rPr>
          <w:rFonts w:ascii="Times New Roman" w:hAnsi="Times New Roman" w:cs="Times New Roman"/>
          <w:sz w:val="24"/>
          <w:szCs w:val="24"/>
        </w:rPr>
        <w:fldChar w:fldCharType="begin" w:fldLock="1"/>
      </w:r>
      <w:r w:rsidR="00A713E0" w:rsidRPr="00745D53">
        <w:rPr>
          <w:rFonts w:ascii="Times New Roman" w:hAnsi="Times New Roman" w:cs="Times New Roman"/>
          <w:sz w:val="24"/>
          <w:szCs w:val="24"/>
        </w:rPr>
        <w:instrText>ADDIN CSL_CITATION {"citationItems":[{"id":"ITEM-1","itemData":{"DOI":"10.1016/j.jada.2008.10.005","ISSN":"00028223","PMID":"19103334","abstract":"Previous studies indicate that the presence of peers influences children's food consumption. It is assumed that one factor producing this effect in children is child modeling of food intake. The present study assesses the effect of a video model on the food intake of overweight (n=22) and nonoverweight (n=22) preadolescent girls. A 2 (weight status)??2 (small vs large serving size) factorial design was used to test the hypothesis that youth model others' food intake. Serving sizes were manipulated by showing a video model selecting and consuming either a small or a large serving of cookies. Results indicate a main effect of serving size condition, F(1,40)=5.1, P&lt;0.05 (d=0.65; 95% confidence interval: 0.35 to 0.65), and a main effect of weight status, F(1,40)=4.9, P&lt;0.05 (d=0.63; 95% confidence interval: 0.35 to 0.65). Participants exposed to the large serving-size condition consumed more cookies than participants exposed to the small serving-size condition and overweight participants consumed considerably more cookies than nonoverweight participants. The interaction of weight status by serving-size condition did not reach statistical significance (P=0.2). These results suggest that peer-modeling influences overweight and nonoverweight preadolescent girls' snack consumption. ?? 2009 American Dietetic Association.","author":[{"dropping-particle":"","family":"Romero","given":"Natalie D.","non-dropping-particle":"","parse-names":false,"suffix":""},{"dropping-particle":"","family":"Epstein","given":"Leonard H.","non-dropping-particle":"","parse-names":false,"suffix":""},{"dropping-particle":"","family":"Salvy","given":"Sarah Jeanne","non-dropping-particle":"","parse-names":false,"suffix":""}],"container-title":"Journal of the American Dietetic Association","id":"ITEM-1","issue":"1","issued":{"date-parts":[["2009"]]},"page":"133-136","publisher":"American Dietetic Association","title":"Peer Modeling Influences Girls' Snack Intake","type":"article-journal","volume":"109"},"uris":["http://www.mendeley.com/documents/?uuid=11660132-16eb-4ca4-b7f6-d6fb6422cf05"]},{"id":"ITEM-2","itemData":{"DOI":"10.1016/j.appet.2012.02.003","ISSN":"0195-6663","abstract":"This experimental study investigated whether children’s food intake is influenced by a peer’s intake directly and over time and whether this depends upon weight status. The study consisted of two sessions taking place at Dutch primary schools. During the first (social modeling) session, the participants (N = 223) were asked to solve a puzzle with a same-sex normal weight confederate who was instructed to either eat nothing, a small or large amount. In the second session (about two days later), the participants had to solve the puzzle alone while they could freely eat. The study involved a three (no, low, high confederate intake) by two (normal weight, overweight) between-participants design. An interaction effect in the first session suggested that overweight children might be triggered to (over)eat when a peer eats a high amount of snack food, whereas the food intake of normal weight children seemed to depend on whether the confederate did actually eat, regardless of the amount. The guideline set during the first session persisted over time and influenced food intake during the second session, while differences between normal- and overweight children became insignificant. Peers can set an example as to what food intake is appropriate which could affect long-term food intake. (PsycINFO Database Record (c) 2016 APA, all rights reserved)","author":[{"dropping-particle":"","family":"Bevelander","given":"Kirsten E","non-dropping-particle":"","parse-names":false,"suffix":""},{"dropping-particle":"","family":"Anschütz","given":"Doeschka J","non-dropping-particle":"","parse-names":false,"suffix":""},{"dropping-particle":"","family":"Engels","given":"Rutger C M E","non-dropping-particle":"","parse-names":false,"suffix":""}],"container-title":"Appetite","id":"ITEM-2","issue":"3","issued":{"date-parts":[["2012","6"]]},"note":"Accession Number: 2012-11590-020. PMID: 22326506 Partial author list: First Author &amp;amp; Affiliation: Bevelander, Kirsten E.; Behavioural Science Institute, Radboud University Nijmegen, Nijmegen, Netherlands. Release Date: 20120611. Publication Type: Journal (0100), Peer Reviewed Journal (0110). Format Covered: Electronic. Document Type: Journal Article. Language: English. Major Descriptor: Food Intake; Overweight; Social Norms. Minor Descriptor: Childhood Development. Classification: Developmental Psychology (2800). Population: Human (10); Male (30); Female (40). Location: Netherlands. Age Group: Childhood (birth-12 yrs) (100); School Age (6-12 yrs) (180). Tests &amp;amp; Measures: Visual Analogue Scale. Methodology: Empirical Study; Quantitative Study. References Available: Y. Page Count: 9. Issue Publication Date: Jun, 2012. Publication History: First Posted Date: Feb 10, 2012; Accepted Date: Feb 3, 2012; Revised Date: Jan 16, 2012; First Submitted Date: Nov 28, 2011. Copyright Statement: All rights reserved. Elsevier Ltd. 2012.","page":"864-872","publisher":"Elsevier Science","publisher-place":"Bevelander, Kirsten E., Behavioural Science Institute, Radboud University Nijmegen, P.O. Box 9104, 6500 HE, Nijmegen, Netherlands","title":"Social norms in food intake among normal weight and overweight children","type":"article-journal","volume":"58"},"uris":["http://www.mendeley.com/documents/?uuid=e482ffbe-bbbe-4b65-be71-a23d375d1976"]}],"mendeley":{"formattedCitation":"(Bevelander et al., 2012; Romero et al., 2009)","plainTextFormattedCitation":"(Bevelander et al., 2012; Romero et al., 2009)","previouslyFormattedCitation":"(Bevelander et al., 2012; Romero et al., 2009)"},"properties":{"noteIndex":0},"schema":"https://github.com/citation-style-language/schema/raw/master/csl-citation.json"}</w:instrText>
      </w:r>
      <w:r w:rsidR="00A713E0" w:rsidRPr="00745D53">
        <w:rPr>
          <w:rFonts w:ascii="Times New Roman" w:hAnsi="Times New Roman" w:cs="Times New Roman"/>
          <w:sz w:val="24"/>
          <w:szCs w:val="24"/>
        </w:rPr>
        <w:fldChar w:fldCharType="separate"/>
      </w:r>
      <w:r w:rsidR="00A713E0" w:rsidRPr="00745D53">
        <w:rPr>
          <w:rFonts w:ascii="Times New Roman" w:hAnsi="Times New Roman" w:cs="Times New Roman"/>
          <w:noProof/>
          <w:sz w:val="24"/>
          <w:szCs w:val="24"/>
        </w:rPr>
        <w:t>(Bevelander et al., 2012; Romero et al., 2009)</w:t>
      </w:r>
      <w:r w:rsidR="00A713E0" w:rsidRPr="00745D53">
        <w:rPr>
          <w:rFonts w:ascii="Times New Roman" w:hAnsi="Times New Roman" w:cs="Times New Roman"/>
          <w:sz w:val="24"/>
          <w:szCs w:val="24"/>
        </w:rPr>
        <w:fldChar w:fldCharType="end"/>
      </w:r>
      <w:r w:rsidR="00A713E0" w:rsidRPr="00745D53">
        <w:rPr>
          <w:rFonts w:ascii="Times New Roman" w:hAnsi="Times New Roman" w:cs="Times New Roman"/>
          <w:sz w:val="24"/>
          <w:szCs w:val="24"/>
        </w:rPr>
        <w:t xml:space="preserve">. However only </w:t>
      </w:r>
      <w:r w:rsidR="00A713E0" w:rsidRPr="00745D53">
        <w:rPr>
          <w:rFonts w:ascii="Times New Roman" w:hAnsi="Times New Roman" w:cs="Times New Roman"/>
          <w:sz w:val="24"/>
          <w:szCs w:val="24"/>
        </w:rPr>
        <w:fldChar w:fldCharType="begin" w:fldLock="1"/>
      </w:r>
      <w:r w:rsidR="00A713E0" w:rsidRPr="00745D53">
        <w:rPr>
          <w:rFonts w:ascii="Times New Roman" w:hAnsi="Times New Roman" w:cs="Times New Roman"/>
          <w:sz w:val="24"/>
          <w:szCs w:val="24"/>
        </w:rPr>
        <w:instrText>ADDIN CSL_CITATION {"citationItems":[{"id":"ITEM-1","itemData":{"DOI":"10.1016/j.appet.2012.02.003","ISSN":"0195-6663","abstract":"This experimental study investigated whether children’s food intake is influenced by a peer’s intake directly and over time and whether this depends upon weight status. The study consisted of two sessions taking place at Dutch primary schools. During the first (social modeling) session, the participants (N = 223) were asked to solve a puzzle with a same-sex normal weight confederate who was instructed to either eat nothing, a small or large amount. In the second session (about two days later), the participants had to solve the puzzle alone while they could freely eat. The study involved a three (no, low, high confederate intake) by two (normal weight, overweight) between-participants design. An interaction effect in the first session suggested that overweight children might be triggered to (over)eat when a peer eats a high amount of snack food, whereas the food intake of normal weight children seemed to depend on whether the confederate did actually eat, regardless of the amount. The guideline set during the first session persisted over time and influenced food intake during the second session, while differences between normal- and overweight children became insignificant. Peers can set an example as to what food intake is appropriate which could affect long-term food intake. (PsycINFO Database Record (c) 2016 APA, all rights reserved)","author":[{"dropping-particle":"","family":"Bevelander","given":"Kirsten E","non-dropping-particle":"","parse-names":false,"suffix":""},{"dropping-particle":"","family":"Anschütz","given":"Doeschka J","non-dropping-particle":"","parse-names":false,"suffix":""},{"dropping-particle":"","family":"Engels","given":"Rutger C M E","non-dropping-particle":"","parse-names":false,"suffix":""}],"container-title":"Appetite","id":"ITEM-1","issue":"3","issued":{"date-parts":[["2012","6"]]},"note":"Accession Number: 2012-11590-020. PMID: 22326506 Partial author list: First Author &amp;amp; Affiliation: Bevelander, Kirsten E.; Behavioural Science Institute, Radboud University Nijmegen, Nijmegen, Netherlands. Release Date: 20120611. Publication Type: Journal (0100), Peer Reviewed Journal (0110). Format Covered: Electronic. Document Type: Journal Article. Language: English. Major Descriptor: Food Intake; Overweight; Social Norms. Minor Descriptor: Childhood Development. Classification: Developmental Psychology (2800). Population: Human (10); Male (30); Female (40). Location: Netherlands. Age Group: Childhood (birth-12 yrs) (100); School Age (6-12 yrs) (180). Tests &amp;amp; Measures: Visual Analogue Scale. Methodology: Empirical Study; Quantitative Study. References Available: Y. Page Count: 9. Issue Publication Date: Jun, 2012. Publication History: First Posted Date: Feb 10, 2012; Accepted Date: Feb 3, 2012; Revised Date: Jan 16, 2012; First Submitted Date: Nov 28, 2011. Copyright Statement: All rights reserved. Elsevier Ltd. 2012.","page":"864-872","publisher":"Elsevier Science","publisher-place":"Bevelander, Kirsten E., Behavioural Science Institute, Radboud University Nijmegen, P.O. Box 9104, 6500 HE, Nijmegen, Netherlands","title":"Social norms in food intake among normal weight and overweight children","type":"article-journal","volume":"58"},"uris":["http://www.mendeley.com/documents/?uuid=e482ffbe-bbbe-4b65-be71-a23d375d1976"]}],"mendeley":{"formattedCitation":"(Bevelander et al., 2012)","manualFormatting":"Bevelander et al (2012)","plainTextFormattedCitation":"(Bevelander et al., 2012)","previouslyFormattedCitation":"(Bevelander et al., 2012)"},"properties":{"noteIndex":0},"schema":"https://github.com/citation-style-language/schema/raw/master/csl-citation.json"}</w:instrText>
      </w:r>
      <w:r w:rsidR="00A713E0" w:rsidRPr="00745D53">
        <w:rPr>
          <w:rFonts w:ascii="Times New Roman" w:hAnsi="Times New Roman" w:cs="Times New Roman"/>
          <w:sz w:val="24"/>
          <w:szCs w:val="24"/>
        </w:rPr>
        <w:fldChar w:fldCharType="separate"/>
      </w:r>
      <w:r w:rsidR="00A713E0" w:rsidRPr="00745D53">
        <w:rPr>
          <w:rFonts w:ascii="Times New Roman" w:hAnsi="Times New Roman" w:cs="Times New Roman"/>
          <w:noProof/>
          <w:sz w:val="24"/>
          <w:szCs w:val="24"/>
        </w:rPr>
        <w:t>Bevelander et al (2012)</w:t>
      </w:r>
      <w:r w:rsidR="00A713E0" w:rsidRPr="00745D53">
        <w:rPr>
          <w:rFonts w:ascii="Times New Roman" w:hAnsi="Times New Roman" w:cs="Times New Roman"/>
          <w:sz w:val="24"/>
          <w:szCs w:val="24"/>
        </w:rPr>
        <w:fldChar w:fldCharType="end"/>
      </w:r>
      <w:r w:rsidR="00A713E0" w:rsidRPr="00745D53">
        <w:rPr>
          <w:rFonts w:ascii="Times New Roman" w:hAnsi="Times New Roman" w:cs="Times New Roman"/>
          <w:sz w:val="24"/>
          <w:szCs w:val="24"/>
        </w:rPr>
        <w:t xml:space="preserve"> found that weight-status moderated the effect of confederate intake condition. In this study, children with overweight ate significantly more than children with a healthy-weight when exposed to a no-intake confederate. Furthermore, children with a healthy-weight ate equal amounts in the low- and high-intake conditions, but ate significantly less in the no-intake condition. In contrast, children with overweight consumed similar amounts in the no-and low-intake conditions, but consumed significantly more in the high-intake condition. Thus, exposure to a no-intake confederate did not curb the intake of children with overweight but appeared to curb the intake of children with a healthy-weight. </w:t>
      </w:r>
    </w:p>
    <w:p w14:paraId="63D22EEE" w14:textId="77777777" w:rsidR="005946ED" w:rsidRPr="00745D53" w:rsidRDefault="002A1301" w:rsidP="009125BB">
      <w:pPr>
        <w:spacing w:line="480" w:lineRule="auto"/>
        <w:rPr>
          <w:rFonts w:ascii="Times New Roman" w:hAnsi="Times New Roman" w:cs="Times New Roman"/>
          <w:sz w:val="24"/>
          <w:szCs w:val="24"/>
        </w:rPr>
      </w:pPr>
      <w:r w:rsidRPr="00745D53">
        <w:rPr>
          <w:rFonts w:ascii="Times New Roman" w:hAnsi="Times New Roman" w:cs="Times New Roman"/>
          <w:sz w:val="24"/>
          <w:szCs w:val="24"/>
        </w:rPr>
        <w:lastRenderedPageBreak/>
        <w:tab/>
      </w:r>
    </w:p>
    <w:p w14:paraId="03009240" w14:textId="50FDBE68" w:rsidR="002A1301" w:rsidRPr="00745D53" w:rsidRDefault="00E43327" w:rsidP="00E43327">
      <w:pPr>
        <w:spacing w:line="480" w:lineRule="auto"/>
        <w:rPr>
          <w:rFonts w:ascii="Times New Roman" w:hAnsi="Times New Roman" w:cs="Times New Roman"/>
          <w:i/>
          <w:iCs/>
          <w:sz w:val="24"/>
          <w:szCs w:val="24"/>
        </w:rPr>
      </w:pPr>
      <w:r w:rsidRPr="00745D53">
        <w:rPr>
          <w:rFonts w:ascii="Times New Roman" w:hAnsi="Times New Roman" w:cs="Times New Roman"/>
          <w:i/>
          <w:iCs/>
          <w:sz w:val="24"/>
          <w:szCs w:val="24"/>
        </w:rPr>
        <w:t xml:space="preserve">3.3.5.2 </w:t>
      </w:r>
      <w:r w:rsidR="002A1301" w:rsidRPr="00745D53">
        <w:rPr>
          <w:rFonts w:ascii="Times New Roman" w:hAnsi="Times New Roman" w:cs="Times New Roman"/>
          <w:i/>
          <w:iCs/>
          <w:sz w:val="24"/>
          <w:szCs w:val="24"/>
        </w:rPr>
        <w:t>Self-esteem</w:t>
      </w:r>
    </w:p>
    <w:p w14:paraId="47F74F41" w14:textId="0F5313C5" w:rsidR="00D64C90" w:rsidRPr="00745D53" w:rsidRDefault="00A713E0" w:rsidP="00CB723A">
      <w:pPr>
        <w:spacing w:line="480" w:lineRule="auto"/>
        <w:rPr>
          <w:rFonts w:ascii="Times New Roman" w:hAnsi="Times New Roman" w:cs="Times New Roman"/>
          <w:sz w:val="24"/>
          <w:szCs w:val="24"/>
        </w:rPr>
      </w:pPr>
      <w:bookmarkStart w:id="4" w:name="_Hlk89937513"/>
      <w:r w:rsidRPr="00745D53">
        <w:rPr>
          <w:rFonts w:ascii="Times New Roman" w:hAnsi="Times New Roman" w:cs="Times New Roman"/>
          <w:iCs/>
          <w:sz w:val="24"/>
          <w:szCs w:val="24"/>
        </w:rPr>
        <w:t xml:space="preserve">One study examined whether the influence of a confederate was moderated by self-esteem </w:t>
      </w:r>
      <w:r w:rsidRPr="00745D53">
        <w:rPr>
          <w:rFonts w:ascii="Times New Roman" w:hAnsi="Times New Roman" w:cs="Times New Roman"/>
          <w:iCs/>
          <w:sz w:val="24"/>
          <w:szCs w:val="24"/>
        </w:rPr>
        <w:fldChar w:fldCharType="begin" w:fldLock="1"/>
      </w:r>
      <w:r w:rsidRPr="00745D53">
        <w:rPr>
          <w:rFonts w:ascii="Times New Roman" w:hAnsi="Times New Roman" w:cs="Times New Roman"/>
          <w:iCs/>
          <w:sz w:val="24"/>
          <w:szCs w:val="24"/>
        </w:rPr>
        <w:instrText>ADDIN CSL_CITATION {"citationItems":[{"id":"ITEM-1","itemData":{"DOI":"10.1371/journal.pone.0072481","ISBN":"1932-6203","ISSN":"19326203","PMID":"24015251","abstract":"OBJECTIVE: This experimental study investigated the impact of peers on palatable food intake of youngsters within a social media setting. To determine whether this effect was moderated by self-esteem, the present study examined the roles of global explicit self-esteem (ESE), body esteem (BE) and implicit self-esteem (ISE). METHODS: Participants (N = 118; 38.1% boys; M age 11.14±.79) were asked to play a computer game while they believed to interact online with a same-sex normal-weight remote confederate (i.e., instructed peer) who ate either nothing, a small or large amount of candy. RESULTS: Participants modeled the candy intake of peers via a social media interaction, but this was qualified by their self-esteem. Participants with higher ISE adjusted their candy intake to that of a peer more closely than those with lower ISE when the confederate ate nothing compared to when eating a modest (β = .26, p = .05) or considerable amount of candy (kcal) (β = .32, p = .001). In contrast, participants with lower BE modeled peer intake more than those with higher BE when eating nothing compared to a considerable amount of candy (kcal) (β = .21, p = .02); ESE did not moderate social modeling behavior. In addition, participants with higher discrepant or \"damaged\" self-esteem (i.e., high ISE and low ESE) modeled peer intake more when the peer ate nothing or a modest amount compared to a substantial amount of candy (kcal) (β = -.24, p = .004; β = -.26, p&lt;.0001, respectively). CONCLUSION: Youngsters conform to the amount of palatable food eaten by peers through social media interaction. Those with lower body esteem or damaged self-esteem may be more at risk to peer influences on food intake.","author":[{"dropping-particle":"","family":"Bevelander","given":"Kirsten E.","non-dropping-particle":"","parse-names":false,"suffix":""},{"dropping-particle":"","family":"Anschütz","given":"Doeschka J.","non-dropping-particle":"","parse-names":false,"suffix":""},{"dropping-particle":"","family":"Creemers","given":"Daan H.M.","non-dropping-particle":"","parse-names":false,"suffix":""},{"dropping-particle":"","family":"Kleinjan","given":"Marloes","non-dropping-particle":"","parse-names":false,"suffix":""},{"dropping-particle":"","family":"Engels","given":"Rutger C.M.E.","non-dropping-particle":"","parse-names":false,"suffix":""}],"container-title":"PLoS ONE","id":"ITEM-1","issue":"8","issued":{"date-parts":[["2013"]]},"title":"The Role of Explicit and Implicit Self-Esteem in Peer Modeling of Palatable Food Intake: A Study on Social Media Interaction among Youngsters","type":"article-journal","volume":"8"},"uris":["http://www.mendeley.com/documents/?uuid=c2fa4cd7-b05d-482e-9896-ac9c9b306775"]}],"mendeley":{"formattedCitation":"(Bevelander, Anschütz, et al., 2013)","manualFormatting":"(Bevelander, Anschütz, et al., 2013)","plainTextFormattedCitation":"(Bevelander, Anschütz, et al., 2013)","previouslyFormattedCitation":"(Bevelander, Anschütz, et al., 2013)"},"properties":{"noteIndex":0},"schema":"https://github.com/citation-style-language/schema/raw/master/csl-citation.json"}</w:instrText>
      </w:r>
      <w:r w:rsidRPr="00745D53">
        <w:rPr>
          <w:rFonts w:ascii="Times New Roman" w:hAnsi="Times New Roman" w:cs="Times New Roman"/>
          <w:iCs/>
          <w:sz w:val="24"/>
          <w:szCs w:val="24"/>
        </w:rPr>
        <w:fldChar w:fldCharType="separate"/>
      </w:r>
      <w:r w:rsidRPr="00745D53">
        <w:rPr>
          <w:rFonts w:ascii="Times New Roman" w:hAnsi="Times New Roman" w:cs="Times New Roman"/>
          <w:iCs/>
          <w:noProof/>
          <w:sz w:val="24"/>
          <w:szCs w:val="24"/>
        </w:rPr>
        <w:t>(Bevelander, Anschütz, et al., 2013)</w:t>
      </w:r>
      <w:r w:rsidRPr="00745D53">
        <w:rPr>
          <w:rFonts w:ascii="Times New Roman" w:hAnsi="Times New Roman" w:cs="Times New Roman"/>
          <w:iCs/>
          <w:sz w:val="24"/>
          <w:szCs w:val="24"/>
        </w:rPr>
        <w:fldChar w:fldCharType="end"/>
      </w:r>
      <w:r w:rsidRPr="00745D53">
        <w:rPr>
          <w:rFonts w:ascii="Times New Roman" w:hAnsi="Times New Roman" w:cs="Times New Roman"/>
          <w:iCs/>
          <w:sz w:val="24"/>
          <w:szCs w:val="24"/>
        </w:rPr>
        <w:t>. Children completed questionnaires to measure their explicit and implicit self-esteem, and their body-esteem.</w:t>
      </w:r>
      <w:bookmarkEnd w:id="4"/>
      <w:r w:rsidRPr="00745D53">
        <w:rPr>
          <w:rFonts w:ascii="Times New Roman" w:hAnsi="Times New Roman" w:cs="Times New Roman"/>
          <w:iCs/>
          <w:sz w:val="24"/>
          <w:szCs w:val="24"/>
        </w:rPr>
        <w:t xml:space="preserve"> </w:t>
      </w:r>
      <w:r w:rsidR="00721404" w:rsidRPr="00745D53">
        <w:rPr>
          <w:rFonts w:ascii="Times New Roman" w:hAnsi="Times New Roman" w:cs="Times New Roman"/>
          <w:sz w:val="24"/>
          <w:szCs w:val="24"/>
        </w:rPr>
        <w:t>B</w:t>
      </w:r>
      <w:r w:rsidR="00D64C90" w:rsidRPr="00745D53">
        <w:rPr>
          <w:rFonts w:ascii="Times New Roman" w:hAnsi="Times New Roman" w:cs="Times New Roman"/>
          <w:sz w:val="24"/>
          <w:szCs w:val="24"/>
        </w:rPr>
        <w:t>ody</w:t>
      </w:r>
      <w:r w:rsidR="007F01C0" w:rsidRPr="00745D53">
        <w:rPr>
          <w:rFonts w:ascii="Times New Roman" w:hAnsi="Times New Roman" w:cs="Times New Roman"/>
          <w:sz w:val="24"/>
          <w:szCs w:val="24"/>
        </w:rPr>
        <w:t>-</w:t>
      </w:r>
      <w:r w:rsidR="00D64C90" w:rsidRPr="00745D53">
        <w:rPr>
          <w:rFonts w:ascii="Times New Roman" w:hAnsi="Times New Roman" w:cs="Times New Roman"/>
          <w:sz w:val="24"/>
          <w:szCs w:val="24"/>
        </w:rPr>
        <w:t>esteem and</w:t>
      </w:r>
      <w:r w:rsidR="00721404" w:rsidRPr="00745D53">
        <w:rPr>
          <w:rFonts w:ascii="Times New Roman" w:hAnsi="Times New Roman" w:cs="Times New Roman"/>
          <w:sz w:val="24"/>
          <w:szCs w:val="24"/>
        </w:rPr>
        <w:t xml:space="preserve"> implicit self-esteem moderated the effect of</w:t>
      </w:r>
      <w:r w:rsidR="00D64C90" w:rsidRPr="00745D53">
        <w:rPr>
          <w:rFonts w:ascii="Times New Roman" w:hAnsi="Times New Roman" w:cs="Times New Roman"/>
          <w:sz w:val="24"/>
          <w:szCs w:val="24"/>
        </w:rPr>
        <w:t xml:space="preserve"> confederate intake</w:t>
      </w:r>
      <w:r w:rsidR="00721404" w:rsidRPr="00745D53">
        <w:rPr>
          <w:rFonts w:ascii="Times New Roman" w:hAnsi="Times New Roman" w:cs="Times New Roman"/>
          <w:sz w:val="24"/>
          <w:szCs w:val="24"/>
        </w:rPr>
        <w:t xml:space="preserve"> on children’s food intake</w:t>
      </w:r>
      <w:r w:rsidR="00842649" w:rsidRPr="00745D53">
        <w:rPr>
          <w:rFonts w:ascii="Times New Roman" w:hAnsi="Times New Roman" w:cs="Times New Roman"/>
          <w:sz w:val="24"/>
          <w:szCs w:val="24"/>
        </w:rPr>
        <w:t xml:space="preserve"> in one study</w:t>
      </w:r>
      <w:r w:rsidR="001227AB" w:rsidRPr="00745D53">
        <w:rPr>
          <w:rFonts w:ascii="Times New Roman" w:hAnsi="Times New Roman" w:cs="Times New Roman"/>
          <w:sz w:val="24"/>
          <w:szCs w:val="24"/>
        </w:rPr>
        <w:t>, whereby, c</w:t>
      </w:r>
      <w:r w:rsidR="00D64C90" w:rsidRPr="00745D53">
        <w:rPr>
          <w:rFonts w:ascii="Times New Roman" w:hAnsi="Times New Roman" w:cs="Times New Roman"/>
          <w:sz w:val="24"/>
          <w:szCs w:val="24"/>
        </w:rPr>
        <w:t>hildren with lower body</w:t>
      </w:r>
      <w:r w:rsidR="007F01C0" w:rsidRPr="00745D53">
        <w:rPr>
          <w:rFonts w:ascii="Times New Roman" w:hAnsi="Times New Roman" w:cs="Times New Roman"/>
          <w:sz w:val="24"/>
          <w:szCs w:val="24"/>
        </w:rPr>
        <w:t>-</w:t>
      </w:r>
      <w:r w:rsidR="00D64C90" w:rsidRPr="00745D53">
        <w:rPr>
          <w:rFonts w:ascii="Times New Roman" w:hAnsi="Times New Roman" w:cs="Times New Roman"/>
          <w:sz w:val="24"/>
          <w:szCs w:val="24"/>
        </w:rPr>
        <w:t>esteem followed the intake of the remote</w:t>
      </w:r>
      <w:r w:rsidR="00CE4FF5" w:rsidRPr="00745D53">
        <w:rPr>
          <w:rFonts w:ascii="Times New Roman" w:hAnsi="Times New Roman" w:cs="Times New Roman"/>
          <w:sz w:val="24"/>
          <w:szCs w:val="24"/>
        </w:rPr>
        <w:t>-</w:t>
      </w:r>
      <w:r w:rsidR="00D64C90" w:rsidRPr="00745D53">
        <w:rPr>
          <w:rFonts w:ascii="Times New Roman" w:hAnsi="Times New Roman" w:cs="Times New Roman"/>
          <w:sz w:val="24"/>
          <w:szCs w:val="24"/>
        </w:rPr>
        <w:t xml:space="preserve">confederate more closely when exposed to a </w:t>
      </w:r>
      <w:r w:rsidR="0019567C" w:rsidRPr="00745D53">
        <w:rPr>
          <w:rFonts w:ascii="Times New Roman" w:hAnsi="Times New Roman" w:cs="Times New Roman"/>
          <w:sz w:val="24"/>
          <w:szCs w:val="24"/>
        </w:rPr>
        <w:t>high-</w:t>
      </w:r>
      <w:r w:rsidR="00D64C90" w:rsidRPr="00745D53">
        <w:rPr>
          <w:rFonts w:ascii="Times New Roman" w:hAnsi="Times New Roman" w:cs="Times New Roman"/>
          <w:sz w:val="24"/>
          <w:szCs w:val="24"/>
        </w:rPr>
        <w:t xml:space="preserve">intake confederate compared to a </w:t>
      </w:r>
      <w:r w:rsidR="0019567C" w:rsidRPr="00745D53">
        <w:rPr>
          <w:rFonts w:ascii="Times New Roman" w:hAnsi="Times New Roman" w:cs="Times New Roman"/>
          <w:sz w:val="24"/>
          <w:szCs w:val="24"/>
        </w:rPr>
        <w:t>no-</w:t>
      </w:r>
      <w:r w:rsidR="00D64C90" w:rsidRPr="00745D53">
        <w:rPr>
          <w:rFonts w:ascii="Times New Roman" w:hAnsi="Times New Roman" w:cs="Times New Roman"/>
          <w:sz w:val="24"/>
          <w:szCs w:val="24"/>
        </w:rPr>
        <w:t xml:space="preserve">intake confederate. </w:t>
      </w:r>
      <w:r w:rsidR="0019567C" w:rsidRPr="00745D53">
        <w:rPr>
          <w:rFonts w:ascii="Times New Roman" w:hAnsi="Times New Roman" w:cs="Times New Roman"/>
          <w:sz w:val="24"/>
          <w:szCs w:val="24"/>
        </w:rPr>
        <w:t>W</w:t>
      </w:r>
      <w:r w:rsidR="00D64C90" w:rsidRPr="00745D53">
        <w:rPr>
          <w:rFonts w:ascii="Times New Roman" w:hAnsi="Times New Roman" w:cs="Times New Roman"/>
          <w:sz w:val="24"/>
          <w:szCs w:val="24"/>
        </w:rPr>
        <w:t>hen removing children who wanted to gain weight, children with lower body</w:t>
      </w:r>
      <w:r w:rsidR="007F01C0" w:rsidRPr="00745D53">
        <w:rPr>
          <w:rFonts w:ascii="Times New Roman" w:hAnsi="Times New Roman" w:cs="Times New Roman"/>
          <w:sz w:val="24"/>
          <w:szCs w:val="24"/>
        </w:rPr>
        <w:t>-</w:t>
      </w:r>
      <w:r w:rsidR="00D64C90" w:rsidRPr="00745D53">
        <w:rPr>
          <w:rFonts w:ascii="Times New Roman" w:hAnsi="Times New Roman" w:cs="Times New Roman"/>
          <w:sz w:val="24"/>
          <w:szCs w:val="24"/>
        </w:rPr>
        <w:t xml:space="preserve">esteem followed the confederate intake more closely when the confederate ate nothing or </w:t>
      </w:r>
      <w:r w:rsidR="0019567C" w:rsidRPr="00745D53">
        <w:rPr>
          <w:rFonts w:ascii="Times New Roman" w:hAnsi="Times New Roman" w:cs="Times New Roman"/>
          <w:sz w:val="24"/>
          <w:szCs w:val="24"/>
        </w:rPr>
        <w:t xml:space="preserve">only ate a </w:t>
      </w:r>
      <w:r w:rsidR="00D64C90" w:rsidRPr="00745D53">
        <w:rPr>
          <w:rFonts w:ascii="Times New Roman" w:hAnsi="Times New Roman" w:cs="Times New Roman"/>
          <w:sz w:val="24"/>
          <w:szCs w:val="24"/>
        </w:rPr>
        <w:t>modest amount</w:t>
      </w:r>
      <w:r w:rsidR="00AB3634" w:rsidRPr="00745D53">
        <w:rPr>
          <w:rFonts w:ascii="Times New Roman" w:hAnsi="Times New Roman" w:cs="Times New Roman"/>
          <w:sz w:val="24"/>
          <w:szCs w:val="24"/>
        </w:rPr>
        <w:t xml:space="preserve"> compared to</w:t>
      </w:r>
      <w:r w:rsidR="003900DE" w:rsidRPr="00745D53">
        <w:rPr>
          <w:rFonts w:ascii="Times New Roman" w:hAnsi="Times New Roman" w:cs="Times New Roman"/>
          <w:sz w:val="24"/>
          <w:szCs w:val="24"/>
        </w:rPr>
        <w:t xml:space="preserve"> when the confederate ate a large amount</w:t>
      </w:r>
      <w:r w:rsidR="00D64C90" w:rsidRPr="00745D53">
        <w:rPr>
          <w:rFonts w:ascii="Times New Roman" w:hAnsi="Times New Roman" w:cs="Times New Roman"/>
          <w:sz w:val="24"/>
          <w:szCs w:val="24"/>
        </w:rPr>
        <w:t xml:space="preserve">. Similarly, children with higher implicit self-esteem </w:t>
      </w:r>
      <w:r w:rsidR="0019567C" w:rsidRPr="00745D53">
        <w:rPr>
          <w:rFonts w:ascii="Times New Roman" w:hAnsi="Times New Roman" w:cs="Times New Roman"/>
          <w:sz w:val="24"/>
          <w:szCs w:val="24"/>
        </w:rPr>
        <w:t xml:space="preserve">modelled </w:t>
      </w:r>
      <w:r w:rsidR="00D64C90" w:rsidRPr="00745D53">
        <w:rPr>
          <w:rFonts w:ascii="Times New Roman" w:hAnsi="Times New Roman" w:cs="Times New Roman"/>
          <w:sz w:val="24"/>
          <w:szCs w:val="24"/>
        </w:rPr>
        <w:t>the remote</w:t>
      </w:r>
      <w:r w:rsidR="00CE4FF5" w:rsidRPr="00745D53">
        <w:rPr>
          <w:rFonts w:ascii="Times New Roman" w:hAnsi="Times New Roman" w:cs="Times New Roman"/>
          <w:sz w:val="24"/>
          <w:szCs w:val="24"/>
        </w:rPr>
        <w:t>-</w:t>
      </w:r>
      <w:r w:rsidR="00D64C90" w:rsidRPr="00745D53">
        <w:rPr>
          <w:rFonts w:ascii="Times New Roman" w:hAnsi="Times New Roman" w:cs="Times New Roman"/>
          <w:sz w:val="24"/>
          <w:szCs w:val="24"/>
        </w:rPr>
        <w:t xml:space="preserve">confederate’s </w:t>
      </w:r>
      <w:r w:rsidR="00BD1DCC" w:rsidRPr="00745D53">
        <w:rPr>
          <w:rFonts w:ascii="Times New Roman" w:hAnsi="Times New Roman" w:cs="Times New Roman"/>
          <w:sz w:val="24"/>
          <w:szCs w:val="24"/>
        </w:rPr>
        <w:t>food</w:t>
      </w:r>
      <w:r w:rsidR="00D64C90" w:rsidRPr="00745D53">
        <w:rPr>
          <w:rFonts w:ascii="Times New Roman" w:hAnsi="Times New Roman" w:cs="Times New Roman"/>
          <w:sz w:val="24"/>
          <w:szCs w:val="24"/>
        </w:rPr>
        <w:t xml:space="preserve"> intake more closely when </w:t>
      </w:r>
      <w:r w:rsidR="0019567C" w:rsidRPr="00745D53">
        <w:rPr>
          <w:rFonts w:ascii="Times New Roman" w:hAnsi="Times New Roman" w:cs="Times New Roman"/>
          <w:sz w:val="24"/>
          <w:szCs w:val="24"/>
        </w:rPr>
        <w:t xml:space="preserve">the confederate ate </w:t>
      </w:r>
      <w:r w:rsidR="00D64C90" w:rsidRPr="00745D53">
        <w:rPr>
          <w:rFonts w:ascii="Times New Roman" w:hAnsi="Times New Roman" w:cs="Times New Roman"/>
          <w:sz w:val="24"/>
          <w:szCs w:val="24"/>
        </w:rPr>
        <w:t>nothing or</w:t>
      </w:r>
      <w:r w:rsidR="0019567C" w:rsidRPr="00745D53">
        <w:rPr>
          <w:rFonts w:ascii="Times New Roman" w:hAnsi="Times New Roman" w:cs="Times New Roman"/>
          <w:sz w:val="24"/>
          <w:szCs w:val="24"/>
        </w:rPr>
        <w:t xml:space="preserve"> only a small </w:t>
      </w:r>
      <w:r w:rsidR="00D64C90" w:rsidRPr="00745D53">
        <w:rPr>
          <w:rFonts w:ascii="Times New Roman" w:hAnsi="Times New Roman" w:cs="Times New Roman"/>
          <w:sz w:val="24"/>
          <w:szCs w:val="24"/>
        </w:rPr>
        <w:t>amount</w:t>
      </w:r>
      <w:r w:rsidR="0019567C" w:rsidRPr="00745D53">
        <w:rPr>
          <w:rFonts w:ascii="Times New Roman" w:hAnsi="Times New Roman" w:cs="Times New Roman"/>
          <w:sz w:val="24"/>
          <w:szCs w:val="24"/>
        </w:rPr>
        <w:t xml:space="preserve"> than when the confederate</w:t>
      </w:r>
      <w:r w:rsidR="00D64C90" w:rsidRPr="00745D53">
        <w:rPr>
          <w:rFonts w:ascii="Times New Roman" w:hAnsi="Times New Roman" w:cs="Times New Roman"/>
          <w:sz w:val="24"/>
          <w:szCs w:val="24"/>
        </w:rPr>
        <w:t xml:space="preserve"> </w:t>
      </w:r>
      <w:r w:rsidR="0019567C" w:rsidRPr="00745D53">
        <w:rPr>
          <w:rFonts w:ascii="Times New Roman" w:hAnsi="Times New Roman" w:cs="Times New Roman"/>
          <w:sz w:val="24"/>
          <w:szCs w:val="24"/>
        </w:rPr>
        <w:t xml:space="preserve">consumed a larger </w:t>
      </w:r>
      <w:r w:rsidR="00D64C90" w:rsidRPr="00745D53">
        <w:rPr>
          <w:rFonts w:ascii="Times New Roman" w:hAnsi="Times New Roman" w:cs="Times New Roman"/>
          <w:sz w:val="24"/>
          <w:szCs w:val="24"/>
        </w:rPr>
        <w:t xml:space="preserve">amount of </w:t>
      </w:r>
      <w:r w:rsidR="00BD1DCC" w:rsidRPr="00745D53">
        <w:rPr>
          <w:rFonts w:ascii="Times New Roman" w:hAnsi="Times New Roman" w:cs="Times New Roman"/>
          <w:sz w:val="24"/>
          <w:szCs w:val="24"/>
        </w:rPr>
        <w:t>food</w:t>
      </w:r>
      <w:r w:rsidR="00D64C90" w:rsidRPr="00745D53">
        <w:rPr>
          <w:rFonts w:ascii="Times New Roman" w:hAnsi="Times New Roman" w:cs="Times New Roman"/>
          <w:sz w:val="24"/>
          <w:szCs w:val="24"/>
        </w:rPr>
        <w:t>.</w:t>
      </w:r>
      <w:r w:rsidR="00BD1DCC" w:rsidRPr="00745D53">
        <w:rPr>
          <w:rFonts w:ascii="Times New Roman" w:hAnsi="Times New Roman" w:cs="Times New Roman"/>
          <w:sz w:val="24"/>
          <w:szCs w:val="24"/>
        </w:rPr>
        <w:t xml:space="preserve"> Explicit self-esteem did not moderate the effect of confederate intake on children’s intake.</w:t>
      </w:r>
    </w:p>
    <w:p w14:paraId="6A388E2F" w14:textId="77777777" w:rsidR="005946ED" w:rsidRPr="00745D53" w:rsidRDefault="002A6965" w:rsidP="00CB723A">
      <w:pPr>
        <w:spacing w:line="480" w:lineRule="auto"/>
        <w:rPr>
          <w:rFonts w:ascii="Times New Roman" w:hAnsi="Times New Roman" w:cs="Times New Roman"/>
          <w:sz w:val="24"/>
          <w:szCs w:val="24"/>
        </w:rPr>
      </w:pPr>
      <w:r w:rsidRPr="00745D53">
        <w:rPr>
          <w:rFonts w:ascii="Times New Roman" w:hAnsi="Times New Roman" w:cs="Times New Roman"/>
          <w:sz w:val="24"/>
          <w:szCs w:val="24"/>
        </w:rPr>
        <w:tab/>
      </w:r>
    </w:p>
    <w:p w14:paraId="75A85EAF" w14:textId="7BEC54DD" w:rsidR="00EC1813" w:rsidRPr="00745D53" w:rsidRDefault="00E43327" w:rsidP="00E43327">
      <w:pPr>
        <w:spacing w:line="480" w:lineRule="auto"/>
        <w:rPr>
          <w:rFonts w:ascii="Times New Roman" w:hAnsi="Times New Roman" w:cs="Times New Roman"/>
          <w:sz w:val="24"/>
          <w:szCs w:val="24"/>
        </w:rPr>
      </w:pPr>
      <w:r w:rsidRPr="00745D53">
        <w:rPr>
          <w:rFonts w:ascii="Times New Roman" w:hAnsi="Times New Roman" w:cs="Times New Roman"/>
          <w:i/>
          <w:iCs/>
          <w:sz w:val="24"/>
          <w:szCs w:val="24"/>
        </w:rPr>
        <w:t xml:space="preserve">3.3.5.3 </w:t>
      </w:r>
      <w:r w:rsidR="00A15A8B" w:rsidRPr="00745D53">
        <w:rPr>
          <w:rFonts w:ascii="Times New Roman" w:hAnsi="Times New Roman" w:cs="Times New Roman"/>
          <w:i/>
          <w:iCs/>
          <w:sz w:val="24"/>
          <w:szCs w:val="24"/>
        </w:rPr>
        <w:t>Emotions</w:t>
      </w:r>
    </w:p>
    <w:p w14:paraId="574549E5" w14:textId="73079FE8" w:rsidR="00A15A8B" w:rsidRPr="00745D53" w:rsidRDefault="00A713E0" w:rsidP="00CB723A">
      <w:pPr>
        <w:spacing w:line="480" w:lineRule="auto"/>
        <w:rPr>
          <w:rFonts w:ascii="Times New Roman" w:hAnsi="Times New Roman" w:cs="Times New Roman"/>
          <w:sz w:val="24"/>
          <w:szCs w:val="24"/>
        </w:rPr>
      </w:pPr>
      <w:bookmarkStart w:id="5" w:name="_Hlk89937565"/>
      <w:r w:rsidRPr="00745D53">
        <w:rPr>
          <w:rFonts w:ascii="Times New Roman" w:hAnsi="Times New Roman" w:cs="Times New Roman"/>
          <w:iCs/>
          <w:sz w:val="24"/>
          <w:szCs w:val="24"/>
        </w:rPr>
        <w:t xml:space="preserve">One study examined whether exposure to an emotional manipulation in a film affected whether children were influenced by a present confederate </w:t>
      </w:r>
      <w:r w:rsidRPr="00745D53">
        <w:rPr>
          <w:rFonts w:ascii="Times New Roman" w:hAnsi="Times New Roman" w:cs="Times New Roman"/>
          <w:iCs/>
          <w:sz w:val="24"/>
          <w:szCs w:val="24"/>
        </w:rPr>
        <w:fldChar w:fldCharType="begin" w:fldLock="1"/>
      </w:r>
      <w:r w:rsidRPr="00745D53">
        <w:rPr>
          <w:rFonts w:ascii="Times New Roman" w:hAnsi="Times New Roman" w:cs="Times New Roman"/>
          <w:iCs/>
          <w:sz w:val="24"/>
          <w:szCs w:val="24"/>
        </w:rPr>
        <w:instrText>ADDIN CSL_CITATION {"citationItems":[{"id":"ITEM-1","itemData":{"DOI":"10.1016/j.appet.2012.12.015","ISSN":"01956663","PMID":"23274126","abstract":"The main goal of this study was to test whether exposure to happy, neutral, or sad media content influences social modeling effects of (snack) food intake in young children. The study was conducted at 14 Dutch urban and suburban primary schools. The participants (N=112) were asked to watch a movie with a same-sex normal-weight confederate who was instructed to eat either nothing or a standardized amount of snack food (10 chocolate-coated peanuts). The study involved a 3 (movie clips: happy, neutral, and sad)×2 (peer's food intake: no intake versus a standardized intake) between-participants design. A significant interaction between the movie clip condition and intake condition was found (F2,102=3.30, P=.04, Cohen's f2=.20). Positive as well as negative emotions were found to lead to adjustment to the intake of a peer, as compared to that of children in the neutral movie condition. The findings suggest that children eat more mindlessly when watching an emotional movie and, therefore, respond more automatically to a peer's food intake, whereas children may be less susceptible to a peer's intake while watching a neutral movie. As young children are not in the position to choose their food consumption environment yet, parents and schools should provide consumption settings that limit eating in front of the television. © 2012 Elsevier Ltd.","author":[{"dropping-particle":"","family":"Bevelander","given":"Kirsten E.","non-dropping-particle":"","parse-names":false,"suffix":""},{"dropping-particle":"","family":"Meiselman","given":"Herbert L.","non-dropping-particle":"","parse-names":false,"suffix":""},{"dropping-particle":"","family":"Anschütz","given":"Doeschka J.","non-dropping-particle":"","parse-names":false,"suffix":""},{"dropping-particle":"","family":"Engels","given":"Rutger C.M.E.","non-dropping-particle":"","parse-names":false,"suffix":""}],"container-title":"Appetite","id":"ITEM-1","issued":{"date-parts":[["2013"]]},"page":"70-76","title":"Television watching and the emotional impact on social modeling of food intake among children","type":"article-journal","volume":"63"},"uris":["http://www.mendeley.com/documents/?uuid=dab9b204-3cdc-4e2e-b4d1-aa91c5406671"]}],"mendeley":{"formattedCitation":"(Bevelander, Meiselman, et al., 2013)","manualFormatting":"(Bevelander, Meiselman, et al., 2013)","plainTextFormattedCitation":"(Bevelander, Meiselman, et al., 2013)","previouslyFormattedCitation":"(Bevelander, Meiselman, et al., 2013)"},"properties":{"noteIndex":0},"schema":"https://github.com/citation-style-language/schema/raw/master/csl-citation.json"}</w:instrText>
      </w:r>
      <w:r w:rsidRPr="00745D53">
        <w:rPr>
          <w:rFonts w:ascii="Times New Roman" w:hAnsi="Times New Roman" w:cs="Times New Roman"/>
          <w:iCs/>
          <w:sz w:val="24"/>
          <w:szCs w:val="24"/>
        </w:rPr>
        <w:fldChar w:fldCharType="separate"/>
      </w:r>
      <w:r w:rsidRPr="00745D53">
        <w:rPr>
          <w:rFonts w:ascii="Times New Roman" w:hAnsi="Times New Roman" w:cs="Times New Roman"/>
          <w:iCs/>
          <w:noProof/>
          <w:sz w:val="24"/>
          <w:szCs w:val="24"/>
        </w:rPr>
        <w:t>(Bevelander, Meiselman, et al., 2013)</w:t>
      </w:r>
      <w:r w:rsidRPr="00745D53">
        <w:rPr>
          <w:rFonts w:ascii="Times New Roman" w:hAnsi="Times New Roman" w:cs="Times New Roman"/>
          <w:iCs/>
          <w:sz w:val="24"/>
          <w:szCs w:val="24"/>
        </w:rPr>
        <w:fldChar w:fldCharType="end"/>
      </w:r>
      <w:r w:rsidRPr="00745D53">
        <w:rPr>
          <w:rFonts w:ascii="Times New Roman" w:hAnsi="Times New Roman" w:cs="Times New Roman"/>
          <w:iCs/>
          <w:sz w:val="24"/>
          <w:szCs w:val="24"/>
        </w:rPr>
        <w:t xml:space="preserve">. Children were exposed to one of three movie clips (happy, sad or neutral) which lasted for approximately eleven minutes, while seated next a confederate. </w:t>
      </w:r>
      <w:bookmarkEnd w:id="5"/>
      <w:r w:rsidR="004E167A" w:rsidRPr="00745D53">
        <w:rPr>
          <w:rFonts w:ascii="Times New Roman" w:hAnsi="Times New Roman" w:cs="Times New Roman"/>
          <w:sz w:val="24"/>
          <w:szCs w:val="24"/>
        </w:rPr>
        <w:t>C</w:t>
      </w:r>
      <w:r w:rsidR="00CA1BCF" w:rsidRPr="00745D53">
        <w:rPr>
          <w:rFonts w:ascii="Times New Roman" w:hAnsi="Times New Roman" w:cs="Times New Roman"/>
          <w:sz w:val="24"/>
          <w:szCs w:val="24"/>
        </w:rPr>
        <w:t xml:space="preserve">hildren </w:t>
      </w:r>
      <w:r w:rsidR="00987DE7" w:rsidRPr="00745D53">
        <w:rPr>
          <w:rFonts w:ascii="Times New Roman" w:hAnsi="Times New Roman" w:cs="Times New Roman"/>
          <w:sz w:val="24"/>
          <w:szCs w:val="24"/>
        </w:rPr>
        <w:t xml:space="preserve">were influenced by </w:t>
      </w:r>
      <w:r w:rsidR="00CA1BCF" w:rsidRPr="00745D53">
        <w:rPr>
          <w:rFonts w:ascii="Times New Roman" w:hAnsi="Times New Roman" w:cs="Times New Roman"/>
          <w:sz w:val="24"/>
          <w:szCs w:val="24"/>
        </w:rPr>
        <w:t>the intake of the confederate in the happy and sad movie conditions,</w:t>
      </w:r>
      <w:r w:rsidR="003A0748" w:rsidRPr="00745D53">
        <w:rPr>
          <w:rFonts w:ascii="Times New Roman" w:hAnsi="Times New Roman" w:cs="Times New Roman"/>
          <w:sz w:val="24"/>
          <w:szCs w:val="24"/>
        </w:rPr>
        <w:t xml:space="preserve"> eating more when paired with a </w:t>
      </w:r>
      <w:r w:rsidR="0019567C" w:rsidRPr="00745D53">
        <w:rPr>
          <w:rFonts w:ascii="Times New Roman" w:hAnsi="Times New Roman" w:cs="Times New Roman"/>
          <w:sz w:val="24"/>
          <w:szCs w:val="24"/>
        </w:rPr>
        <w:t>high-intake</w:t>
      </w:r>
      <w:r w:rsidR="003A0748" w:rsidRPr="00745D53">
        <w:rPr>
          <w:rFonts w:ascii="Times New Roman" w:hAnsi="Times New Roman" w:cs="Times New Roman"/>
          <w:sz w:val="24"/>
          <w:szCs w:val="24"/>
        </w:rPr>
        <w:t xml:space="preserve"> </w:t>
      </w:r>
      <w:r w:rsidR="00CE4FF5" w:rsidRPr="00745D53">
        <w:rPr>
          <w:rFonts w:ascii="Times New Roman" w:hAnsi="Times New Roman" w:cs="Times New Roman"/>
          <w:sz w:val="24"/>
          <w:szCs w:val="24"/>
        </w:rPr>
        <w:t xml:space="preserve">confederate </w:t>
      </w:r>
      <w:r w:rsidR="003A0748" w:rsidRPr="00745D53">
        <w:rPr>
          <w:rFonts w:ascii="Times New Roman" w:hAnsi="Times New Roman" w:cs="Times New Roman"/>
          <w:sz w:val="24"/>
          <w:szCs w:val="24"/>
        </w:rPr>
        <w:t xml:space="preserve">compared to a </w:t>
      </w:r>
      <w:r w:rsidR="0019567C" w:rsidRPr="00745D53">
        <w:rPr>
          <w:rFonts w:ascii="Times New Roman" w:hAnsi="Times New Roman" w:cs="Times New Roman"/>
          <w:sz w:val="24"/>
          <w:szCs w:val="24"/>
        </w:rPr>
        <w:t>no-intake</w:t>
      </w:r>
      <w:r w:rsidR="003A0748" w:rsidRPr="00745D53">
        <w:rPr>
          <w:rFonts w:ascii="Times New Roman" w:hAnsi="Times New Roman" w:cs="Times New Roman"/>
          <w:sz w:val="24"/>
          <w:szCs w:val="24"/>
        </w:rPr>
        <w:t xml:space="preserve"> </w:t>
      </w:r>
      <w:r w:rsidR="00CE4FF5" w:rsidRPr="00745D53">
        <w:rPr>
          <w:rFonts w:ascii="Times New Roman" w:hAnsi="Times New Roman" w:cs="Times New Roman"/>
          <w:sz w:val="24"/>
          <w:szCs w:val="24"/>
        </w:rPr>
        <w:t>confederate</w:t>
      </w:r>
      <w:r w:rsidR="003A0748" w:rsidRPr="00745D53">
        <w:rPr>
          <w:rFonts w:ascii="Times New Roman" w:hAnsi="Times New Roman" w:cs="Times New Roman"/>
          <w:sz w:val="24"/>
          <w:szCs w:val="24"/>
        </w:rPr>
        <w:t xml:space="preserve">. However, children were not influenced by the confederate </w:t>
      </w:r>
      <w:r w:rsidR="00CA1BCF" w:rsidRPr="00745D53">
        <w:rPr>
          <w:rFonts w:ascii="Times New Roman" w:hAnsi="Times New Roman" w:cs="Times New Roman"/>
          <w:sz w:val="24"/>
          <w:szCs w:val="24"/>
        </w:rPr>
        <w:t xml:space="preserve">in the neutral movie condition. </w:t>
      </w:r>
      <w:r w:rsidR="005F1864" w:rsidRPr="00745D53">
        <w:rPr>
          <w:rFonts w:ascii="Times New Roman" w:hAnsi="Times New Roman" w:cs="Times New Roman"/>
          <w:sz w:val="24"/>
          <w:szCs w:val="24"/>
        </w:rPr>
        <w:t xml:space="preserve"> </w:t>
      </w:r>
    </w:p>
    <w:p w14:paraId="0E05D834" w14:textId="77777777" w:rsidR="005946ED" w:rsidRPr="00745D53" w:rsidRDefault="005946ED" w:rsidP="00A7563B">
      <w:pPr>
        <w:spacing w:line="480" w:lineRule="auto"/>
        <w:ind w:firstLine="720"/>
        <w:rPr>
          <w:rFonts w:ascii="Times New Roman" w:hAnsi="Times New Roman" w:cs="Times New Roman"/>
          <w:i/>
          <w:iCs/>
          <w:sz w:val="24"/>
          <w:szCs w:val="24"/>
        </w:rPr>
      </w:pPr>
    </w:p>
    <w:p w14:paraId="1830CCCE" w14:textId="59DFBA9A" w:rsidR="002A6965" w:rsidRPr="00745D53" w:rsidRDefault="00E43327" w:rsidP="00E43327">
      <w:pPr>
        <w:spacing w:line="480" w:lineRule="auto"/>
        <w:rPr>
          <w:rFonts w:ascii="Times New Roman" w:hAnsi="Times New Roman" w:cs="Times New Roman"/>
          <w:i/>
          <w:iCs/>
          <w:sz w:val="24"/>
          <w:szCs w:val="24"/>
        </w:rPr>
      </w:pPr>
      <w:r w:rsidRPr="00745D53">
        <w:rPr>
          <w:rFonts w:ascii="Times New Roman" w:hAnsi="Times New Roman" w:cs="Times New Roman"/>
          <w:i/>
          <w:iCs/>
          <w:sz w:val="24"/>
          <w:szCs w:val="24"/>
        </w:rPr>
        <w:t xml:space="preserve">3.3.5.4. </w:t>
      </w:r>
      <w:r w:rsidR="00D40E48" w:rsidRPr="00745D53">
        <w:rPr>
          <w:rFonts w:ascii="Times New Roman" w:hAnsi="Times New Roman" w:cs="Times New Roman"/>
          <w:i/>
          <w:iCs/>
          <w:sz w:val="24"/>
          <w:szCs w:val="24"/>
        </w:rPr>
        <w:t>U</w:t>
      </w:r>
      <w:r w:rsidR="008C4678" w:rsidRPr="00745D53">
        <w:rPr>
          <w:rFonts w:ascii="Times New Roman" w:hAnsi="Times New Roman" w:cs="Times New Roman"/>
          <w:i/>
          <w:iCs/>
          <w:sz w:val="24"/>
          <w:szCs w:val="24"/>
        </w:rPr>
        <w:t>sual fruit and vegetable consumption</w:t>
      </w:r>
    </w:p>
    <w:p w14:paraId="232DC2EB" w14:textId="2B7768AC" w:rsidR="00A21550" w:rsidRPr="00745D53" w:rsidRDefault="004E167A" w:rsidP="00CB723A">
      <w:pPr>
        <w:spacing w:line="480" w:lineRule="auto"/>
        <w:rPr>
          <w:rFonts w:ascii="Times New Roman" w:hAnsi="Times New Roman" w:cs="Times New Roman"/>
          <w:sz w:val="24"/>
          <w:szCs w:val="24"/>
        </w:rPr>
      </w:pPr>
      <w:r w:rsidRPr="00745D53">
        <w:rPr>
          <w:rFonts w:ascii="Times New Roman" w:hAnsi="Times New Roman" w:cs="Times New Roman"/>
          <w:iCs/>
          <w:sz w:val="24"/>
          <w:szCs w:val="24"/>
        </w:rPr>
        <w:t>Across three studies,</w:t>
      </w:r>
      <w:r w:rsidR="00A036F7" w:rsidRPr="00745D53">
        <w:rPr>
          <w:rFonts w:ascii="Times New Roman" w:hAnsi="Times New Roman" w:cs="Times New Roman"/>
          <w:iCs/>
          <w:sz w:val="24"/>
          <w:szCs w:val="24"/>
        </w:rPr>
        <w:t xml:space="preserve"> </w:t>
      </w:r>
      <w:r w:rsidRPr="00745D53">
        <w:rPr>
          <w:rFonts w:ascii="Times New Roman" w:hAnsi="Times New Roman" w:cs="Times New Roman"/>
          <w:iCs/>
          <w:sz w:val="24"/>
          <w:szCs w:val="24"/>
        </w:rPr>
        <w:t xml:space="preserve">there was </w:t>
      </w:r>
      <w:r w:rsidR="00A036F7" w:rsidRPr="00745D53">
        <w:rPr>
          <w:rFonts w:ascii="Times New Roman" w:hAnsi="Times New Roman" w:cs="Times New Roman"/>
          <w:iCs/>
          <w:sz w:val="24"/>
          <w:szCs w:val="24"/>
        </w:rPr>
        <w:t>no evidence that usual fruit and veg</w:t>
      </w:r>
      <w:r w:rsidR="00F525F4" w:rsidRPr="00745D53">
        <w:rPr>
          <w:rFonts w:ascii="Times New Roman" w:hAnsi="Times New Roman" w:cs="Times New Roman"/>
          <w:iCs/>
          <w:sz w:val="24"/>
          <w:szCs w:val="24"/>
        </w:rPr>
        <w:t>e</w:t>
      </w:r>
      <w:r w:rsidR="00A036F7" w:rsidRPr="00745D53">
        <w:rPr>
          <w:rFonts w:ascii="Times New Roman" w:hAnsi="Times New Roman" w:cs="Times New Roman"/>
          <w:iCs/>
          <w:sz w:val="24"/>
          <w:szCs w:val="24"/>
        </w:rPr>
        <w:t>table intake moderated the effect of confederate intake</w:t>
      </w:r>
      <w:r w:rsidRPr="00745D53">
        <w:rPr>
          <w:rFonts w:ascii="Times New Roman" w:hAnsi="Times New Roman" w:cs="Times New Roman"/>
          <w:iCs/>
          <w:sz w:val="24"/>
          <w:szCs w:val="24"/>
        </w:rPr>
        <w:t xml:space="preserve"> </w:t>
      </w:r>
      <w:r w:rsidRPr="00745D53">
        <w:rPr>
          <w:rFonts w:ascii="Times New Roman" w:hAnsi="Times New Roman" w:cs="Times New Roman"/>
          <w:iCs/>
          <w:sz w:val="24"/>
          <w:szCs w:val="24"/>
        </w:rPr>
        <w:fldChar w:fldCharType="begin" w:fldLock="1"/>
      </w:r>
      <w:r w:rsidRPr="00745D53">
        <w:rPr>
          <w:rFonts w:ascii="Times New Roman" w:hAnsi="Times New Roman" w:cs="Times New Roman"/>
          <w:iCs/>
          <w:sz w:val="24"/>
          <w:szCs w:val="24"/>
        </w:rPr>
        <w:instrText>ADDIN CSL_CITATION {"citationItems":[{"id":"ITEM-1","itemData":{"DOI":"10.1186/s12966-015-0296-z","ISBN":"1479-5868","ISSN":"14795868","PMID":"26463044","abstract":"BACKGROUND: Beliefs about the eating behaviour of others (perceived eating norms) have been shown to influence eating behaviour in adults, but no research has examined whether young children are motivated by perceived eating norms.\\n\\nFINDINGS: Here we investigated the effect on vegetable intake of exposing children to information about the vegetable intake of other children. One hundred and forty three children aged 6-11 years old took part in a between-subjects experiment. Children were exposed to information suggesting that other children had eaten a large amount of carrots, no carrots, or control information. Children ate more carrots when they believed that other children had eaten a large amount of carrots, compared to all other conditions.\\n\\nCONCLUSIONS: Perceived eating norms can influence vegetable intake in young children and making use of eating norms to promote healthier eating in children warrants investigation.","author":[{"dropping-particle":"","family":"Sharps","given":"Maxine","non-dropping-particle":"","parse-names":false,"suffix":""},{"dropping-particle":"","family":"Robinson","given":"Eric","non-dropping-particle":"","parse-names":false,"suffix":""}],"container-title":"International Journal of Behavioral Nutrition and Physical Activity","id":"ITEM-1","issue":"1","issued":{"date-parts":[["2015"]]},"page":"10-13","publisher":"International Journal of Behavioral Nutrition and Physical Activity","title":"Perceived eating norms and vegetable consumption in children","type":"article-journal","volume":"12"},"uris":["http://www.mendeley.com/documents/?uuid=59bde3a9-c79b-426b-8c56-942c06f8e10f"]},{"id":"ITEM-2","itemData":{"DOI":"10.1016/j.appet.2017.02.015","ISBN":"0195-6663","ISSN":"10958304","PMID":"28192218","abstract":"There is initial evidence that beliefs about the eating behaviour of others (perceived eating norms) can influence children's vegetable consumption, but little research has examined the mechanisms explaining this effect. In two studies we aimed to replicate the effect that perceived eating norms have on children's vegetable consumption, and to explore mechanisms which may underlie the influence of perceived eating norms on children's vegetable consumption. Study 1 investigated whether children follow perceived eating norms due to a desire to maintain personal feelings of social acceptance. Study 2 investigated whether perceived eating norms influence eating behaviour because eating norms provide information which can remove uncertainty about how to behave. Across both studies children were exposed to vegetable consumption information of other children and their vegetable consumption was examined. In both studies children were influenced by perceived eating norms, eating more when led to believe others had eaten a large amount compared to when led to believe others had eaten no vegetables. In Study 1, children were influenced by a perceived eating norm regardless of whether they felt sure or unsure that other children accepted them. In Study 2, children were most influenced by a perceived eating norm if they were eating in a novel context in which it may have been uncertain how to behave, as opposed to an eating context that children had already encountered. Perceived eating norms may influence children's eating behaviour by removing uncertainty about how to behave, otherwise known as informational social influence.","author":[{"dropping-particle":"","family":"Sharps","given":"Maxine","non-dropping-particle":"","parse-names":false,"suffix":""},{"dropping-particle":"","family":"Robinson","given":"Eric","non-dropping-particle":"","parse-names":false,"suffix":""}],"container-title":"Appetite","id":"ITEM-2","issued":{"date-parts":[["2017"]]},"page":"41-50","publisher":"Elsevier Ltd","title":"Perceived eating norms and children's eating behaviour: An informational social influence account","type":"article-journal","volume":"113"},"uris":["http://www.mendeley.com/documents/?uuid=5023334a-6362-4f42-bbf2-c3ce40547580"]}],"mendeley":{"formattedCitation":"(Sharps &amp; Robinson, 2015, 2017)","manualFormatting":"(Sharps &amp; Robinson, 2015, 2017)","plainTextFormattedCitation":"(Sharps &amp; Robinson, 2015, 2017)","previouslyFormattedCitation":"(Sharps &amp; Robinson, 2015, 2017)"},"properties":{"noteIndex":0},"schema":"https://github.com/citation-style-language/schema/raw/master/csl-citation.json"}</w:instrText>
      </w:r>
      <w:r w:rsidRPr="00745D53">
        <w:rPr>
          <w:rFonts w:ascii="Times New Roman" w:hAnsi="Times New Roman" w:cs="Times New Roman"/>
          <w:iCs/>
          <w:sz w:val="24"/>
          <w:szCs w:val="24"/>
        </w:rPr>
        <w:fldChar w:fldCharType="separate"/>
      </w:r>
      <w:r w:rsidRPr="00745D53">
        <w:rPr>
          <w:rFonts w:ascii="Times New Roman" w:hAnsi="Times New Roman" w:cs="Times New Roman"/>
          <w:iCs/>
          <w:noProof/>
          <w:sz w:val="24"/>
          <w:szCs w:val="24"/>
        </w:rPr>
        <w:t>(Sharps &amp; Robinson, 2015, 2017)</w:t>
      </w:r>
      <w:r w:rsidRPr="00745D53">
        <w:rPr>
          <w:rFonts w:ascii="Times New Roman" w:hAnsi="Times New Roman" w:cs="Times New Roman"/>
          <w:iCs/>
          <w:sz w:val="24"/>
          <w:szCs w:val="24"/>
        </w:rPr>
        <w:fldChar w:fldCharType="end"/>
      </w:r>
      <w:r w:rsidR="00F60C14" w:rsidRPr="00745D53">
        <w:rPr>
          <w:rFonts w:ascii="Times New Roman" w:hAnsi="Times New Roman" w:cs="Times New Roman"/>
          <w:iCs/>
          <w:sz w:val="24"/>
          <w:szCs w:val="24"/>
        </w:rPr>
        <w:t>.</w:t>
      </w:r>
      <w:r w:rsidR="008C4678" w:rsidRPr="00745D53">
        <w:rPr>
          <w:rFonts w:ascii="Times New Roman" w:hAnsi="Times New Roman" w:cs="Times New Roman"/>
          <w:iCs/>
          <w:sz w:val="24"/>
          <w:szCs w:val="24"/>
        </w:rPr>
        <w:t xml:space="preserve"> </w:t>
      </w:r>
    </w:p>
    <w:p w14:paraId="0BAC0FF3" w14:textId="77777777" w:rsidR="005946ED" w:rsidRPr="00745D53" w:rsidRDefault="005946ED" w:rsidP="00CB723A">
      <w:pPr>
        <w:spacing w:line="480" w:lineRule="auto"/>
        <w:ind w:firstLine="720"/>
        <w:rPr>
          <w:rFonts w:ascii="Times New Roman" w:hAnsi="Times New Roman" w:cs="Times New Roman"/>
          <w:i/>
          <w:iCs/>
          <w:sz w:val="24"/>
          <w:szCs w:val="24"/>
        </w:rPr>
      </w:pPr>
    </w:p>
    <w:p w14:paraId="2D9B812C" w14:textId="2D26CF14" w:rsidR="002765F5" w:rsidRPr="00745D53" w:rsidRDefault="00E43327" w:rsidP="00E43327">
      <w:pPr>
        <w:spacing w:line="480" w:lineRule="auto"/>
        <w:rPr>
          <w:rFonts w:ascii="Times New Roman" w:hAnsi="Times New Roman" w:cs="Times New Roman"/>
          <w:i/>
          <w:iCs/>
          <w:sz w:val="24"/>
          <w:szCs w:val="24"/>
        </w:rPr>
      </w:pPr>
      <w:r w:rsidRPr="00745D53">
        <w:rPr>
          <w:rFonts w:ascii="Times New Roman" w:hAnsi="Times New Roman" w:cs="Times New Roman"/>
          <w:i/>
          <w:iCs/>
          <w:sz w:val="24"/>
          <w:szCs w:val="24"/>
        </w:rPr>
        <w:t xml:space="preserve">3.3.5.5 </w:t>
      </w:r>
      <w:r w:rsidR="004E167A" w:rsidRPr="00745D53">
        <w:rPr>
          <w:rFonts w:ascii="Times New Roman" w:hAnsi="Times New Roman" w:cs="Times New Roman"/>
          <w:i/>
          <w:iCs/>
          <w:sz w:val="24"/>
          <w:szCs w:val="24"/>
        </w:rPr>
        <w:t>Normative</w:t>
      </w:r>
      <w:r w:rsidR="002765F5" w:rsidRPr="00745D53">
        <w:rPr>
          <w:rFonts w:ascii="Times New Roman" w:hAnsi="Times New Roman" w:cs="Times New Roman"/>
          <w:i/>
          <w:iCs/>
          <w:sz w:val="24"/>
          <w:szCs w:val="24"/>
        </w:rPr>
        <w:t xml:space="preserve"> vs. </w:t>
      </w:r>
      <w:r w:rsidR="004E167A" w:rsidRPr="00745D53">
        <w:rPr>
          <w:rFonts w:ascii="Times New Roman" w:hAnsi="Times New Roman" w:cs="Times New Roman"/>
          <w:i/>
          <w:iCs/>
          <w:sz w:val="24"/>
          <w:szCs w:val="24"/>
        </w:rPr>
        <w:t>informational</w:t>
      </w:r>
      <w:r w:rsidR="002765F5" w:rsidRPr="00745D53">
        <w:rPr>
          <w:rFonts w:ascii="Times New Roman" w:hAnsi="Times New Roman" w:cs="Times New Roman"/>
          <w:i/>
          <w:iCs/>
          <w:sz w:val="24"/>
          <w:szCs w:val="24"/>
        </w:rPr>
        <w:t xml:space="preserve"> social influence</w:t>
      </w:r>
    </w:p>
    <w:p w14:paraId="5F610146" w14:textId="77777777" w:rsidR="00AD20E5" w:rsidRPr="00745D53" w:rsidRDefault="001816DF" w:rsidP="00CB723A">
      <w:pPr>
        <w:spacing w:line="480" w:lineRule="auto"/>
        <w:rPr>
          <w:rFonts w:ascii="Times New Roman" w:hAnsi="Times New Roman" w:cs="Times New Roman"/>
          <w:iCs/>
          <w:sz w:val="24"/>
          <w:szCs w:val="24"/>
        </w:rPr>
      </w:pPr>
      <w:r w:rsidRPr="00745D53">
        <w:rPr>
          <w:rFonts w:ascii="Times New Roman" w:hAnsi="Times New Roman" w:cs="Times New Roman"/>
          <w:iCs/>
          <w:sz w:val="24"/>
          <w:szCs w:val="24"/>
        </w:rPr>
        <w:t xml:space="preserve">Two studies examined the mechanisms underlying the influence of remote-confederate peers </w:t>
      </w:r>
      <w:r w:rsidRPr="00745D53">
        <w:rPr>
          <w:rFonts w:ascii="Times New Roman" w:hAnsi="Times New Roman" w:cs="Times New Roman"/>
          <w:iCs/>
          <w:sz w:val="24"/>
          <w:szCs w:val="24"/>
        </w:rPr>
        <w:fldChar w:fldCharType="begin" w:fldLock="1"/>
      </w:r>
      <w:r w:rsidRPr="00745D53">
        <w:rPr>
          <w:rFonts w:ascii="Times New Roman" w:hAnsi="Times New Roman" w:cs="Times New Roman"/>
          <w:iCs/>
          <w:sz w:val="24"/>
          <w:szCs w:val="24"/>
        </w:rPr>
        <w:instrText>ADDIN CSL_CITATION {"citationItems":[{"id":"ITEM-1","itemData":{"DOI":"10.1016/j.appet.2017.02.015","ISBN":"0195-6663","ISSN":"10958304","PMID":"28192218","abstract":"There is initial evidence that beliefs about the eating behaviour of others (perceived eating norms) can influence children's vegetable consumption, but little research has examined the mechanisms explaining this effect. In two studies we aimed to replicate the effect that perceived eating norms have on children's vegetable consumption, and to explore mechanisms which may underlie the influence of perceived eating norms on children's vegetable consumption. Study 1 investigated whether children follow perceived eating norms due to a desire to maintain personal feelings of social acceptance. Study 2 investigated whether perceived eating norms influence eating behaviour because eating norms provide information which can remove uncertainty about how to behave. Across both studies children were exposed to vegetable consumption information of other children and their vegetable consumption was examined. In both studies children were influenced by perceived eating norms, eating more when led to believe others had eaten a large amount compared to when led to believe others had eaten no vegetables. In Study 1, children were influenced by a perceived eating norm regardless of whether they felt sure or unsure that other children accepted them. In Study 2, children were most influenced by a perceived eating norm if they were eating in a novel context in which it may have been uncertain how to behave, as opposed to an eating context that children had already encountered. Perceived eating norms may influence children's eating behaviour by removing uncertainty about how to behave, otherwise known as informational social influence.","author":[{"dropping-particle":"","family":"Sharps","given":"Maxine","non-dropping-particle":"","parse-names":false,"suffix":""},{"dropping-particle":"","family":"Robinson","given":"Eric","non-dropping-particle":"","parse-names":false,"suffix":""}],"container-title":"Appetite","id":"ITEM-1","issued":{"date-parts":[["2017"]]},"page":"41-50","publisher":"Elsevier Ltd","title":"Perceived eating norms and children's eating behaviour: An informational social influence account","type":"article-journal","volume":"113"},"uris":["http://www.mendeley.com/documents/?uuid=5023334a-6362-4f42-bbf2-c3ce40547580"]}],"mendeley":{"formattedCitation":"(Sharps &amp; Robinson, 2017)","manualFormatting":"(Sharps &amp; Robinson, 2017)","plainTextFormattedCitation":"(Sharps &amp; Robinson, 2017)","previouslyFormattedCitation":"(Sharps &amp; Robinson, 2017)"},"properties":{"noteIndex":0},"schema":"https://github.com/citation-style-language/schema/raw/master/csl-citation.json"}</w:instrText>
      </w:r>
      <w:r w:rsidRPr="00745D53">
        <w:rPr>
          <w:rFonts w:ascii="Times New Roman" w:hAnsi="Times New Roman" w:cs="Times New Roman"/>
          <w:iCs/>
          <w:sz w:val="24"/>
          <w:szCs w:val="24"/>
        </w:rPr>
        <w:fldChar w:fldCharType="separate"/>
      </w:r>
      <w:r w:rsidRPr="00745D53">
        <w:rPr>
          <w:rFonts w:ascii="Times New Roman" w:hAnsi="Times New Roman" w:cs="Times New Roman"/>
          <w:iCs/>
          <w:noProof/>
          <w:sz w:val="24"/>
          <w:szCs w:val="24"/>
        </w:rPr>
        <w:t>(Sharps &amp; Robinson, 2017)</w:t>
      </w:r>
      <w:r w:rsidRPr="00745D53">
        <w:rPr>
          <w:rFonts w:ascii="Times New Roman" w:hAnsi="Times New Roman" w:cs="Times New Roman"/>
          <w:iCs/>
          <w:sz w:val="24"/>
          <w:szCs w:val="24"/>
        </w:rPr>
        <w:fldChar w:fldCharType="end"/>
      </w:r>
      <w:r w:rsidRPr="00745D53">
        <w:rPr>
          <w:rFonts w:ascii="Times New Roman" w:hAnsi="Times New Roman" w:cs="Times New Roman"/>
          <w:iCs/>
          <w:sz w:val="24"/>
          <w:szCs w:val="24"/>
        </w:rPr>
        <w:t xml:space="preserve">. The first of those studies examined whether children were influenced by remote-confederates due to a desire to fit in, which was coined by </w:t>
      </w:r>
      <w:r w:rsidRPr="00745D53">
        <w:rPr>
          <w:rFonts w:ascii="Times New Roman" w:hAnsi="Times New Roman" w:cs="Times New Roman"/>
          <w:iCs/>
          <w:sz w:val="24"/>
          <w:szCs w:val="24"/>
        </w:rPr>
        <w:fldChar w:fldCharType="begin" w:fldLock="1"/>
      </w:r>
      <w:r w:rsidRPr="00745D53">
        <w:rPr>
          <w:rFonts w:ascii="Times New Roman" w:hAnsi="Times New Roman" w:cs="Times New Roman"/>
          <w:iCs/>
          <w:sz w:val="24"/>
          <w:szCs w:val="24"/>
        </w:rPr>
        <w:instrText>ADDIN CSL_CITATION {"citationItems":[{"id":"ITEM-1","itemData":{"author":[{"dropping-particle":"","family":"Deutsch","given":"Morton","non-dropping-particle":"","parse-names":false,"suffix":""},{"dropping-particle":"","family":"Gerard","given":"Harold B.","non-dropping-particle":"","parse-names":false,"suffix":""}],"container-title":"Social Psychology","id":"ITEM-1","issued":{"date-parts":[["1955"]]},"page":"629-636","title":"A study of normative and informational social influence upon individual judgement. Journal of Abnormal and","type":"article-journal","volume":"51"},"uris":["http://www.mendeley.com/documents/?uuid=156f5d26-1630-430a-ae44-3fe45ab4dc8f"]}],"mendeley":{"formattedCitation":"(Deutsch &amp; Gerard, 1955)","manualFormatting":"Deutsch &amp; Gerard (1955)","plainTextFormattedCitation":"(Deutsch &amp; Gerard, 1955)","previouslyFormattedCitation":"(Deutsch &amp; Gerard, 1955)"},"properties":{"noteIndex":0},"schema":"https://github.com/citation-style-language/schema/raw/master/csl-citation.json"}</w:instrText>
      </w:r>
      <w:r w:rsidRPr="00745D53">
        <w:rPr>
          <w:rFonts w:ascii="Times New Roman" w:hAnsi="Times New Roman" w:cs="Times New Roman"/>
          <w:iCs/>
          <w:sz w:val="24"/>
          <w:szCs w:val="24"/>
        </w:rPr>
        <w:fldChar w:fldCharType="separate"/>
      </w:r>
      <w:r w:rsidRPr="00745D53">
        <w:rPr>
          <w:rFonts w:ascii="Times New Roman" w:hAnsi="Times New Roman" w:cs="Times New Roman"/>
          <w:iCs/>
          <w:noProof/>
          <w:sz w:val="24"/>
          <w:szCs w:val="24"/>
        </w:rPr>
        <w:t>Deutsch &amp; Gerard (1955)</w:t>
      </w:r>
      <w:r w:rsidRPr="00745D53">
        <w:rPr>
          <w:rFonts w:ascii="Times New Roman" w:hAnsi="Times New Roman" w:cs="Times New Roman"/>
          <w:iCs/>
          <w:sz w:val="24"/>
          <w:szCs w:val="24"/>
        </w:rPr>
        <w:fldChar w:fldCharType="end"/>
      </w:r>
      <w:r w:rsidRPr="00745D53">
        <w:rPr>
          <w:rFonts w:ascii="Times New Roman" w:hAnsi="Times New Roman" w:cs="Times New Roman"/>
          <w:iCs/>
          <w:sz w:val="24"/>
          <w:szCs w:val="24"/>
        </w:rPr>
        <w:t xml:space="preserve"> as normative social influence. In the study, children were led to believe that they were ‘especially liked’ by their peers, or they were made to feel uncertain about how ‘especially liked’ they were. Children were then exposed to remote-confederate peers in the form of the fictitious participant information sheet and a bowl as described above.</w:t>
      </w:r>
      <w:r w:rsidR="00AD20E5" w:rsidRPr="00745D53">
        <w:rPr>
          <w:rFonts w:ascii="Times New Roman" w:hAnsi="Times New Roman" w:cs="Times New Roman"/>
          <w:iCs/>
          <w:sz w:val="24"/>
          <w:szCs w:val="24"/>
        </w:rPr>
        <w:t xml:space="preserve"> </w:t>
      </w:r>
      <w:r w:rsidR="00AD20E5" w:rsidRPr="00745D53">
        <w:rPr>
          <w:rFonts w:ascii="Times New Roman" w:hAnsi="Times New Roman" w:cs="Times New Roman"/>
          <w:sz w:val="24"/>
          <w:szCs w:val="24"/>
        </w:rPr>
        <w:t>Priming children to feel ‘especially liked’, or to feel uncertain about how ‘especially liked’ they were, did not affect whether children were influenced by the remote-confederates.</w:t>
      </w:r>
      <w:r w:rsidRPr="00745D53">
        <w:rPr>
          <w:rFonts w:ascii="Times New Roman" w:hAnsi="Times New Roman" w:cs="Times New Roman"/>
          <w:iCs/>
          <w:sz w:val="24"/>
          <w:szCs w:val="24"/>
        </w:rPr>
        <w:t xml:space="preserve"> </w:t>
      </w:r>
    </w:p>
    <w:p w14:paraId="2D2A4AED" w14:textId="650EA757" w:rsidR="00A55DD4" w:rsidRPr="00745D53" w:rsidRDefault="001816DF" w:rsidP="00CB723A">
      <w:pPr>
        <w:spacing w:line="480" w:lineRule="auto"/>
        <w:rPr>
          <w:rFonts w:ascii="Times New Roman" w:hAnsi="Times New Roman" w:cs="Times New Roman"/>
          <w:sz w:val="24"/>
          <w:szCs w:val="24"/>
        </w:rPr>
      </w:pPr>
      <w:r w:rsidRPr="00745D53">
        <w:rPr>
          <w:rFonts w:ascii="Times New Roman" w:hAnsi="Times New Roman" w:cs="Times New Roman"/>
          <w:iCs/>
          <w:sz w:val="24"/>
          <w:szCs w:val="24"/>
        </w:rPr>
        <w:t xml:space="preserve">The second study examined whether remote-confederate peers influenced children’s eating behaviour due to being uncertain about how to behave in a situation and looking to others to determine the appropriate way to behave. This was coined by </w:t>
      </w:r>
      <w:r w:rsidRPr="00745D53">
        <w:rPr>
          <w:rFonts w:ascii="Times New Roman" w:hAnsi="Times New Roman" w:cs="Times New Roman"/>
          <w:iCs/>
          <w:sz w:val="24"/>
          <w:szCs w:val="24"/>
        </w:rPr>
        <w:fldChar w:fldCharType="begin" w:fldLock="1"/>
      </w:r>
      <w:r w:rsidRPr="00745D53">
        <w:rPr>
          <w:rFonts w:ascii="Times New Roman" w:hAnsi="Times New Roman" w:cs="Times New Roman"/>
          <w:iCs/>
          <w:sz w:val="24"/>
          <w:szCs w:val="24"/>
        </w:rPr>
        <w:instrText>ADDIN CSL_CITATION {"citationItems":[{"id":"ITEM-1","itemData":{"author":[{"dropping-particle":"","family":"Deutsch","given":"Morton","non-dropping-particle":"","parse-names":false,"suffix":""},{"dropping-particle":"","family":"Gerard","given":"Harold B.","non-dropping-particle":"","parse-names":false,"suffix":""}],"container-title":"Social Psychology","id":"ITEM-1","issued":{"date-parts":[["1955"]]},"page":"629-636","title":"A study of normative and informational social influence upon individual judgement. Journal of Abnormal and","type":"article-journal","volume":"51"},"uris":["http://www.mendeley.com/documents/?uuid=156f5d26-1630-430a-ae44-3fe45ab4dc8f"]}],"mendeley":{"formattedCitation":"(Deutsch &amp; Gerard, 1955)","manualFormatting":"Deutsch &amp; Gerard (1955)","plainTextFormattedCitation":"(Deutsch &amp; Gerard, 1955)","previouslyFormattedCitation":"(Deutsch &amp; Gerard, 1955)"},"properties":{"noteIndex":0},"schema":"https://github.com/citation-style-language/schema/raw/master/csl-citation.json"}</w:instrText>
      </w:r>
      <w:r w:rsidRPr="00745D53">
        <w:rPr>
          <w:rFonts w:ascii="Times New Roman" w:hAnsi="Times New Roman" w:cs="Times New Roman"/>
          <w:iCs/>
          <w:sz w:val="24"/>
          <w:szCs w:val="24"/>
        </w:rPr>
        <w:fldChar w:fldCharType="separate"/>
      </w:r>
      <w:r w:rsidRPr="00745D53">
        <w:rPr>
          <w:rFonts w:ascii="Times New Roman" w:hAnsi="Times New Roman" w:cs="Times New Roman"/>
          <w:iCs/>
          <w:noProof/>
          <w:sz w:val="24"/>
          <w:szCs w:val="24"/>
        </w:rPr>
        <w:t>Deutsch &amp; Gerard (1955)</w:t>
      </w:r>
      <w:r w:rsidRPr="00745D53">
        <w:rPr>
          <w:rFonts w:ascii="Times New Roman" w:hAnsi="Times New Roman" w:cs="Times New Roman"/>
          <w:iCs/>
          <w:sz w:val="24"/>
          <w:szCs w:val="24"/>
        </w:rPr>
        <w:fldChar w:fldCharType="end"/>
      </w:r>
      <w:r w:rsidRPr="00745D53">
        <w:rPr>
          <w:rFonts w:ascii="Times New Roman" w:hAnsi="Times New Roman" w:cs="Times New Roman"/>
          <w:iCs/>
          <w:sz w:val="24"/>
          <w:szCs w:val="24"/>
        </w:rPr>
        <w:t xml:space="preserve"> as informational social influence. In this study all children took part in two sessions which were spaced one day apart. Children were either shown a fictitious information sheet, which indicates the intake of previous fictitious participants, and a bowl which corroborates with the information sheet, in the first session or in the second session. No sheet or bowl were present in the session where children were not exposed to the remote-confederates, however children received a bowl of vegetables in both sessions. Receiving the bowl of vegetables in both </w:t>
      </w:r>
      <w:r w:rsidRPr="00745D53">
        <w:rPr>
          <w:rFonts w:ascii="Times New Roman" w:hAnsi="Times New Roman" w:cs="Times New Roman"/>
          <w:iCs/>
          <w:sz w:val="24"/>
          <w:szCs w:val="24"/>
        </w:rPr>
        <w:lastRenderedPageBreak/>
        <w:t xml:space="preserve">sessions allowed the researcher to examine whether children were influenced by the remote-confederate peer in an unfamiliar (session one) and a familiar session (session two). </w:t>
      </w:r>
      <w:r w:rsidR="00AD20E5" w:rsidRPr="00745D53">
        <w:rPr>
          <w:rFonts w:ascii="Times New Roman" w:hAnsi="Times New Roman" w:cs="Times New Roman"/>
          <w:sz w:val="24"/>
          <w:szCs w:val="24"/>
        </w:rPr>
        <w:t>C</w:t>
      </w:r>
      <w:r w:rsidR="00A55DD4" w:rsidRPr="00745D53">
        <w:rPr>
          <w:rFonts w:ascii="Times New Roman" w:hAnsi="Times New Roman" w:cs="Times New Roman"/>
          <w:sz w:val="24"/>
          <w:szCs w:val="24"/>
        </w:rPr>
        <w:t xml:space="preserve">hildren </w:t>
      </w:r>
      <w:r w:rsidR="00CB63DA" w:rsidRPr="00745D53">
        <w:rPr>
          <w:rFonts w:ascii="Times New Roman" w:hAnsi="Times New Roman" w:cs="Times New Roman"/>
          <w:sz w:val="24"/>
          <w:szCs w:val="24"/>
        </w:rPr>
        <w:t xml:space="preserve">were </w:t>
      </w:r>
      <w:r w:rsidR="00A55DD4" w:rsidRPr="00745D53">
        <w:rPr>
          <w:rFonts w:ascii="Times New Roman" w:hAnsi="Times New Roman" w:cs="Times New Roman"/>
          <w:sz w:val="24"/>
          <w:szCs w:val="24"/>
        </w:rPr>
        <w:t>only</w:t>
      </w:r>
      <w:r w:rsidR="00CB63DA" w:rsidRPr="00745D53">
        <w:rPr>
          <w:rFonts w:ascii="Times New Roman" w:hAnsi="Times New Roman" w:cs="Times New Roman"/>
          <w:sz w:val="24"/>
          <w:szCs w:val="24"/>
        </w:rPr>
        <w:t xml:space="preserve"> influenced by </w:t>
      </w:r>
      <w:r w:rsidR="00A95F48" w:rsidRPr="00745D53">
        <w:rPr>
          <w:rFonts w:ascii="Times New Roman" w:hAnsi="Times New Roman" w:cs="Times New Roman"/>
          <w:sz w:val="24"/>
          <w:szCs w:val="24"/>
        </w:rPr>
        <w:t>the remote-confederate</w:t>
      </w:r>
      <w:r w:rsidR="009125BB" w:rsidRPr="00745D53">
        <w:rPr>
          <w:rFonts w:ascii="Times New Roman" w:hAnsi="Times New Roman" w:cs="Times New Roman"/>
          <w:sz w:val="24"/>
          <w:szCs w:val="24"/>
        </w:rPr>
        <w:t xml:space="preserve"> peers</w:t>
      </w:r>
      <w:r w:rsidR="00A95F48" w:rsidRPr="00745D53">
        <w:rPr>
          <w:rFonts w:ascii="Times New Roman" w:hAnsi="Times New Roman" w:cs="Times New Roman"/>
          <w:sz w:val="24"/>
          <w:szCs w:val="24"/>
        </w:rPr>
        <w:t xml:space="preserve"> when </w:t>
      </w:r>
      <w:r w:rsidR="00C42827" w:rsidRPr="00745D53">
        <w:rPr>
          <w:rFonts w:ascii="Times New Roman" w:hAnsi="Times New Roman" w:cs="Times New Roman"/>
          <w:sz w:val="24"/>
          <w:szCs w:val="24"/>
        </w:rPr>
        <w:t>they were exposed to the remote-confederates</w:t>
      </w:r>
      <w:r w:rsidR="00A55DD4" w:rsidRPr="00745D53">
        <w:rPr>
          <w:rFonts w:ascii="Times New Roman" w:hAnsi="Times New Roman" w:cs="Times New Roman"/>
          <w:sz w:val="24"/>
          <w:szCs w:val="24"/>
        </w:rPr>
        <w:t xml:space="preserve"> in the first session</w:t>
      </w:r>
      <w:r w:rsidR="00F6443B" w:rsidRPr="00745D53">
        <w:rPr>
          <w:rFonts w:ascii="Times New Roman" w:hAnsi="Times New Roman" w:cs="Times New Roman"/>
          <w:sz w:val="24"/>
          <w:szCs w:val="24"/>
        </w:rPr>
        <w:t xml:space="preserve">, </w:t>
      </w:r>
      <w:r w:rsidR="00121293" w:rsidRPr="00745D53">
        <w:rPr>
          <w:rFonts w:ascii="Times New Roman" w:hAnsi="Times New Roman" w:cs="Times New Roman"/>
          <w:sz w:val="24"/>
          <w:szCs w:val="24"/>
        </w:rPr>
        <w:t xml:space="preserve">when </w:t>
      </w:r>
      <w:r w:rsidR="00F6443B" w:rsidRPr="00745D53">
        <w:rPr>
          <w:rFonts w:ascii="Times New Roman" w:hAnsi="Times New Roman" w:cs="Times New Roman"/>
          <w:sz w:val="24"/>
          <w:szCs w:val="24"/>
        </w:rPr>
        <w:t xml:space="preserve">the context was </w:t>
      </w:r>
      <w:r w:rsidR="00121293" w:rsidRPr="00745D53">
        <w:rPr>
          <w:rFonts w:ascii="Times New Roman" w:hAnsi="Times New Roman" w:cs="Times New Roman"/>
          <w:sz w:val="24"/>
          <w:szCs w:val="24"/>
        </w:rPr>
        <w:t>novel</w:t>
      </w:r>
      <w:r w:rsidR="00E10EB8" w:rsidRPr="00745D53">
        <w:rPr>
          <w:rFonts w:ascii="Times New Roman" w:hAnsi="Times New Roman" w:cs="Times New Roman"/>
          <w:sz w:val="24"/>
          <w:szCs w:val="24"/>
        </w:rPr>
        <w:t xml:space="preserve"> </w:t>
      </w:r>
      <w:r w:rsidR="00F6443B" w:rsidRPr="00745D53">
        <w:rPr>
          <w:rFonts w:ascii="Times New Roman" w:hAnsi="Times New Roman" w:cs="Times New Roman"/>
          <w:sz w:val="24"/>
          <w:szCs w:val="24"/>
        </w:rPr>
        <w:t xml:space="preserve">or </w:t>
      </w:r>
      <w:r w:rsidR="00E10EB8" w:rsidRPr="00745D53">
        <w:rPr>
          <w:rFonts w:ascii="Times New Roman" w:hAnsi="Times New Roman" w:cs="Times New Roman"/>
          <w:sz w:val="24"/>
          <w:szCs w:val="24"/>
        </w:rPr>
        <w:t>unfamiliar</w:t>
      </w:r>
      <w:r w:rsidR="00A55DD4" w:rsidRPr="00745D53">
        <w:rPr>
          <w:rFonts w:ascii="Times New Roman" w:hAnsi="Times New Roman" w:cs="Times New Roman"/>
          <w:sz w:val="24"/>
          <w:szCs w:val="24"/>
        </w:rPr>
        <w:t>. Children who saw the remote-confederate</w:t>
      </w:r>
      <w:r w:rsidR="009125BB" w:rsidRPr="00745D53">
        <w:rPr>
          <w:rFonts w:ascii="Times New Roman" w:hAnsi="Times New Roman" w:cs="Times New Roman"/>
          <w:sz w:val="24"/>
          <w:szCs w:val="24"/>
        </w:rPr>
        <w:t xml:space="preserve"> peer</w:t>
      </w:r>
      <w:r w:rsidR="00A95F48" w:rsidRPr="00745D53">
        <w:rPr>
          <w:rFonts w:ascii="Times New Roman" w:hAnsi="Times New Roman" w:cs="Times New Roman"/>
          <w:sz w:val="24"/>
          <w:szCs w:val="24"/>
        </w:rPr>
        <w:t xml:space="preserve"> intake</w:t>
      </w:r>
      <w:r w:rsidR="00A55DD4" w:rsidRPr="00745D53">
        <w:rPr>
          <w:rFonts w:ascii="Times New Roman" w:hAnsi="Times New Roman" w:cs="Times New Roman"/>
          <w:sz w:val="24"/>
          <w:szCs w:val="24"/>
        </w:rPr>
        <w:t xml:space="preserve"> information in the second session </w:t>
      </w:r>
      <w:r w:rsidR="005D66E8" w:rsidRPr="00745D53">
        <w:rPr>
          <w:rFonts w:ascii="Times New Roman" w:hAnsi="Times New Roman" w:cs="Times New Roman"/>
          <w:sz w:val="24"/>
          <w:szCs w:val="24"/>
        </w:rPr>
        <w:t>were not influenced</w:t>
      </w:r>
      <w:r w:rsidR="00A7266D" w:rsidRPr="00745D53">
        <w:rPr>
          <w:rFonts w:ascii="Times New Roman" w:hAnsi="Times New Roman" w:cs="Times New Roman"/>
          <w:sz w:val="24"/>
          <w:szCs w:val="24"/>
        </w:rPr>
        <w:t xml:space="preserve">. </w:t>
      </w:r>
    </w:p>
    <w:p w14:paraId="66892921" w14:textId="77777777" w:rsidR="007E3CF7" w:rsidRPr="00745D53" w:rsidRDefault="007E3CF7" w:rsidP="00A7563B">
      <w:pPr>
        <w:spacing w:line="480" w:lineRule="auto"/>
        <w:ind w:firstLine="720"/>
        <w:rPr>
          <w:rFonts w:ascii="Times New Roman" w:hAnsi="Times New Roman" w:cs="Times New Roman"/>
          <w:i/>
          <w:sz w:val="24"/>
          <w:szCs w:val="24"/>
        </w:rPr>
      </w:pPr>
    </w:p>
    <w:p w14:paraId="38C05044" w14:textId="78AC8AB8" w:rsidR="00A7563B" w:rsidRPr="00745D53" w:rsidRDefault="00E43327" w:rsidP="00E43327">
      <w:pPr>
        <w:spacing w:line="480" w:lineRule="auto"/>
        <w:rPr>
          <w:rFonts w:ascii="Times New Roman" w:hAnsi="Times New Roman" w:cs="Times New Roman"/>
          <w:i/>
          <w:sz w:val="24"/>
          <w:szCs w:val="24"/>
        </w:rPr>
      </w:pPr>
      <w:bookmarkStart w:id="6" w:name="_Hlk89939077"/>
      <w:r w:rsidRPr="00745D53">
        <w:rPr>
          <w:rFonts w:ascii="Times New Roman" w:hAnsi="Times New Roman" w:cs="Times New Roman"/>
          <w:i/>
          <w:sz w:val="24"/>
          <w:szCs w:val="24"/>
        </w:rPr>
        <w:t xml:space="preserve">3.3.5.6 </w:t>
      </w:r>
      <w:r w:rsidR="00A7563B" w:rsidRPr="00745D53">
        <w:rPr>
          <w:rFonts w:ascii="Times New Roman" w:hAnsi="Times New Roman" w:cs="Times New Roman"/>
          <w:i/>
          <w:sz w:val="24"/>
          <w:szCs w:val="24"/>
        </w:rPr>
        <w:t>Familiarity with the confederate</w:t>
      </w:r>
    </w:p>
    <w:p w14:paraId="7FF25021" w14:textId="58D8D269" w:rsidR="003E659D" w:rsidRPr="00745D53" w:rsidRDefault="00A7563B" w:rsidP="00CB723A">
      <w:pPr>
        <w:spacing w:line="480" w:lineRule="auto"/>
        <w:rPr>
          <w:rFonts w:ascii="Times New Roman" w:hAnsi="Times New Roman" w:cs="Times New Roman"/>
          <w:sz w:val="24"/>
          <w:szCs w:val="24"/>
        </w:rPr>
      </w:pPr>
      <w:r w:rsidRPr="00745D53">
        <w:rPr>
          <w:rFonts w:ascii="Times New Roman" w:hAnsi="Times New Roman" w:cs="Times New Roman"/>
          <w:sz w:val="24"/>
          <w:szCs w:val="24"/>
        </w:rPr>
        <w:t xml:space="preserve">Two studies measured the participants’ familiarity with the confederate </w:t>
      </w:r>
      <w:r w:rsidRPr="00745D53">
        <w:rPr>
          <w:rFonts w:ascii="Times New Roman" w:hAnsi="Times New Roman" w:cs="Times New Roman"/>
          <w:sz w:val="24"/>
          <w:szCs w:val="24"/>
        </w:rPr>
        <w:fldChar w:fldCharType="begin" w:fldLock="1"/>
      </w:r>
      <w:r w:rsidRPr="00745D53">
        <w:rPr>
          <w:rFonts w:ascii="Times New Roman" w:hAnsi="Times New Roman" w:cs="Times New Roman"/>
          <w:sz w:val="24"/>
          <w:szCs w:val="24"/>
        </w:rPr>
        <w:instrText>ADDIN CSL_CITATION {"citationItems":[{"id":"ITEM-1","itemData":{"DOI":"10.1016/j.appet.2012.02.003","ISSN":"0195-6663","abstract":"This experimental study investigated whether children’s food intake is influenced by a peer’s intake directly and over time and whether this depends upon weight status. The study consisted of two sessions taking place at Dutch primary schools. During the first (social modeling) session, the participants (N = 223) were asked to solve a puzzle with a same-sex normal weight confederate who was instructed to either eat nothing, a small or large amount. In the second session (about two days later), the participants had to solve the puzzle alone while they could freely eat. The study involved a three (no, low, high confederate intake) by two (normal weight, overweight) between-participants design. An interaction effect in the first session suggested that overweight children might be triggered to (over)eat when a peer eats a high amount of snack food, whereas the food intake of normal weight children seemed to depend on whether the confederate did actually eat, regardless of the amount. The guideline set during the first session persisted over time and influenced food intake during the second session, while differences between normal- and overweight children became insignificant. Peers can set an example as to what food intake is appropriate which could affect long-term food intake. (PsycINFO Database Record (c) 2016 APA, all rights reserved)","author":[{"dropping-particle":"","family":"Bevelander","given":"Kirsten E","non-dropping-particle":"","parse-names":false,"suffix":""},{"dropping-particle":"","family":"Anschütz","given":"Doeschka J","non-dropping-particle":"","parse-names":false,"suffix":""},{"dropping-particle":"","family":"Engels","given":"Rutger C M E","non-dropping-particle":"","parse-names":false,"suffix":""}],"container-title":"Appetite","id":"ITEM-1","issue":"3","issued":{"date-parts":[["2012","6"]]},"note":"Accession Number: 2012-11590-020. PMID: 22326506 Partial author list: First Author &amp;amp; Affiliation: Bevelander, Kirsten E.; Behavioural Science Institute, Radboud University Nijmegen, Nijmegen, Netherlands. Release Date: 20120611. Publication Type: Journal (0100), Peer Reviewed Journal (0110). Format Covered: Electronic. Document Type: Journal Article. Language: English. Major Descriptor: Food Intake; Overweight; Social Norms. Minor Descriptor: Childhood Development. Classification: Developmental Psychology (2800). Population: Human (10); Male (30); Female (40). Location: Netherlands. Age Group: Childhood (birth-12 yrs) (100); School Age (6-12 yrs) (180). Tests &amp;amp; Measures: Visual Analogue Scale. Methodology: Empirical Study; Quantitative Study. References Available: Y. Page Count: 9. Issue Publication Date: Jun, 2012. Publication History: First Posted Date: Feb 10, 2012; Accepted Date: Feb 3, 2012; Revised Date: Jan 16, 2012; First Submitted Date: Nov 28, 2011. Copyright Statement: All rights reserved. Elsevier Ltd. 2012.","page":"864-872","publisher":"Elsevier Science","publisher-place":"Bevelander, Kirsten E., Behavioural Science Institute, Radboud University Nijmegen, P.O. Box 9104, 6500 HE, Nijmegen, Netherlands","title":"Social norms in food intake among normal weight and overweight children","type":"article-journal","volume":"58"},"uris":["http://www.mendeley.com/documents/?uuid=e482ffbe-bbbe-4b65-be71-a23d375d1976"]},{"id":"ITEM-2","itemData":{"DOI":"10.1016/j.appet.2012.12.015","ISSN":"01956663","PMID":"23274126","abstract":"The main goal of this study was to test whether exposure to happy, neutral, or sad media content influences social modeling effects of (snack) food intake in young children. The study was conducted at 14 Dutch urban and suburban primary schools. The participants (N=112) were asked to watch a movie with a same-sex normal-weight confederate who was instructed to eat either nothing or a standardized amount of snack food (10 chocolate-coated peanuts). The study involved a 3 (movie clips: happy, neutral, and sad)×2 (peer's food intake: no intake versus a standardized intake) between-participants design. A significant interaction between the movie clip condition and intake condition was found (F2,102=3.30, P=.04, Cohen's f2=.20). Positive as well as negative emotions were found to lead to adjustment to the intake of a peer, as compared to that of children in the neutral movie condition. The findings suggest that children eat more mindlessly when watching an emotional movie and, therefore, respond more automatically to a peer's food intake, whereas children may be less susceptible to a peer's intake while watching a neutral movie. As young children are not in the position to choose their food consumption environment yet, parents and schools should provide consumption settings that limit eating in front of the television. © 2012 Elsevier Ltd.","author":[{"dropping-particle":"","family":"Bevelander","given":"Kirsten E.","non-dropping-particle":"","parse-names":false,"suffix":""},{"dropping-particle":"","family":"Meiselman","given":"Herbert L.","non-dropping-particle":"","parse-names":false,"suffix":""},{"dropping-particle":"","family":"Anschütz","given":"Doeschka J.","non-dropping-particle":"","parse-names":false,"suffix":""},{"dropping-particle":"","family":"Engels","given":"Rutger C.M.E.","non-dropping-particle":"","parse-names":false,"suffix":""}],"container-title":"Appetite","id":"ITEM-2","issued":{"date-parts":[["2013"]]},"page":"70-76","title":"Television watching and the emotional impact on social modeling of food intake among children","type":"article-journal","volume":"63"},"uris":["http://www.mendeley.com/documents/?uuid=dab9b204-3cdc-4e2e-b4d1-aa91c5406671"]}],"mendeley":{"formattedCitation":"(Bevelander et al., 2012; Bevelander, Meiselman, et al., 2013)","plainTextFormattedCitation":"(Bevelander et al., 2012; Bevelander, Meiselman, et al., 2013)","previouslyFormattedCitation":"(Bevelander et al., 2012; Bevelander, Meiselman, et al., 2013)"},"properties":{"noteIndex":0},"schema":"https://github.com/citation-style-language/schema/raw/master/csl-citation.json"}</w:instrText>
      </w:r>
      <w:r w:rsidRPr="00745D53">
        <w:rPr>
          <w:rFonts w:ascii="Times New Roman" w:hAnsi="Times New Roman" w:cs="Times New Roman"/>
          <w:sz w:val="24"/>
          <w:szCs w:val="24"/>
        </w:rPr>
        <w:fldChar w:fldCharType="separate"/>
      </w:r>
      <w:r w:rsidRPr="00745D53">
        <w:rPr>
          <w:rFonts w:ascii="Times New Roman" w:hAnsi="Times New Roman" w:cs="Times New Roman"/>
          <w:noProof/>
          <w:sz w:val="24"/>
          <w:szCs w:val="24"/>
        </w:rPr>
        <w:t>(Bevelander et al., 2012; Bevelander, Meiselman, et al., 2013)</w:t>
      </w:r>
      <w:r w:rsidRPr="00745D53">
        <w:rPr>
          <w:rFonts w:ascii="Times New Roman" w:hAnsi="Times New Roman" w:cs="Times New Roman"/>
          <w:sz w:val="24"/>
          <w:szCs w:val="24"/>
        </w:rPr>
        <w:fldChar w:fldCharType="end"/>
      </w:r>
      <w:r w:rsidRPr="00745D53">
        <w:rPr>
          <w:rFonts w:ascii="Times New Roman" w:hAnsi="Times New Roman" w:cs="Times New Roman"/>
          <w:sz w:val="24"/>
          <w:szCs w:val="24"/>
        </w:rPr>
        <w:t xml:space="preserve">. In one study </w:t>
      </w:r>
      <w:r w:rsidRPr="00745D53">
        <w:rPr>
          <w:rFonts w:ascii="Times New Roman" w:hAnsi="Times New Roman" w:cs="Times New Roman"/>
          <w:sz w:val="24"/>
          <w:szCs w:val="24"/>
        </w:rPr>
        <w:fldChar w:fldCharType="begin" w:fldLock="1"/>
      </w:r>
      <w:r w:rsidRPr="00745D53">
        <w:rPr>
          <w:rFonts w:ascii="Times New Roman" w:hAnsi="Times New Roman" w:cs="Times New Roman"/>
          <w:sz w:val="24"/>
          <w:szCs w:val="24"/>
        </w:rPr>
        <w:instrText>ADDIN CSL_CITATION {"citationItems":[{"id":"ITEM-1","itemData":{"DOI":"10.1016/j.appet.2012.02.003","ISSN":"0195-6663","abstract":"This experimental study investigated whether children’s food intake is influenced by a peer’s intake directly and over time and whether this depends upon weight status. The study consisted of two sessions taking place at Dutch primary schools. During the first (social modeling) session, the participants (N = 223) were asked to solve a puzzle with a same-sex normal weight confederate who was instructed to either eat nothing, a small or large amount. In the second session (about two days later), the participants had to solve the puzzle alone while they could freely eat. The study involved a three (no, low, high confederate intake) by two (normal weight, overweight) between-participants design. An interaction effect in the first session suggested that overweight children might be triggered to (over)eat when a peer eats a high amount of snack food, whereas the food intake of normal weight children seemed to depend on whether the confederate did actually eat, regardless of the amount. The guideline set during the first session persisted over time and influenced food intake during the second session, while differences between normal- and overweight children became insignificant. Peers can set an example as to what food intake is appropriate which could affect long-term food intake. (PsycINFO Database Record (c) 2016 APA, all rights reserved)","author":[{"dropping-particle":"","family":"Bevelander","given":"Kirsten E","non-dropping-particle":"","parse-names":false,"suffix":""},{"dropping-particle":"","family":"Anschütz","given":"Doeschka J","non-dropping-particle":"","parse-names":false,"suffix":""},{"dropping-particle":"","family":"Engels","given":"Rutger C M E","non-dropping-particle":"","parse-names":false,"suffix":""}],"container-title":"Appetite","id":"ITEM-1","issue":"3","issued":{"date-parts":[["2012","6"]]},"note":"Accession Number: 2012-11590-020. PMID: 22326506 Partial author list: First Author &amp;amp; Affiliation: Bevelander, Kirsten E.; Behavioural Science Institute, Radboud University Nijmegen, Nijmegen, Netherlands. Release Date: 20120611. Publication Type: Journal (0100), Peer Reviewed Journal (0110). Format Covered: Electronic. Document Type: Journal Article. Language: English. Major Descriptor: Food Intake; Overweight; Social Norms. Minor Descriptor: Childhood Development. Classification: Developmental Psychology (2800). Population: Human (10); Male (30); Female (40). Location: Netherlands. Age Group: Childhood (birth-12 yrs) (100); School Age (6-12 yrs) (180). Tests &amp;amp; Measures: Visual Analogue Scale. Methodology: Empirical Study; Quantitative Study. References Available: Y. Page Count: 9. Issue Publication Date: Jun, 2012. Publication History: First Posted Date: Feb 10, 2012; Accepted Date: Feb 3, 2012; Revised Date: Jan 16, 2012; First Submitted Date: Nov 28, 2011. Copyright Statement: All rights reserved. Elsevier Ltd. 2012.","page":"864-872","publisher":"Elsevier Science","publisher-place":"Bevelander, Kirsten E., Behavioural Science Institute, Radboud University Nijmegen, P.O. Box 9104, 6500 HE, Nijmegen, Netherlands","title":"Social norms in food intake among normal weight and overweight children","type":"article-journal","volume":"58"},"uris":["http://www.mendeley.com/documents/?uuid=e482ffbe-bbbe-4b65-be71-a23d375d1976"]}],"mendeley":{"formattedCitation":"(Bevelander et al., 2012)","plainTextFormattedCitation":"(Bevelander et al., 2012)","previouslyFormattedCitation":"(Bevelander et al., 2012)"},"properties":{"noteIndex":0},"schema":"https://github.com/citation-style-language/schema/raw/master/csl-citation.json"}</w:instrText>
      </w:r>
      <w:r w:rsidRPr="00745D53">
        <w:rPr>
          <w:rFonts w:ascii="Times New Roman" w:hAnsi="Times New Roman" w:cs="Times New Roman"/>
          <w:sz w:val="24"/>
          <w:szCs w:val="24"/>
        </w:rPr>
        <w:fldChar w:fldCharType="separate"/>
      </w:r>
      <w:r w:rsidRPr="00745D53">
        <w:rPr>
          <w:rFonts w:ascii="Times New Roman" w:hAnsi="Times New Roman" w:cs="Times New Roman"/>
          <w:noProof/>
          <w:sz w:val="24"/>
          <w:szCs w:val="24"/>
        </w:rPr>
        <w:t>(Bevelander et al., 2012)</w:t>
      </w:r>
      <w:r w:rsidRPr="00745D53">
        <w:rPr>
          <w:rFonts w:ascii="Times New Roman" w:hAnsi="Times New Roman" w:cs="Times New Roman"/>
          <w:sz w:val="24"/>
          <w:szCs w:val="24"/>
        </w:rPr>
        <w:fldChar w:fldCharType="end"/>
      </w:r>
      <w:r w:rsidRPr="00745D53">
        <w:rPr>
          <w:rFonts w:ascii="Times New Roman" w:hAnsi="Times New Roman" w:cs="Times New Roman"/>
          <w:sz w:val="24"/>
          <w:szCs w:val="24"/>
        </w:rPr>
        <w:t xml:space="preserve">, familiarity with the confederate did not significantly correlate with food intake. In the other study </w:t>
      </w:r>
      <w:r w:rsidRPr="00745D53">
        <w:rPr>
          <w:rFonts w:ascii="Times New Roman" w:hAnsi="Times New Roman" w:cs="Times New Roman"/>
          <w:sz w:val="24"/>
          <w:szCs w:val="24"/>
        </w:rPr>
        <w:fldChar w:fldCharType="begin" w:fldLock="1"/>
      </w:r>
      <w:r w:rsidR="004C0FAA" w:rsidRPr="00745D53">
        <w:rPr>
          <w:rFonts w:ascii="Times New Roman" w:hAnsi="Times New Roman" w:cs="Times New Roman"/>
          <w:sz w:val="24"/>
          <w:szCs w:val="24"/>
        </w:rPr>
        <w:instrText>ADDIN CSL_CITATION {"citationItems":[{"id":"ITEM-1","itemData":{"DOI":"10.1016/j.appet.2012.12.015","ISSN":"01956663","PMID":"23274126","abstract":"The main goal of this study was to test whether exposure to happy, neutral, or sad media content influences social modeling effects of (snack) food intake in young children. The study was conducted at 14 Dutch urban and suburban primary schools. The participants (N=112) were asked to watch a movie with a same-sex normal-weight confederate who was instructed to eat either nothing or a standardized amount of snack food (10 chocolate-coated peanuts). The study involved a 3 (movie clips: happy, neutral, and sad)×2 (peer's food intake: no intake versus a standardized intake) between-participants design. A significant interaction between the movie clip condition and intake condition was found (F2,102=3.30, P=.04, Cohen's f2=.20). Positive as well as negative emotions were found to lead to adjustment to the intake of a peer, as compared to that of children in the neutral movie condition. The findings suggest that children eat more mindlessly when watching an emotional movie and, therefore, respond more automatically to a peer's food intake, whereas children may be less susceptible to a peer's intake while watching a neutral movie. As young children are not in the position to choose their food consumption environment yet, parents and schools should provide consumption settings that limit eating in front of the television. © 2012 Elsevier Ltd.","author":[{"dropping-particle":"","family":"Bevelander","given":"Kirsten E.","non-dropping-particle":"","parse-names":false,"suffix":""},{"dropping-particle":"","family":"Meiselman","given":"Herbert L.","non-dropping-particle":"","parse-names":false,"suffix":""},{"dropping-particle":"","family":"Anschütz","given":"Doeschka J.","non-dropping-particle":"","parse-names":false,"suffix":""},{"dropping-particle":"","family":"Engels","given":"Rutger C.M.E.","non-dropping-particle":"","parse-names":false,"suffix":""}],"container-title":"Appetite","id":"ITEM-1","issued":{"date-parts":[["2013"]]},"page":"70-76","title":"Television watching and the emotional impact on social modeling of food intake among children","type":"article-journal","volume":"63"},"uris":["http://www.mendeley.com/documents/?uuid=dab9b204-3cdc-4e2e-b4d1-aa91c5406671"]}],"mendeley":{"formattedCitation":"(Bevelander, Meiselman, et al., 2013)","plainTextFormattedCitation":"(Bevelander, Meiselman, et al., 2013)","previouslyFormattedCitation":"(Bevelander, Meiselman, et al., 2013)"},"properties":{"noteIndex":0},"schema":"https://github.com/citation-style-language/schema/raw/master/csl-citation.json"}</w:instrText>
      </w:r>
      <w:r w:rsidRPr="00745D53">
        <w:rPr>
          <w:rFonts w:ascii="Times New Roman" w:hAnsi="Times New Roman" w:cs="Times New Roman"/>
          <w:sz w:val="24"/>
          <w:szCs w:val="24"/>
        </w:rPr>
        <w:fldChar w:fldCharType="separate"/>
      </w:r>
      <w:r w:rsidRPr="00745D53">
        <w:rPr>
          <w:rFonts w:ascii="Times New Roman" w:hAnsi="Times New Roman" w:cs="Times New Roman"/>
          <w:noProof/>
          <w:sz w:val="24"/>
          <w:szCs w:val="24"/>
        </w:rPr>
        <w:t>(Bevelander, Meiselman, et al., 2013)</w:t>
      </w:r>
      <w:r w:rsidRPr="00745D53">
        <w:rPr>
          <w:rFonts w:ascii="Times New Roman" w:hAnsi="Times New Roman" w:cs="Times New Roman"/>
          <w:sz w:val="24"/>
          <w:szCs w:val="24"/>
        </w:rPr>
        <w:fldChar w:fldCharType="end"/>
      </w:r>
      <w:r w:rsidRPr="00745D53">
        <w:rPr>
          <w:rFonts w:ascii="Times New Roman" w:hAnsi="Times New Roman" w:cs="Times New Roman"/>
          <w:sz w:val="24"/>
          <w:szCs w:val="24"/>
        </w:rPr>
        <w:t xml:space="preserve">, familiarity with the confederate did correlate with food intake and was controlled for in the analysis. Each present confederate was also only used on one occasion </w:t>
      </w:r>
      <w:r w:rsidRPr="00745D53">
        <w:rPr>
          <w:rFonts w:ascii="Times New Roman" w:hAnsi="Times New Roman" w:cs="Times New Roman"/>
          <w:sz w:val="24"/>
          <w:szCs w:val="24"/>
        </w:rPr>
        <w:fldChar w:fldCharType="begin" w:fldLock="1"/>
      </w:r>
      <w:r w:rsidRPr="00745D53">
        <w:rPr>
          <w:rFonts w:ascii="Times New Roman" w:hAnsi="Times New Roman" w:cs="Times New Roman"/>
          <w:sz w:val="24"/>
          <w:szCs w:val="24"/>
        </w:rPr>
        <w:instrText>ADDIN CSL_CITATION {"citationItems":[{"id":"ITEM-1","itemData":{"DOI":"10.1016/j.appet.2012.12.015","ISSN":"01956663","PMID":"23274126","abstract":"The main goal of this study was to test whether exposure to happy, neutral, or sad media content influences social modeling effects of (snack) food intake in young children. The study was conducted at 14 Dutch urban and suburban primary schools. The participants (N=112) were asked to watch a movie with a same-sex normal-weight confederate who was instructed to eat either nothing or a standardized amount of snack food (10 chocolate-coated peanuts). The study involved a 3 (movie clips: happy, neutral, and sad)×2 (peer's food intake: no intake versus a standardized intake) between-participants design. A significant interaction between the movie clip condition and intake condition was found (F2,102=3.30, P=.04, Cohen's f2=.20). Positive as well as negative emotions were found to lead to adjustment to the intake of a peer, as compared to that of children in the neutral movie condition. The findings suggest that children eat more mindlessly when watching an emotional movie and, therefore, respond more automatically to a peer's food intake, whereas children may be less susceptible to a peer's intake while watching a neutral movie. As young children are not in the position to choose their food consumption environment yet, parents and schools should provide consumption settings that limit eating in front of the television. © 2012 Elsevier Ltd.","author":[{"dropping-particle":"","family":"Bevelander","given":"Kirsten E.","non-dropping-particle":"","parse-names":false,"suffix":""},{"dropping-particle":"","family":"Meiselman","given":"Herbert L.","non-dropping-particle":"","parse-names":false,"suffix":""},{"dropping-particle":"","family":"Anschütz","given":"Doeschka J.","non-dropping-particle":"","parse-names":false,"suffix":""},{"dropping-particle":"","family":"Engels","given":"Rutger C.M.E.","non-dropping-particle":"","parse-names":false,"suffix":""}],"container-title":"Appetite","id":"ITEM-1","issued":{"date-parts":[["2013"]]},"page":"70-76","title":"Television watching and the emotional impact on social modeling of food intake among children","type":"article-journal","volume":"63"},"uris":["http://www.mendeley.com/documents/?uuid=dab9b204-3cdc-4e2e-b4d1-aa91c5406671"]},{"id":"ITEM-2","itemData":{"DOI":"10.1016/j.appet.2012.02.003","ISSN":"0195-6663","abstract":"This experimental study investigated whether children’s food intake is influenced by a peer’s intake directly and over time and whether this depends upon weight status. The study consisted of two sessions taking place at Dutch primary schools. During the first (social modeling) session, the participants (N = 223) were asked to solve a puzzle with a same-sex normal weight confederate who was instructed to either eat nothing, a small or large amount. In the second session (about two days later), the participants had to solve the puzzle alone while they could freely eat. The study involved a three (no, low, high confederate intake) by two (normal weight, overweight) between-participants design. An interaction effect in the first session suggested that overweight children might be triggered to (over)eat when a peer eats a high amount of snack food, whereas the food intake of normal weight children seemed to depend on whether the confederate did actually eat, regardless of the amount. The guideline set during the first session persisted over time and influenced food intake during the second session, while differences between normal- and overweight children became insignificant. Peers can set an example as to what food intake is appropriate which could affect long-term food intake. (PsycINFO Database Record (c) 2016 APA, all rights reserved)","author":[{"dropping-particle":"","family":"Bevelander","given":"Kirsten E","non-dropping-particle":"","parse-names":false,"suffix":""},{"dropping-particle":"","family":"Anschütz","given":"Doeschka J","non-dropping-particle":"","parse-names":false,"suffix":""},{"dropping-particle":"","family":"Engels","given":"Rutger C M E","non-dropping-particle":"","parse-names":false,"suffix":""}],"container-title":"Appetite","id":"ITEM-2","issue":"3","issued":{"date-parts":[["2012","6"]]},"note":"Accession Number: 2012-11590-020. PMID: 22326506 Partial author list: First Author &amp;amp; Affiliation: Bevelander, Kirsten E.; Behavioural Science Institute, Radboud University Nijmegen, Nijmegen, Netherlands. Release Date: 20120611. Publication Type: Journal (0100), Peer Reviewed Journal (0110). Format Covered: Electronic. Document Type: Journal Article. Language: English. Major Descriptor: Food Intake; Overweight; Social Norms. Minor Descriptor: Childhood Development. Classification: Developmental Psychology (2800). Population: Human (10); Male (30); Female (40). Location: Netherlands. Age Group: Childhood (birth-12 yrs) (100); School Age (6-12 yrs) (180). Tests &amp;amp; Measures: Visual Analogue Scale. Methodology: Empirical Study; Quantitative Study. References Available: Y. Page Count: 9. Issue Publication Date: Jun, 2012. Publication History: First Posted Date: Feb 10, 2012; Accepted Date: Feb 3, 2012; Revised Date: Jan 16, 2012; First Submitted Date: Nov 28, 2011. Copyright Statement: All rights reserved. Elsevier Ltd. 2012.","page":"864-872","publisher":"Elsevier Science","publisher-place":"Bevelander, Kirsten E., Behavioural Science Institute, Radboud University Nijmegen, P.O. Box 9104, 6500 HE, Nijmegen, Netherlands","title":"Social norms in food intake among normal weight and overweight children","type":"article-journal","volume":"58"},"uris":["http://www.mendeley.com/documents/?uuid=e482ffbe-bbbe-4b65-be71-a23d375d1976"]}],"mendeley":{"formattedCitation":"(Bevelander et al., 2012; Bevelander, Meiselman, et al., 2013)","manualFormatting":"(Bevelander, Meiselman, et al., 2013; Bevelander et al., 2012)","plainTextFormattedCitation":"(Bevelander et al., 2012; Bevelander, Meiselman, et al., 2013)","previouslyFormattedCitation":"(Bevelander et al., 2012; Bevelander, Meiselman, et al., 2013)"},"properties":{"noteIndex":0},"schema":"https://github.com/citation-style-language/schema/raw/master/csl-citation.json"}</w:instrText>
      </w:r>
      <w:r w:rsidRPr="00745D53">
        <w:rPr>
          <w:rFonts w:ascii="Times New Roman" w:hAnsi="Times New Roman" w:cs="Times New Roman"/>
          <w:sz w:val="24"/>
          <w:szCs w:val="24"/>
        </w:rPr>
        <w:fldChar w:fldCharType="separate"/>
      </w:r>
      <w:r w:rsidRPr="00745D53">
        <w:rPr>
          <w:rFonts w:ascii="Times New Roman" w:hAnsi="Times New Roman" w:cs="Times New Roman"/>
          <w:noProof/>
          <w:sz w:val="24"/>
          <w:szCs w:val="24"/>
        </w:rPr>
        <w:t>(Bevelander, Meiselman, et al., 2013; Bevelander et al., 2012)</w:t>
      </w:r>
      <w:r w:rsidRPr="00745D53">
        <w:rPr>
          <w:rFonts w:ascii="Times New Roman" w:hAnsi="Times New Roman" w:cs="Times New Roman"/>
          <w:sz w:val="24"/>
          <w:szCs w:val="24"/>
        </w:rPr>
        <w:fldChar w:fldCharType="end"/>
      </w:r>
      <w:r w:rsidRPr="00745D53">
        <w:rPr>
          <w:rFonts w:ascii="Times New Roman" w:hAnsi="Times New Roman" w:cs="Times New Roman"/>
          <w:sz w:val="24"/>
          <w:szCs w:val="24"/>
        </w:rPr>
        <w:t>.</w:t>
      </w:r>
    </w:p>
    <w:bookmarkEnd w:id="6"/>
    <w:p w14:paraId="00A397C8" w14:textId="77777777" w:rsidR="007E3CF7" w:rsidRPr="00745D53" w:rsidRDefault="007E3CF7" w:rsidP="00CB723A">
      <w:pPr>
        <w:spacing w:line="480" w:lineRule="auto"/>
        <w:rPr>
          <w:rFonts w:ascii="Times New Roman" w:hAnsi="Times New Roman" w:cs="Times New Roman"/>
          <w:i/>
          <w:iCs/>
          <w:sz w:val="24"/>
          <w:szCs w:val="24"/>
        </w:rPr>
      </w:pPr>
    </w:p>
    <w:p w14:paraId="1C0272CB" w14:textId="29954477" w:rsidR="003E659D" w:rsidRPr="00745D53" w:rsidRDefault="00E43327" w:rsidP="00CB723A">
      <w:pPr>
        <w:spacing w:line="480" w:lineRule="auto"/>
        <w:rPr>
          <w:rFonts w:ascii="Times New Roman" w:hAnsi="Times New Roman" w:cs="Times New Roman"/>
          <w:i/>
          <w:iCs/>
          <w:sz w:val="24"/>
          <w:szCs w:val="24"/>
        </w:rPr>
      </w:pPr>
      <w:r w:rsidRPr="00745D53">
        <w:rPr>
          <w:rFonts w:ascii="Times New Roman" w:hAnsi="Times New Roman" w:cs="Times New Roman"/>
          <w:i/>
          <w:iCs/>
          <w:sz w:val="24"/>
          <w:szCs w:val="24"/>
        </w:rPr>
        <w:t xml:space="preserve">3.3.6 </w:t>
      </w:r>
      <w:r w:rsidR="003E659D" w:rsidRPr="00745D53">
        <w:rPr>
          <w:rFonts w:ascii="Times New Roman" w:hAnsi="Times New Roman" w:cs="Times New Roman"/>
          <w:i/>
          <w:iCs/>
          <w:sz w:val="24"/>
          <w:szCs w:val="24"/>
        </w:rPr>
        <w:t>Quality of evidence</w:t>
      </w:r>
    </w:p>
    <w:p w14:paraId="63F2266A" w14:textId="6560C774" w:rsidR="003E659D" w:rsidRPr="00745D53" w:rsidRDefault="003E659D" w:rsidP="00CB723A">
      <w:pPr>
        <w:spacing w:line="480" w:lineRule="auto"/>
        <w:rPr>
          <w:rFonts w:ascii="Times New Roman" w:hAnsi="Times New Roman" w:cs="Times New Roman"/>
          <w:iCs/>
          <w:sz w:val="24"/>
          <w:szCs w:val="24"/>
        </w:rPr>
      </w:pPr>
      <w:r w:rsidRPr="00745D53">
        <w:rPr>
          <w:rFonts w:ascii="Times New Roman" w:hAnsi="Times New Roman" w:cs="Times New Roman"/>
          <w:iCs/>
          <w:sz w:val="24"/>
          <w:szCs w:val="24"/>
        </w:rPr>
        <w:t>Overall, the studies reviewed were well</w:t>
      </w:r>
      <w:r w:rsidR="00E4173F" w:rsidRPr="00745D53">
        <w:rPr>
          <w:rFonts w:ascii="Times New Roman" w:hAnsi="Times New Roman" w:cs="Times New Roman"/>
          <w:iCs/>
          <w:sz w:val="24"/>
          <w:szCs w:val="24"/>
        </w:rPr>
        <w:t>-</w:t>
      </w:r>
      <w:r w:rsidRPr="00745D53">
        <w:rPr>
          <w:rFonts w:ascii="Times New Roman" w:hAnsi="Times New Roman" w:cs="Times New Roman"/>
          <w:iCs/>
          <w:sz w:val="24"/>
          <w:szCs w:val="24"/>
        </w:rPr>
        <w:t xml:space="preserve">designed, included </w:t>
      </w:r>
      <w:r w:rsidR="00F95D49" w:rsidRPr="00745D53">
        <w:rPr>
          <w:rFonts w:ascii="Times New Roman" w:hAnsi="Times New Roman" w:cs="Times New Roman"/>
          <w:iCs/>
          <w:sz w:val="24"/>
          <w:szCs w:val="24"/>
        </w:rPr>
        <w:t xml:space="preserve">cover stories and showed no demand awareness. </w:t>
      </w:r>
      <w:r w:rsidR="007101F7" w:rsidRPr="00745D53">
        <w:rPr>
          <w:rFonts w:ascii="Times New Roman" w:hAnsi="Times New Roman" w:cs="Times New Roman"/>
          <w:iCs/>
          <w:sz w:val="24"/>
          <w:szCs w:val="24"/>
        </w:rPr>
        <w:t xml:space="preserve">However, it is not clear whether all studies directly measured demand awareness. </w:t>
      </w:r>
      <w:r w:rsidR="00F95D49" w:rsidRPr="00745D53">
        <w:rPr>
          <w:rFonts w:ascii="Times New Roman" w:hAnsi="Times New Roman" w:cs="Times New Roman"/>
          <w:iCs/>
          <w:sz w:val="24"/>
          <w:szCs w:val="24"/>
        </w:rPr>
        <w:t xml:space="preserve">Only </w:t>
      </w:r>
      <w:r w:rsidR="003B23B6" w:rsidRPr="00745D53">
        <w:rPr>
          <w:rFonts w:ascii="Times New Roman" w:hAnsi="Times New Roman" w:cs="Times New Roman"/>
          <w:iCs/>
          <w:sz w:val="24"/>
          <w:szCs w:val="24"/>
        </w:rPr>
        <w:t>one</w:t>
      </w:r>
      <w:r w:rsidR="00F95D49" w:rsidRPr="00745D53">
        <w:rPr>
          <w:rFonts w:ascii="Times New Roman" w:hAnsi="Times New Roman" w:cs="Times New Roman"/>
          <w:iCs/>
          <w:sz w:val="24"/>
          <w:szCs w:val="24"/>
        </w:rPr>
        <w:t xml:space="preserve"> stud</w:t>
      </w:r>
      <w:r w:rsidR="003B23B6" w:rsidRPr="00745D53">
        <w:rPr>
          <w:rFonts w:ascii="Times New Roman" w:hAnsi="Times New Roman" w:cs="Times New Roman"/>
          <w:iCs/>
          <w:sz w:val="24"/>
          <w:szCs w:val="24"/>
        </w:rPr>
        <w:t>y</w:t>
      </w:r>
      <w:r w:rsidR="00F95D49" w:rsidRPr="00745D53">
        <w:rPr>
          <w:rFonts w:ascii="Times New Roman" w:hAnsi="Times New Roman" w:cs="Times New Roman"/>
          <w:iCs/>
          <w:sz w:val="24"/>
          <w:szCs w:val="24"/>
        </w:rPr>
        <w:t xml:space="preserve"> included a control</w:t>
      </w:r>
      <w:r w:rsidR="007101F7" w:rsidRPr="00745D53">
        <w:rPr>
          <w:rFonts w:ascii="Times New Roman" w:hAnsi="Times New Roman" w:cs="Times New Roman"/>
          <w:iCs/>
          <w:sz w:val="24"/>
          <w:szCs w:val="24"/>
        </w:rPr>
        <w:t xml:space="preserve"> group</w:t>
      </w:r>
      <w:r w:rsidR="003B23B6" w:rsidRPr="00745D53">
        <w:rPr>
          <w:rFonts w:ascii="Times New Roman" w:hAnsi="Times New Roman" w:cs="Times New Roman"/>
          <w:iCs/>
          <w:sz w:val="24"/>
          <w:szCs w:val="24"/>
        </w:rPr>
        <w:t xml:space="preserve"> </w:t>
      </w:r>
      <w:r w:rsidR="003B23B6" w:rsidRPr="00745D53">
        <w:rPr>
          <w:rFonts w:ascii="Times New Roman" w:hAnsi="Times New Roman" w:cs="Times New Roman"/>
          <w:iCs/>
          <w:sz w:val="24"/>
          <w:szCs w:val="24"/>
        </w:rPr>
        <w:fldChar w:fldCharType="begin" w:fldLock="1"/>
      </w:r>
      <w:r w:rsidR="006341A4" w:rsidRPr="00745D53">
        <w:rPr>
          <w:rFonts w:ascii="Times New Roman" w:hAnsi="Times New Roman" w:cs="Times New Roman"/>
          <w:iCs/>
          <w:sz w:val="24"/>
          <w:szCs w:val="24"/>
        </w:rPr>
        <w:instrText>ADDIN CSL_CITATION {"citationItems":[{"id":"ITEM-1","itemData":{"DOI":"10.1186/s12966-015-0296-z","ISBN":"1479-5868","ISSN":"14795868","PMID":"26463044","abstract":"BACKGROUND: Beliefs about the eating behaviour of others (perceived eating norms) have been shown to influence eating behaviour in adults, but no research has examined whether young children are motivated by perceived eating norms.\\n\\nFINDINGS: Here we investigated the effect on vegetable intake of exposing children to information about the vegetable intake of other children. One hundred and forty three children aged 6-11 years old took part in a between-subjects experiment. Children were exposed to information suggesting that other children had eaten a large amount of carrots, no carrots, or control information. Children ate more carrots when they believed that other children had eaten a large amount of carrots, compared to all other conditions.\\n\\nCONCLUSIONS: Perceived eating norms can influence vegetable intake in young children and making use of eating norms to promote healthier eating in children warrants investigation.","author":[{"dropping-particle":"","family":"Sharps","given":"Maxine","non-dropping-particle":"","parse-names":false,"suffix":""},{"dropping-particle":"","family":"Robinson","given":"Eric","non-dropping-particle":"","parse-names":false,"suffix":""}],"container-title":"International Journal of Behavioral Nutrition and Physical Activity","id":"ITEM-1","issue":"1","issued":{"date-parts":[["2015"]]},"page":"10-13","publisher":"International Journal of Behavioral Nutrition and Physical Activity","title":"Perceived eating norms and vegetable consumption in children","type":"article-journal","volume":"12"},"uris":["http://www.mendeley.com/documents/?uuid=59bde3a9-c79b-426b-8c56-942c06f8e10f"]}],"mendeley":{"formattedCitation":"(Sharps &amp; Robinson, 2015)","plainTextFormattedCitation":"(Sharps &amp; Robinson, 2015)","previouslyFormattedCitation":"(Sharps &amp; Robinson, 2015)"},"properties":{"noteIndex":0},"schema":"https://github.com/citation-style-language/schema/raw/master/csl-citation.json"}</w:instrText>
      </w:r>
      <w:r w:rsidR="003B23B6" w:rsidRPr="00745D53">
        <w:rPr>
          <w:rFonts w:ascii="Times New Roman" w:hAnsi="Times New Roman" w:cs="Times New Roman"/>
          <w:iCs/>
          <w:sz w:val="24"/>
          <w:szCs w:val="24"/>
        </w:rPr>
        <w:fldChar w:fldCharType="separate"/>
      </w:r>
      <w:r w:rsidR="003B23B6" w:rsidRPr="00745D53">
        <w:rPr>
          <w:rFonts w:ascii="Times New Roman" w:hAnsi="Times New Roman" w:cs="Times New Roman"/>
          <w:iCs/>
          <w:noProof/>
          <w:sz w:val="24"/>
          <w:szCs w:val="24"/>
        </w:rPr>
        <w:t>(Sharps &amp; Robinson, 2015)</w:t>
      </w:r>
      <w:r w:rsidR="003B23B6" w:rsidRPr="00745D53">
        <w:rPr>
          <w:rFonts w:ascii="Times New Roman" w:hAnsi="Times New Roman" w:cs="Times New Roman"/>
          <w:iCs/>
          <w:sz w:val="24"/>
          <w:szCs w:val="24"/>
        </w:rPr>
        <w:fldChar w:fldCharType="end"/>
      </w:r>
      <w:r w:rsidR="00C42827" w:rsidRPr="00745D53">
        <w:rPr>
          <w:rFonts w:ascii="Times New Roman" w:hAnsi="Times New Roman" w:cs="Times New Roman"/>
          <w:iCs/>
          <w:sz w:val="24"/>
          <w:szCs w:val="24"/>
        </w:rPr>
        <w:t>. N</w:t>
      </w:r>
      <w:r w:rsidR="003B23B6" w:rsidRPr="00745D53">
        <w:rPr>
          <w:rFonts w:ascii="Times New Roman" w:hAnsi="Times New Roman" w:cs="Times New Roman"/>
          <w:iCs/>
          <w:sz w:val="24"/>
          <w:szCs w:val="24"/>
        </w:rPr>
        <w:t xml:space="preserve">o studies involving </w:t>
      </w:r>
      <w:r w:rsidR="00897832" w:rsidRPr="00745D53">
        <w:rPr>
          <w:rFonts w:ascii="Times New Roman" w:hAnsi="Times New Roman" w:cs="Times New Roman"/>
          <w:iCs/>
          <w:sz w:val="24"/>
          <w:szCs w:val="24"/>
        </w:rPr>
        <w:t>present</w:t>
      </w:r>
      <w:r w:rsidR="003B23B6" w:rsidRPr="00745D53">
        <w:rPr>
          <w:rFonts w:ascii="Times New Roman" w:hAnsi="Times New Roman" w:cs="Times New Roman"/>
          <w:iCs/>
          <w:sz w:val="24"/>
          <w:szCs w:val="24"/>
        </w:rPr>
        <w:t xml:space="preserve"> confederates included a control condition where the children ate alone, therefore this would be a useful addition in future studies. </w:t>
      </w:r>
      <w:r w:rsidR="000E5FCC" w:rsidRPr="00745D53">
        <w:rPr>
          <w:rFonts w:ascii="Times New Roman" w:hAnsi="Times New Roman" w:cs="Times New Roman"/>
          <w:sz w:val="24"/>
          <w:szCs w:val="24"/>
        </w:rPr>
        <w:t xml:space="preserve">To avoid a confederate effect in the studies using </w:t>
      </w:r>
      <w:r w:rsidR="009A46C2" w:rsidRPr="00745D53">
        <w:rPr>
          <w:rFonts w:ascii="Times New Roman" w:hAnsi="Times New Roman" w:cs="Times New Roman"/>
          <w:sz w:val="24"/>
          <w:szCs w:val="24"/>
        </w:rPr>
        <w:t>present</w:t>
      </w:r>
      <w:r w:rsidR="000E5FCC" w:rsidRPr="00745D53">
        <w:rPr>
          <w:rFonts w:ascii="Times New Roman" w:hAnsi="Times New Roman" w:cs="Times New Roman"/>
          <w:sz w:val="24"/>
          <w:szCs w:val="24"/>
        </w:rPr>
        <w:t xml:space="preserve"> confederates </w:t>
      </w:r>
      <w:r w:rsidR="000E5FCC" w:rsidRPr="00745D53">
        <w:rPr>
          <w:rFonts w:ascii="Times New Roman" w:hAnsi="Times New Roman" w:cs="Times New Roman"/>
          <w:sz w:val="24"/>
          <w:szCs w:val="24"/>
        </w:rPr>
        <w:fldChar w:fldCharType="begin" w:fldLock="1"/>
      </w:r>
      <w:r w:rsidR="00B4220B" w:rsidRPr="00745D53">
        <w:rPr>
          <w:rFonts w:ascii="Times New Roman" w:hAnsi="Times New Roman" w:cs="Times New Roman"/>
          <w:sz w:val="24"/>
          <w:szCs w:val="24"/>
        </w:rPr>
        <w:instrText>ADDIN CSL_CITATION {"citationItems":[{"id":"ITEM-1","itemData":{"DOI":"10.1016/j.appet.2012.12.015","ISSN":"01956663","PMID":"23274126","abstract":"The main goal of this study was to test whether exposure to happy, neutral, or sad media content influences social modeling effects of (snack) food intake in young children. The study was conducted at 14 Dutch urban and suburban primary schools. The participants (N=112) were asked to watch a movie with a same-sex normal-weight confederate who was instructed to eat either nothing or a standardized amount of snack food (10 chocolate-coated peanuts). The study involved a 3 (movie clips: happy, neutral, and sad)×2 (peer's food intake: no intake versus a standardized intake) between-participants design. A significant interaction between the movie clip condition and intake condition was found (F2,102=3.30, P=.04, Cohen's f2=.20). Positive as well as negative emotions were found to lead to adjustment to the intake of a peer, as compared to that of children in the neutral movie condition. The findings suggest that children eat more mindlessly when watching an emotional movie and, therefore, respond more automatically to a peer's food intake, whereas children may be less susceptible to a peer's intake while watching a neutral movie. As young children are not in the position to choose their food consumption environment yet, parents and schools should provide consumption settings that limit eating in front of the television. © 2012 Elsevier Ltd.","author":[{"dropping-particle":"","family":"Bevelander","given":"Kirsten E.","non-dropping-particle":"","parse-names":false,"suffix":""},{"dropping-particle":"","family":"Meiselman","given":"Herbert L.","non-dropping-particle":"","parse-names":false,"suffix":""},{"dropping-particle":"","family":"Anschütz","given":"Doeschka J.","non-dropping-particle":"","parse-names":false,"suffix":""},{"dropping-particle":"","family":"Engels","given":"Rutger C.M.E.","non-dropping-particle":"","parse-names":false,"suffix":""}],"container-title":"Appetite","id":"ITEM-1","issued":{"date-parts":[["2013"]]},"page":"70-76","title":"Television watching and the emotional impact on social modeling of food intake among children","type":"article-journal","volume":"63"},"uris":["http://www.mendeley.com/documents/?uuid=dab9b204-3cdc-4e2e-b4d1-aa91c5406671"]},{"id":"ITEM-2","itemData":{"DOI":"10.1016/j.appet.2012.02.003","ISSN":"0195-6663","abstract":"This experimental study investigated whether children’s food intake is influenced by a peer’s intake directly and over time and whether this depends upon weight status. The study consisted of two sessions taking place at Dutch primary schools. During the first (social modeling) session, the participants (N = 223) were asked to solve a puzzle with a same-sex normal weight confederate who was instructed to either eat nothing, a small or large amount. In the second session (about two days later), the participants had to solve the puzzle alone while they could freely eat. The study involved a three (no, low, high confederate intake) by two (normal weight, overweight) between-participants design. An interaction effect in the first session suggested that overweight children might be triggered to (over)eat when a peer eats a high amount of snack food, whereas the food intake of normal weight children seemed to depend on whether the confederate did actually eat, regardless of the amount. The guideline set during the first session persisted over time and influenced food intake during the second session, while differences between normal- and overweight children became insignificant. Peers can set an example as to what food intake is appropriate which could affect long-term food intake. (PsycINFO Database Record (c) 2016 APA, all rights reserved)","author":[{"dropping-particle":"","family":"Bevelander","given":"Kirsten E","non-dropping-particle":"","parse-names":false,"suffix":""},{"dropping-particle":"","family":"Anschütz","given":"Doeschka J","non-dropping-particle":"","parse-names":false,"suffix":""},{"dropping-particle":"","family":"Engels","given":"Rutger C M E","non-dropping-particle":"","parse-names":false,"suffix":""}],"container-title":"Appetite","id":"ITEM-2","issue":"3","issued":{"date-parts":[["2012","6"]]},"note":"Accession Number: 2012-11590-020. PMID: 22326506 Partial author list: First Author &amp;amp; Affiliation: Bevelander, Kirsten E.; Behavioural Science Institute, Radboud University Nijmegen, Nijmegen, Netherlands. Release Date: 20120611. Publication Type: Journal (0100), Peer Reviewed Journal (0110). Format Covered: Electronic. Document Type: Journal Article. Language: English. Major Descriptor: Food Intake; Overweight; Social Norms. Minor Descriptor: Childhood Development. Classification: Developmental Psychology (2800). Population: Human (10); Male (30); Female (40). Location: Netherlands. Age Group: Childhood (birth-12 yrs) (100); School Age (6-12 yrs) (180). Tests &amp;amp; Measures: Visual Analogue Scale. Methodology: Empirical Study; Quantitative Study. References Available: Y. Page Count: 9. Issue Publication Date: Jun, 2012. Publication History: First Posted Date: Feb 10, 2012; Accepted Date: Feb 3, 2012; Revised Date: Jan 16, 2012; First Submitted Date: Nov 28, 2011. Copyright Statement: All rights reserved. Elsevier Ltd. 2012.","page":"864-872","publisher":"Elsevier Science","publisher-place":"Bevelander, Kirsten E., Behavioural Science Institute, Radboud University Nijmegen, P.O. Box 9104, 6500 HE, Nijmegen, Netherlands","title":"Social norms in food intake among normal weight and overweight children","type":"article-journal","volume":"58"},"uris":["http://www.mendeley.com/documents/?uuid=e482ffbe-bbbe-4b65-be71-a23d375d1976"]}],"mendeley":{"formattedCitation":"(Bevelander et al., 2012; Bevelander, Meiselman, et al., 2013)","plainTextFormattedCitation":"(Bevelander et al., 2012; Bevelander, Meiselman, et al., 2013)","previouslyFormattedCitation":"(Bevelander et al., 2012; Bevelander, Meiselman, et al., 2013)"},"properties":{"noteIndex":0},"schema":"https://github.com/citation-style-language/schema/raw/master/csl-citation.json"}</w:instrText>
      </w:r>
      <w:r w:rsidR="000E5FCC" w:rsidRPr="00745D53">
        <w:rPr>
          <w:rFonts w:ascii="Times New Roman" w:hAnsi="Times New Roman" w:cs="Times New Roman"/>
          <w:sz w:val="24"/>
          <w:szCs w:val="24"/>
        </w:rPr>
        <w:fldChar w:fldCharType="separate"/>
      </w:r>
      <w:r w:rsidR="000E5FCC" w:rsidRPr="00745D53">
        <w:rPr>
          <w:rFonts w:ascii="Times New Roman" w:hAnsi="Times New Roman" w:cs="Times New Roman"/>
          <w:noProof/>
          <w:sz w:val="24"/>
          <w:szCs w:val="24"/>
        </w:rPr>
        <w:t>(Bevelander et al., 2012; Bevelander, Meiselman, et al., 2013)</w:t>
      </w:r>
      <w:r w:rsidR="000E5FCC" w:rsidRPr="00745D53">
        <w:rPr>
          <w:rFonts w:ascii="Times New Roman" w:hAnsi="Times New Roman" w:cs="Times New Roman"/>
          <w:sz w:val="24"/>
          <w:szCs w:val="24"/>
        </w:rPr>
        <w:fldChar w:fldCharType="end"/>
      </w:r>
      <w:r w:rsidR="000E5FCC" w:rsidRPr="00745D53">
        <w:rPr>
          <w:rFonts w:ascii="Times New Roman" w:hAnsi="Times New Roman" w:cs="Times New Roman"/>
          <w:sz w:val="24"/>
          <w:szCs w:val="24"/>
        </w:rPr>
        <w:t>, each confederate only took part in the study once.</w:t>
      </w:r>
      <w:r w:rsidR="00E4173F" w:rsidRPr="00745D53">
        <w:rPr>
          <w:rFonts w:ascii="Times New Roman" w:hAnsi="Times New Roman" w:cs="Times New Roman"/>
          <w:sz w:val="24"/>
          <w:szCs w:val="24"/>
        </w:rPr>
        <w:t xml:space="preserve"> We inspected funnel plots of the main analysis and for the </w:t>
      </w:r>
      <w:r w:rsidR="009E7B42" w:rsidRPr="00745D53">
        <w:rPr>
          <w:rFonts w:ascii="Times New Roman" w:hAnsi="Times New Roman" w:cs="Times New Roman"/>
          <w:sz w:val="24"/>
          <w:szCs w:val="24"/>
        </w:rPr>
        <w:t>sub-group</w:t>
      </w:r>
      <w:r w:rsidR="00E4173F" w:rsidRPr="00745D53">
        <w:rPr>
          <w:rFonts w:ascii="Times New Roman" w:hAnsi="Times New Roman" w:cs="Times New Roman"/>
          <w:sz w:val="24"/>
          <w:szCs w:val="24"/>
        </w:rPr>
        <w:t xml:space="preserve">s for asymmetry of distribution (which may suggest publication bias) and found no evidence of this. </w:t>
      </w:r>
    </w:p>
    <w:p w14:paraId="3FC47889" w14:textId="77777777" w:rsidR="00850E4A" w:rsidRPr="00745D53" w:rsidRDefault="00366E91" w:rsidP="00CB723A">
      <w:pPr>
        <w:spacing w:line="480" w:lineRule="auto"/>
        <w:rPr>
          <w:rFonts w:ascii="Times New Roman" w:hAnsi="Times New Roman" w:cs="Times New Roman"/>
          <w:sz w:val="24"/>
          <w:szCs w:val="24"/>
          <w:u w:val="single"/>
        </w:rPr>
      </w:pPr>
      <w:r w:rsidRPr="00745D53">
        <w:rPr>
          <w:rFonts w:ascii="Times New Roman" w:hAnsi="Times New Roman" w:cs="Times New Roman"/>
          <w:sz w:val="24"/>
          <w:szCs w:val="24"/>
        </w:rPr>
        <w:lastRenderedPageBreak/>
        <w:tab/>
      </w:r>
    </w:p>
    <w:p w14:paraId="6F50EBD2" w14:textId="475EA93A" w:rsidR="00010926" w:rsidRPr="00745D53" w:rsidRDefault="00536DE7" w:rsidP="00E43327">
      <w:pPr>
        <w:pStyle w:val="ListParagraph"/>
        <w:numPr>
          <w:ilvl w:val="0"/>
          <w:numId w:val="10"/>
        </w:numPr>
        <w:spacing w:line="480" w:lineRule="auto"/>
        <w:rPr>
          <w:rFonts w:ascii="Times New Roman" w:hAnsi="Times New Roman" w:cs="Times New Roman"/>
          <w:b/>
          <w:sz w:val="24"/>
          <w:szCs w:val="24"/>
        </w:rPr>
      </w:pPr>
      <w:r w:rsidRPr="00745D53">
        <w:rPr>
          <w:rFonts w:ascii="Times New Roman" w:hAnsi="Times New Roman" w:cs="Times New Roman"/>
          <w:b/>
          <w:sz w:val="24"/>
          <w:szCs w:val="24"/>
        </w:rPr>
        <w:t>Discussion</w:t>
      </w:r>
    </w:p>
    <w:p w14:paraId="0E73BF25" w14:textId="1EB9A4F4" w:rsidR="00876FD4" w:rsidRPr="00745D53" w:rsidRDefault="00D06F18" w:rsidP="00CB723A">
      <w:pPr>
        <w:spacing w:line="480" w:lineRule="auto"/>
        <w:rPr>
          <w:rFonts w:ascii="Times New Roman" w:hAnsi="Times New Roman" w:cs="Times New Roman"/>
          <w:noProof/>
          <w:sz w:val="24"/>
          <w:szCs w:val="24"/>
        </w:rPr>
      </w:pPr>
      <w:r w:rsidRPr="00745D53">
        <w:rPr>
          <w:rFonts w:ascii="Times New Roman" w:hAnsi="Times New Roman" w:cs="Times New Roman"/>
          <w:sz w:val="24"/>
          <w:szCs w:val="24"/>
        </w:rPr>
        <w:t>Consistent with previous systematic reviews</w:t>
      </w:r>
      <w:r w:rsidR="0017012F" w:rsidRPr="00745D53">
        <w:rPr>
          <w:rFonts w:ascii="Times New Roman" w:hAnsi="Times New Roman" w:cs="Times New Roman"/>
          <w:sz w:val="24"/>
          <w:szCs w:val="24"/>
        </w:rPr>
        <w:t xml:space="preserve"> and a meta-analysis</w:t>
      </w:r>
      <w:r w:rsidRPr="00745D53">
        <w:rPr>
          <w:rFonts w:ascii="Times New Roman" w:hAnsi="Times New Roman" w:cs="Times New Roman"/>
          <w:sz w:val="24"/>
          <w:szCs w:val="24"/>
        </w:rPr>
        <w:t xml:space="preserve"> </w:t>
      </w:r>
      <w:r w:rsidR="00A37B79" w:rsidRPr="00745D53">
        <w:rPr>
          <w:rFonts w:ascii="Times New Roman" w:hAnsi="Times New Roman" w:cs="Times New Roman"/>
          <w:sz w:val="24"/>
          <w:szCs w:val="24"/>
        </w:rPr>
        <w:t xml:space="preserve">of adults and children </w:t>
      </w:r>
      <w:r w:rsidR="00C55928" w:rsidRPr="00745D53">
        <w:rPr>
          <w:rFonts w:ascii="Times New Roman" w:hAnsi="Times New Roman" w:cs="Times New Roman"/>
          <w:sz w:val="24"/>
          <w:szCs w:val="24"/>
        </w:rPr>
        <w:fldChar w:fldCharType="begin" w:fldLock="1"/>
      </w:r>
      <w:r w:rsidR="00077698" w:rsidRPr="00745D53">
        <w:rPr>
          <w:rFonts w:ascii="Times New Roman" w:hAnsi="Times New Roman" w:cs="Times New Roman"/>
          <w:sz w:val="24"/>
          <w:szCs w:val="24"/>
        </w:rPr>
        <w:instrText>ADDIN CSL_CITATION {"citationItems":[{"id":"ITEM-1","itemData":{"DOI":"10.1080/17437199.2016.1155161","ISSN":"17437202","abstract":"© 2016 Informa UK Limited, trading as Taylor  &amp;  Francis Group. This systematic review aims to assess the role that peer social norms play in shaping young people's food intake, focusing on the important questions of for whom and when peer social norms are related to how much young people eat. Thirty-three eligible studies were reviewed (17 correlational, 16 experimental). All but one correlational studies found significant associations between norms and food intake. All experimental studies found effects of norm manipulations on food intake, and some evidence was found of behavioural spillover effects of norms. Four moderators were distilled from our literature synthesis that stipulate for whom and when peer social norms are related to food intake: identification with the norm referent group and eating-related habit strength were found to moderate the effects of social norms on food intake; forceful injunctive norms were found not to be related to food intake; and the influence of norms seemed restricted to types of foods typically consumed in the presence of peers. The findings from this literature synthesis have important implications for research, and moderators are discussed in light of psychological theory. Where applicable, potential implications for the development of social norm-based interventions to improve young people's food intake are also highlighted.","author":[{"dropping-particle":"","family":"Stok","given":"F. Marijn","non-dropping-particle":"","parse-names":false,"suffix":""},{"dropping-particle":"","family":"Vet","given":"Emely","non-dropping-particle":"de","parse-names":false,"suffix":""},{"dropping-particle":"","family":"Ridder","given":"Denise T.D.","non-dropping-particle":"de","parse-names":false,"suffix":""},{"dropping-particle":"","family":"Wit","given":"John B.F.","non-dropping-particle":"de","parse-names":false,"suffix":""}],"container-title":"Health Psychology Review","id":"ITEM-1","issue":"3","issued":{"date-parts":[["2016"]]},"page":"326-340","publisher":"Taylor &amp; Francis","title":"The potential of peer social norms to shape food intake in adolescents and young adults: a systematic review of effects and moderators","type":"article-journal","volume":"10"},"uris":["http://www.mendeley.com/documents/?uuid=546b26eb-f3d0-4d39-9fb6-423ab8006f29"]},{"id":"ITEM-2","itemData":{"DOI":"10.1016/j.appet.2020.104592","author":[{"dropping-particle":"","family":"Ragelien","given":"Tija","non-dropping-particle":"","parse-names":false,"suffix":""},{"dropping-particle":"","family":"Grønhøj","given":"Alice","non-dropping-particle":"","parse-names":false,"suffix":""}],"container-title":"Appetite","id":"ITEM-2","issue":"104592","issued":{"date-parts":[["2020"]]},"title":"The influence of peers′ and siblings′ on children’s and adolescents′ healthy eating behavior . A systematic literature review","type":"article-journal","volume":"148"},"uris":["http://www.mendeley.com/documents/?uuid=2960f10e-b526-42f6-83db-1aed2731a40a"]},{"id":"ITEM-3","itemData":{"DOI":"10.1080/15534510.2015.1008037","ISSN":"1553-4510","abstract":"This meta-analysis provides a comprehensive quantitative assessment of\nresearch on modeling of food intake. Thirty-eight articles met inclusion\ncriteria. Overall, there was a large modeling effect (r=.39) such that\nparticipants ate more when their companion ate more, and ate less when\ntheir companion ate less. Furthermore, social models appear to have\nstronger inhibitory effects than augmenting effects. Moderator analyses\nindicated that there were larger effects for correlational versus\nexperimental studies, and for women versus men. There was no difference\nin effect sizes for studies using a live versus remote confederate, or\nfor participants who were high or low in concern with eating\nappropriately. Together, these findings point to modeling as a robust\nand powerful influence on food intake.","author":[{"dropping-particle":"","family":"Vartanian","given":"Lenny R","non-dropping-particle":"","parse-names":false,"suffix":""},{"dropping-particle":"","family":"Spanos","given":"Samantha","non-dropping-particle":"","parse-names":false,"suffix":""},{"dropping-particle":"","family":"Herman","given":"C Peter","non-dropping-particle":"","parse-names":false,"suffix":""},{"dropping-particle":"","family":"Polivy","given":"Janet","non-dropping-particle":"","parse-names":false,"suffix":""}],"container-title":"Social Influence","id":"ITEM-3","issue":"3","issued":{"date-parts":[["2015","7"]]},"page":"119-136","title":"Modeling of food intake: a meta-analytic review","type":"article-journal","volume":"10"},"uris":["http://www.mendeley.com/documents/?uuid=90054b8f-29d4-41d1-8cd0-e5e8b921cee7"]}],"mendeley":{"formattedCitation":"(Ragelien &amp; Grønhøj, 2020; Stok et al., 2016; Vartanian et al., 2015)","plainTextFormattedCitation":"(Ragelien &amp; Grønhøj, 2020; Stok et al., 2016; Vartanian et al., 2015)","previouslyFormattedCitation":"(Ragelien &amp; Grønhøj, 2020; Stok et al., 2016; Vartanian et al., 2015)"},"properties":{"noteIndex":0},"schema":"https://github.com/citation-style-language/schema/raw/master/csl-citation.json"}</w:instrText>
      </w:r>
      <w:r w:rsidR="00C55928" w:rsidRPr="00745D53">
        <w:rPr>
          <w:rFonts w:ascii="Times New Roman" w:hAnsi="Times New Roman" w:cs="Times New Roman"/>
          <w:sz w:val="24"/>
          <w:szCs w:val="24"/>
        </w:rPr>
        <w:fldChar w:fldCharType="separate"/>
      </w:r>
      <w:r w:rsidR="0017012F" w:rsidRPr="00745D53">
        <w:rPr>
          <w:rFonts w:ascii="Times New Roman" w:hAnsi="Times New Roman" w:cs="Times New Roman"/>
          <w:noProof/>
          <w:sz w:val="24"/>
          <w:szCs w:val="24"/>
        </w:rPr>
        <w:t>(Ragelien &amp; Grønhøj, 2020; Stok et al., 2016; Vartanian et al., 2015)</w:t>
      </w:r>
      <w:r w:rsidR="00C55928" w:rsidRPr="00745D53">
        <w:rPr>
          <w:rFonts w:ascii="Times New Roman" w:hAnsi="Times New Roman" w:cs="Times New Roman"/>
          <w:sz w:val="24"/>
          <w:szCs w:val="24"/>
        </w:rPr>
        <w:fldChar w:fldCharType="end"/>
      </w:r>
      <w:r w:rsidRPr="00745D53">
        <w:rPr>
          <w:rFonts w:ascii="Times New Roman" w:hAnsi="Times New Roman" w:cs="Times New Roman"/>
          <w:sz w:val="24"/>
          <w:szCs w:val="24"/>
        </w:rPr>
        <w:t xml:space="preserve">, </w:t>
      </w:r>
      <w:r w:rsidR="00261166" w:rsidRPr="00745D53">
        <w:rPr>
          <w:rFonts w:ascii="Times New Roman" w:hAnsi="Times New Roman" w:cs="Times New Roman"/>
          <w:sz w:val="24"/>
          <w:szCs w:val="24"/>
        </w:rPr>
        <w:t>we</w:t>
      </w:r>
      <w:r w:rsidR="00057806" w:rsidRPr="00745D53">
        <w:rPr>
          <w:rFonts w:ascii="Times New Roman" w:hAnsi="Times New Roman" w:cs="Times New Roman"/>
          <w:sz w:val="24"/>
          <w:szCs w:val="24"/>
        </w:rPr>
        <w:t xml:space="preserve"> provide evidence that </w:t>
      </w:r>
      <w:r w:rsidR="00780934" w:rsidRPr="00745D53">
        <w:rPr>
          <w:rFonts w:ascii="Times New Roman" w:hAnsi="Times New Roman" w:cs="Times New Roman"/>
          <w:sz w:val="24"/>
          <w:szCs w:val="24"/>
        </w:rPr>
        <w:t>present and remote-</w:t>
      </w:r>
      <w:r w:rsidR="00604B9A" w:rsidRPr="00745D53">
        <w:rPr>
          <w:rFonts w:ascii="Times New Roman" w:hAnsi="Times New Roman" w:cs="Times New Roman"/>
          <w:sz w:val="24"/>
          <w:szCs w:val="24"/>
        </w:rPr>
        <w:t>confederate</w:t>
      </w:r>
      <w:r w:rsidR="00780934" w:rsidRPr="00745D53">
        <w:rPr>
          <w:rFonts w:ascii="Times New Roman" w:hAnsi="Times New Roman" w:cs="Times New Roman"/>
          <w:sz w:val="24"/>
          <w:szCs w:val="24"/>
        </w:rPr>
        <w:t xml:space="preserve"> peers</w:t>
      </w:r>
      <w:r w:rsidR="00604B9A" w:rsidRPr="00745D53">
        <w:rPr>
          <w:rFonts w:ascii="Times New Roman" w:hAnsi="Times New Roman" w:cs="Times New Roman"/>
          <w:sz w:val="24"/>
          <w:szCs w:val="24"/>
        </w:rPr>
        <w:t xml:space="preserve"> influence </w:t>
      </w:r>
      <w:r w:rsidR="2312E23D" w:rsidRPr="00745D53">
        <w:rPr>
          <w:rFonts w:ascii="Times New Roman" w:hAnsi="Times New Roman" w:cs="Times New Roman"/>
          <w:sz w:val="24"/>
          <w:szCs w:val="24"/>
        </w:rPr>
        <w:t>children</w:t>
      </w:r>
      <w:r w:rsidR="00604B9A" w:rsidRPr="00745D53">
        <w:rPr>
          <w:rFonts w:ascii="Times New Roman" w:hAnsi="Times New Roman" w:cs="Times New Roman"/>
          <w:sz w:val="24"/>
          <w:szCs w:val="24"/>
        </w:rPr>
        <w:t>’s</w:t>
      </w:r>
      <w:r w:rsidR="2312E23D" w:rsidRPr="00745D53">
        <w:rPr>
          <w:rFonts w:ascii="Times New Roman" w:hAnsi="Times New Roman" w:cs="Times New Roman"/>
          <w:sz w:val="24"/>
          <w:szCs w:val="24"/>
        </w:rPr>
        <w:t xml:space="preserve"> </w:t>
      </w:r>
      <w:r w:rsidR="00604B9A" w:rsidRPr="00745D53">
        <w:rPr>
          <w:rFonts w:ascii="Times New Roman" w:hAnsi="Times New Roman" w:cs="Times New Roman"/>
          <w:sz w:val="24"/>
          <w:szCs w:val="24"/>
        </w:rPr>
        <w:t>food intake</w:t>
      </w:r>
      <w:r w:rsidR="00C42827" w:rsidRPr="00745D53">
        <w:rPr>
          <w:rFonts w:ascii="Times New Roman" w:hAnsi="Times New Roman" w:cs="Times New Roman"/>
          <w:sz w:val="24"/>
          <w:szCs w:val="24"/>
        </w:rPr>
        <w:t>.</w:t>
      </w:r>
      <w:r w:rsidR="00780934" w:rsidRPr="00745D53">
        <w:rPr>
          <w:rFonts w:ascii="Times New Roman" w:hAnsi="Times New Roman" w:cs="Times New Roman"/>
          <w:sz w:val="24"/>
          <w:szCs w:val="24"/>
        </w:rPr>
        <w:t xml:space="preserve"> </w:t>
      </w:r>
      <w:bookmarkStart w:id="7" w:name="_Hlk89937857"/>
      <w:r w:rsidR="00780934" w:rsidRPr="00745D53">
        <w:rPr>
          <w:rFonts w:ascii="Times New Roman" w:hAnsi="Times New Roman" w:cs="Times New Roman"/>
          <w:sz w:val="24"/>
          <w:szCs w:val="24"/>
        </w:rPr>
        <w:t>Children ate more when exposed to high-intake confederate peers relative to low</w:t>
      </w:r>
      <w:r w:rsidR="007E3CF7" w:rsidRPr="00745D53">
        <w:rPr>
          <w:rFonts w:ascii="Times New Roman" w:hAnsi="Times New Roman" w:cs="Times New Roman"/>
          <w:sz w:val="24"/>
          <w:szCs w:val="24"/>
        </w:rPr>
        <w:t>-</w:t>
      </w:r>
      <w:r w:rsidR="00780934" w:rsidRPr="00745D53">
        <w:rPr>
          <w:rFonts w:ascii="Times New Roman" w:hAnsi="Times New Roman" w:cs="Times New Roman"/>
          <w:sz w:val="24"/>
          <w:szCs w:val="24"/>
        </w:rPr>
        <w:t xml:space="preserve"> or no</w:t>
      </w:r>
      <w:r w:rsidR="007E3CF7" w:rsidRPr="00745D53">
        <w:rPr>
          <w:rFonts w:ascii="Times New Roman" w:hAnsi="Times New Roman" w:cs="Times New Roman"/>
          <w:sz w:val="24"/>
          <w:szCs w:val="24"/>
        </w:rPr>
        <w:t>-</w:t>
      </w:r>
      <w:r w:rsidR="00780934" w:rsidRPr="00745D53">
        <w:rPr>
          <w:rFonts w:ascii="Times New Roman" w:hAnsi="Times New Roman" w:cs="Times New Roman"/>
          <w:sz w:val="24"/>
          <w:szCs w:val="24"/>
        </w:rPr>
        <w:t>intake confederate peers, and their intake of healthy and HFHS snack food was influenced.</w:t>
      </w:r>
      <w:r w:rsidR="00204920" w:rsidRPr="00745D53">
        <w:rPr>
          <w:rFonts w:ascii="Times New Roman" w:hAnsi="Times New Roman" w:cs="Times New Roman"/>
          <w:sz w:val="24"/>
          <w:szCs w:val="24"/>
        </w:rPr>
        <w:t xml:space="preserve"> There is also evidence that the influence of a confederate peer may persist over a twenty-four-hour period.</w:t>
      </w:r>
      <w:bookmarkEnd w:id="7"/>
      <w:r w:rsidR="00C42827" w:rsidRPr="00745D53">
        <w:rPr>
          <w:rFonts w:ascii="Times New Roman" w:hAnsi="Times New Roman" w:cs="Times New Roman"/>
          <w:sz w:val="24"/>
          <w:szCs w:val="24"/>
        </w:rPr>
        <w:t xml:space="preserve"> </w:t>
      </w:r>
      <w:r w:rsidR="00780934" w:rsidRPr="00745D53">
        <w:rPr>
          <w:rFonts w:ascii="Times New Roman" w:hAnsi="Times New Roman" w:cs="Times New Roman"/>
          <w:sz w:val="24"/>
          <w:szCs w:val="24"/>
        </w:rPr>
        <w:t>However, c</w:t>
      </w:r>
      <w:r w:rsidR="00C42827" w:rsidRPr="00745D53">
        <w:rPr>
          <w:rFonts w:ascii="Times New Roman" w:hAnsi="Times New Roman" w:cs="Times New Roman"/>
          <w:sz w:val="24"/>
          <w:szCs w:val="24"/>
        </w:rPr>
        <w:t>aution must be taken when interpreting these results due to the small number of studies included</w:t>
      </w:r>
      <w:r w:rsidR="009125BB" w:rsidRPr="00745D53">
        <w:rPr>
          <w:rFonts w:ascii="Times New Roman" w:hAnsi="Times New Roman" w:cs="Times New Roman"/>
          <w:sz w:val="24"/>
          <w:szCs w:val="24"/>
        </w:rPr>
        <w:t>. H</w:t>
      </w:r>
      <w:r w:rsidR="00C42827" w:rsidRPr="00745D53">
        <w:rPr>
          <w:rFonts w:ascii="Times New Roman" w:hAnsi="Times New Roman" w:cs="Times New Roman"/>
          <w:sz w:val="24"/>
          <w:szCs w:val="24"/>
        </w:rPr>
        <w:t>igh heterogeneity in the sub-group analyses (I</w:t>
      </w:r>
      <w:r w:rsidR="00C42827" w:rsidRPr="00745D53">
        <w:rPr>
          <w:rFonts w:ascii="Times New Roman" w:hAnsi="Times New Roman" w:cs="Times New Roman"/>
          <w:sz w:val="24"/>
          <w:szCs w:val="24"/>
          <w:vertAlign w:val="superscript"/>
        </w:rPr>
        <w:t>2</w:t>
      </w:r>
      <w:r w:rsidR="00C42827" w:rsidRPr="00745D53">
        <w:rPr>
          <w:rFonts w:ascii="Times New Roman" w:hAnsi="Times New Roman" w:cs="Times New Roman"/>
          <w:sz w:val="24"/>
          <w:szCs w:val="24"/>
        </w:rPr>
        <w:t xml:space="preserve"> &gt; 50%)</w:t>
      </w:r>
      <w:r w:rsidR="009125BB" w:rsidRPr="00745D53">
        <w:rPr>
          <w:rFonts w:ascii="Times New Roman" w:hAnsi="Times New Roman" w:cs="Times New Roman"/>
          <w:sz w:val="24"/>
          <w:szCs w:val="24"/>
        </w:rPr>
        <w:t xml:space="preserve"> also meant that </w:t>
      </w:r>
      <w:r w:rsidR="00C42827" w:rsidRPr="00745D53">
        <w:rPr>
          <w:rFonts w:ascii="Times New Roman" w:hAnsi="Times New Roman" w:cs="Times New Roman"/>
          <w:sz w:val="24"/>
          <w:szCs w:val="24"/>
        </w:rPr>
        <w:t>comparing the sub-groups statistically was not possible.</w:t>
      </w:r>
      <w:r w:rsidR="003F017F" w:rsidRPr="00745D53">
        <w:rPr>
          <w:rFonts w:ascii="Times New Roman" w:hAnsi="Times New Roman" w:cs="Times New Roman"/>
          <w:sz w:val="24"/>
          <w:szCs w:val="24"/>
        </w:rPr>
        <w:t xml:space="preserve"> </w:t>
      </w:r>
      <w:r w:rsidR="00C42827" w:rsidRPr="00745D53">
        <w:rPr>
          <w:rFonts w:ascii="Times New Roman" w:hAnsi="Times New Roman" w:cs="Times New Roman"/>
          <w:sz w:val="24"/>
          <w:szCs w:val="24"/>
        </w:rPr>
        <w:t>F</w:t>
      </w:r>
      <w:r w:rsidR="00551D64" w:rsidRPr="00745D53">
        <w:rPr>
          <w:rFonts w:ascii="Times New Roman" w:hAnsi="Times New Roman" w:cs="Times New Roman"/>
          <w:sz w:val="24"/>
          <w:szCs w:val="24"/>
        </w:rPr>
        <w:t>urther research is needed to examine whether weight-status, self-esteem</w:t>
      </w:r>
      <w:r w:rsidR="003F017F" w:rsidRPr="00745D53">
        <w:rPr>
          <w:rFonts w:ascii="Times New Roman" w:hAnsi="Times New Roman" w:cs="Times New Roman"/>
          <w:sz w:val="24"/>
          <w:szCs w:val="24"/>
        </w:rPr>
        <w:t>,</w:t>
      </w:r>
      <w:r w:rsidR="00551D64" w:rsidRPr="00745D53">
        <w:rPr>
          <w:rFonts w:ascii="Times New Roman" w:hAnsi="Times New Roman" w:cs="Times New Roman"/>
          <w:sz w:val="24"/>
          <w:szCs w:val="24"/>
        </w:rPr>
        <w:t xml:space="preserve"> and emotions moderate the effects</w:t>
      </w:r>
      <w:r w:rsidR="00443D94" w:rsidRPr="00745D53">
        <w:rPr>
          <w:rFonts w:ascii="Times New Roman" w:hAnsi="Times New Roman" w:cs="Times New Roman"/>
          <w:sz w:val="24"/>
          <w:szCs w:val="24"/>
        </w:rPr>
        <w:t xml:space="preserve"> of confederates on children’s food intake</w:t>
      </w:r>
      <w:r w:rsidR="00551D64" w:rsidRPr="00745D53">
        <w:rPr>
          <w:rFonts w:ascii="Times New Roman" w:hAnsi="Times New Roman" w:cs="Times New Roman"/>
          <w:sz w:val="24"/>
          <w:szCs w:val="24"/>
        </w:rPr>
        <w:t>, and to examine the impact of confederate</w:t>
      </w:r>
      <w:r w:rsidR="009125BB" w:rsidRPr="00745D53">
        <w:rPr>
          <w:rFonts w:ascii="Times New Roman" w:hAnsi="Times New Roman" w:cs="Times New Roman"/>
          <w:sz w:val="24"/>
          <w:szCs w:val="24"/>
        </w:rPr>
        <w:t xml:space="preserve"> peer</w:t>
      </w:r>
      <w:r w:rsidR="00551D64" w:rsidRPr="00745D53">
        <w:rPr>
          <w:rFonts w:ascii="Times New Roman" w:hAnsi="Times New Roman" w:cs="Times New Roman"/>
          <w:sz w:val="24"/>
          <w:szCs w:val="24"/>
        </w:rPr>
        <w:t xml:space="preserve"> intake over time</w:t>
      </w:r>
      <w:r w:rsidR="00964D32" w:rsidRPr="00745D53">
        <w:rPr>
          <w:rFonts w:ascii="Times New Roman" w:hAnsi="Times New Roman" w:cs="Times New Roman"/>
          <w:sz w:val="24"/>
          <w:szCs w:val="24"/>
        </w:rPr>
        <w:t>.</w:t>
      </w:r>
      <w:r w:rsidR="00A77474" w:rsidRPr="00745D53">
        <w:rPr>
          <w:rFonts w:ascii="Times New Roman" w:hAnsi="Times New Roman" w:cs="Times New Roman"/>
          <w:sz w:val="24"/>
          <w:szCs w:val="24"/>
        </w:rPr>
        <w:t xml:space="preserve"> </w:t>
      </w:r>
    </w:p>
    <w:p w14:paraId="3A83391D" w14:textId="77777777" w:rsidR="007E3CF7" w:rsidRPr="00745D53" w:rsidRDefault="007E3CF7" w:rsidP="00CB723A">
      <w:pPr>
        <w:spacing w:line="480" w:lineRule="auto"/>
        <w:rPr>
          <w:rFonts w:ascii="Times New Roman" w:hAnsi="Times New Roman" w:cs="Times New Roman"/>
          <w:i/>
          <w:iCs/>
          <w:sz w:val="24"/>
          <w:szCs w:val="24"/>
        </w:rPr>
      </w:pPr>
    </w:p>
    <w:p w14:paraId="72841614" w14:textId="314A2E65" w:rsidR="00C07959" w:rsidRPr="00745D53" w:rsidRDefault="009847F9" w:rsidP="00CB723A">
      <w:pPr>
        <w:spacing w:line="480" w:lineRule="auto"/>
        <w:rPr>
          <w:rFonts w:ascii="Times New Roman" w:hAnsi="Times New Roman" w:cs="Times New Roman"/>
          <w:i/>
          <w:iCs/>
          <w:sz w:val="24"/>
          <w:szCs w:val="24"/>
        </w:rPr>
      </w:pPr>
      <w:r w:rsidRPr="00745D53">
        <w:rPr>
          <w:rFonts w:ascii="Times New Roman" w:hAnsi="Times New Roman" w:cs="Times New Roman"/>
          <w:i/>
          <w:iCs/>
          <w:sz w:val="24"/>
          <w:szCs w:val="24"/>
        </w:rPr>
        <w:t xml:space="preserve">4.1 </w:t>
      </w:r>
      <w:r w:rsidR="00B97377" w:rsidRPr="00745D53">
        <w:rPr>
          <w:rFonts w:ascii="Times New Roman" w:hAnsi="Times New Roman" w:cs="Times New Roman"/>
          <w:i/>
          <w:iCs/>
          <w:sz w:val="24"/>
          <w:szCs w:val="24"/>
        </w:rPr>
        <w:t>Theoretical implications</w:t>
      </w:r>
    </w:p>
    <w:p w14:paraId="35D63A49" w14:textId="77777777" w:rsidR="007E3CF7" w:rsidRPr="00745D53" w:rsidRDefault="00572C6C" w:rsidP="003F09B1">
      <w:pPr>
        <w:spacing w:line="480" w:lineRule="auto"/>
        <w:rPr>
          <w:rFonts w:ascii="Times New Roman" w:hAnsi="Times New Roman" w:cs="Times New Roman"/>
          <w:sz w:val="24"/>
          <w:szCs w:val="24"/>
        </w:rPr>
      </w:pPr>
      <w:r w:rsidRPr="00745D53">
        <w:rPr>
          <w:rFonts w:ascii="Times New Roman" w:hAnsi="Times New Roman" w:cs="Times New Roman"/>
          <w:sz w:val="24"/>
          <w:szCs w:val="24"/>
        </w:rPr>
        <w:t>Th</w:t>
      </w:r>
      <w:r w:rsidR="00105B8E" w:rsidRPr="00745D53">
        <w:rPr>
          <w:rFonts w:ascii="Times New Roman" w:hAnsi="Times New Roman" w:cs="Times New Roman"/>
          <w:sz w:val="24"/>
          <w:szCs w:val="24"/>
        </w:rPr>
        <w:t>e findings of this</w:t>
      </w:r>
      <w:r w:rsidRPr="00745D53">
        <w:rPr>
          <w:rFonts w:ascii="Times New Roman" w:hAnsi="Times New Roman" w:cs="Times New Roman"/>
          <w:sz w:val="24"/>
          <w:szCs w:val="24"/>
        </w:rPr>
        <w:t xml:space="preserve"> systematic review and meta-analysis provide support for the</w:t>
      </w:r>
      <w:r w:rsidR="00CB1311" w:rsidRPr="00745D53">
        <w:rPr>
          <w:rFonts w:ascii="Times New Roman" w:hAnsi="Times New Roman" w:cs="Times New Roman"/>
          <w:sz w:val="24"/>
          <w:szCs w:val="24"/>
        </w:rPr>
        <w:t xml:space="preserve"> normative model of social influence</w:t>
      </w:r>
      <w:r w:rsidR="00790979" w:rsidRPr="00745D53">
        <w:rPr>
          <w:rFonts w:ascii="Times New Roman" w:hAnsi="Times New Roman" w:cs="Times New Roman"/>
          <w:sz w:val="24"/>
          <w:szCs w:val="24"/>
        </w:rPr>
        <w:t xml:space="preserve"> </w:t>
      </w:r>
      <w:r w:rsidR="00790979" w:rsidRPr="00745D53">
        <w:rPr>
          <w:rFonts w:ascii="Times New Roman" w:hAnsi="Times New Roman" w:cs="Times New Roman"/>
          <w:sz w:val="24"/>
          <w:szCs w:val="24"/>
        </w:rPr>
        <w:fldChar w:fldCharType="begin" w:fldLock="1"/>
      </w:r>
      <w:r w:rsidR="005D62A0" w:rsidRPr="00745D53">
        <w:rPr>
          <w:rFonts w:ascii="Times New Roman" w:hAnsi="Times New Roman" w:cs="Times New Roman"/>
          <w:sz w:val="24"/>
          <w:szCs w:val="24"/>
        </w:rPr>
        <w:instrText>ADDIN CSL_CITATION {"citationItems":[{"id":"ITEM-1","itemData":{"DOI":"10.1037/0033-2909.129.6.873","ISSN":"00332909","PMID":"14599286","abstract":"The authors review the effect of the presence of others on food intake. In social facilitation studies, people tend to eat more in groups than when alone. In modeling studies, the presence of others may facilitate or inhibit intake, depending on how much these other people eat. Studies of impression management demonstrate that people tend to eat less in the presence of others than when alone. The authors attempt to reconcile these divergent literatures by reference to a model of inhibitory norms that govern eating. In the presence of palatable food, and in the absence of clear signals of satiety, people look outward to cues from the environment to determine when to stop eating. Socially derived inhibitory norms can account for either increased or decreased intake in the presence of others, depending on how much the others eat and the extent to which one is eager to impress them.","author":[{"dropping-particle":"","family":"Herman","given":"C. Peter","non-dropping-particle":"","parse-names":false,"suffix":""},{"dropping-particle":"","family":"Roth","given":"Deborah A.","non-dropping-particle":"","parse-names":false,"suffix":""},{"dropping-particle":"","family":"Polivy","given":"Janet","non-dropping-particle":"","parse-names":false,"suffix":""}],"container-title":"Psychological Bulletin","id":"ITEM-1","issue":"6","issued":{"date-parts":[["2003"]]},"page":"873-886","title":"Effects of the Presence of Others on Food Intake: A Normative Interpretation","type":"article-journal","volume":"129"},"uris":["http://www.mendeley.com/documents/?uuid=065bbaea-2471-4983-a25a-cb5b400f2975"]}],"mendeley":{"formattedCitation":"(Herman et al., 2003)","plainTextFormattedCitation":"(Herman et al., 2003)","previouslyFormattedCitation":"(Herman et al., 2003)"},"properties":{"noteIndex":0},"schema":"https://github.com/citation-style-language/schema/raw/master/csl-citation.json"}</w:instrText>
      </w:r>
      <w:r w:rsidR="00790979" w:rsidRPr="00745D53">
        <w:rPr>
          <w:rFonts w:ascii="Times New Roman" w:hAnsi="Times New Roman" w:cs="Times New Roman"/>
          <w:sz w:val="24"/>
          <w:szCs w:val="24"/>
        </w:rPr>
        <w:fldChar w:fldCharType="separate"/>
      </w:r>
      <w:r w:rsidR="00790979" w:rsidRPr="00745D53">
        <w:rPr>
          <w:rFonts w:ascii="Times New Roman" w:hAnsi="Times New Roman" w:cs="Times New Roman"/>
          <w:noProof/>
          <w:sz w:val="24"/>
          <w:szCs w:val="24"/>
        </w:rPr>
        <w:t>(Herman et al., 2003)</w:t>
      </w:r>
      <w:r w:rsidR="00790979" w:rsidRPr="00745D53">
        <w:rPr>
          <w:rFonts w:ascii="Times New Roman" w:hAnsi="Times New Roman" w:cs="Times New Roman"/>
          <w:sz w:val="24"/>
          <w:szCs w:val="24"/>
        </w:rPr>
        <w:fldChar w:fldCharType="end"/>
      </w:r>
      <w:r w:rsidR="00E112EC" w:rsidRPr="00745D53">
        <w:rPr>
          <w:rFonts w:ascii="Times New Roman" w:hAnsi="Times New Roman" w:cs="Times New Roman"/>
          <w:sz w:val="24"/>
          <w:szCs w:val="24"/>
        </w:rPr>
        <w:t>. According to the model,</w:t>
      </w:r>
      <w:r w:rsidR="00B97377" w:rsidRPr="00745D53">
        <w:rPr>
          <w:rFonts w:ascii="Times New Roman" w:hAnsi="Times New Roman" w:cs="Times New Roman"/>
          <w:sz w:val="24"/>
          <w:szCs w:val="24"/>
        </w:rPr>
        <w:t xml:space="preserve"> people </w:t>
      </w:r>
      <w:r w:rsidR="008D7C21" w:rsidRPr="00745D53">
        <w:rPr>
          <w:rFonts w:ascii="Times New Roman" w:hAnsi="Times New Roman" w:cs="Times New Roman"/>
          <w:sz w:val="24"/>
          <w:szCs w:val="24"/>
        </w:rPr>
        <w:t xml:space="preserve">are motivated to eat </w:t>
      </w:r>
      <w:r w:rsidR="00A63B19" w:rsidRPr="00745D53">
        <w:rPr>
          <w:rFonts w:ascii="Times New Roman" w:hAnsi="Times New Roman" w:cs="Times New Roman"/>
          <w:sz w:val="24"/>
          <w:szCs w:val="24"/>
        </w:rPr>
        <w:t xml:space="preserve">as much as possible </w:t>
      </w:r>
      <w:r w:rsidR="008D7C21" w:rsidRPr="00745D53">
        <w:rPr>
          <w:rFonts w:ascii="Times New Roman" w:hAnsi="Times New Roman" w:cs="Times New Roman"/>
          <w:sz w:val="24"/>
          <w:szCs w:val="24"/>
        </w:rPr>
        <w:t>in the presence of palatable food</w:t>
      </w:r>
      <w:r w:rsidR="00A46877" w:rsidRPr="00745D53">
        <w:rPr>
          <w:rFonts w:ascii="Times New Roman" w:hAnsi="Times New Roman" w:cs="Times New Roman"/>
          <w:sz w:val="24"/>
          <w:szCs w:val="24"/>
        </w:rPr>
        <w:t xml:space="preserve">, and </w:t>
      </w:r>
      <w:r w:rsidR="00B97377" w:rsidRPr="00745D53">
        <w:rPr>
          <w:rFonts w:ascii="Times New Roman" w:hAnsi="Times New Roman" w:cs="Times New Roman"/>
          <w:sz w:val="24"/>
          <w:szCs w:val="24"/>
        </w:rPr>
        <w:t xml:space="preserve">may look to </w:t>
      </w:r>
      <w:r w:rsidR="001724F5" w:rsidRPr="00745D53">
        <w:rPr>
          <w:rFonts w:ascii="Times New Roman" w:hAnsi="Times New Roman" w:cs="Times New Roman"/>
          <w:sz w:val="24"/>
          <w:szCs w:val="24"/>
        </w:rPr>
        <w:t xml:space="preserve">situational norms, such as the eating behaviour of </w:t>
      </w:r>
      <w:r w:rsidR="00B97377" w:rsidRPr="00745D53">
        <w:rPr>
          <w:rFonts w:ascii="Times New Roman" w:hAnsi="Times New Roman" w:cs="Times New Roman"/>
          <w:sz w:val="24"/>
          <w:szCs w:val="24"/>
        </w:rPr>
        <w:t>others</w:t>
      </w:r>
      <w:r w:rsidR="001724F5" w:rsidRPr="00745D53">
        <w:rPr>
          <w:rFonts w:ascii="Times New Roman" w:hAnsi="Times New Roman" w:cs="Times New Roman"/>
          <w:sz w:val="24"/>
          <w:szCs w:val="24"/>
        </w:rPr>
        <w:t>,</w:t>
      </w:r>
      <w:r w:rsidR="00B97377" w:rsidRPr="00745D53">
        <w:rPr>
          <w:rFonts w:ascii="Times New Roman" w:hAnsi="Times New Roman" w:cs="Times New Roman"/>
          <w:sz w:val="24"/>
          <w:szCs w:val="24"/>
        </w:rPr>
        <w:t xml:space="preserve"> to determine </w:t>
      </w:r>
      <w:r w:rsidR="008D7C21" w:rsidRPr="00745D53">
        <w:rPr>
          <w:rFonts w:ascii="Times New Roman" w:hAnsi="Times New Roman" w:cs="Times New Roman"/>
          <w:sz w:val="24"/>
          <w:szCs w:val="24"/>
        </w:rPr>
        <w:t>the appropriate amount to consume in a situation</w:t>
      </w:r>
      <w:r w:rsidR="00B3460E" w:rsidRPr="00745D53">
        <w:rPr>
          <w:rFonts w:ascii="Times New Roman" w:hAnsi="Times New Roman" w:cs="Times New Roman"/>
          <w:sz w:val="24"/>
          <w:szCs w:val="24"/>
        </w:rPr>
        <w:t xml:space="preserve"> when they are uncertain</w:t>
      </w:r>
      <w:r w:rsidR="00A46877" w:rsidRPr="00745D53">
        <w:rPr>
          <w:rFonts w:ascii="Times New Roman" w:hAnsi="Times New Roman" w:cs="Times New Roman"/>
          <w:sz w:val="24"/>
          <w:szCs w:val="24"/>
        </w:rPr>
        <w:t xml:space="preserve"> of how to behave</w:t>
      </w:r>
      <w:r w:rsidR="00BB0F3C" w:rsidRPr="00745D53">
        <w:rPr>
          <w:rFonts w:ascii="Times New Roman" w:hAnsi="Times New Roman" w:cs="Times New Roman"/>
          <w:sz w:val="24"/>
          <w:szCs w:val="24"/>
        </w:rPr>
        <w:t xml:space="preserve"> </w:t>
      </w:r>
      <w:r w:rsidR="00B3460E" w:rsidRPr="00745D53">
        <w:rPr>
          <w:rFonts w:ascii="Times New Roman" w:hAnsi="Times New Roman" w:cs="Times New Roman"/>
          <w:sz w:val="24"/>
          <w:szCs w:val="24"/>
        </w:rPr>
        <w:fldChar w:fldCharType="begin" w:fldLock="1"/>
      </w:r>
      <w:r w:rsidR="004C243C" w:rsidRPr="00745D53">
        <w:rPr>
          <w:rFonts w:ascii="Times New Roman" w:hAnsi="Times New Roman" w:cs="Times New Roman"/>
          <w:sz w:val="24"/>
          <w:szCs w:val="24"/>
        </w:rPr>
        <w:instrText>ADDIN CSL_CITATION {"citationItems":[{"id":"ITEM-1","itemData":{"DOI":"10.1016/j.physbeh.2005.08.064","ISBN":"0031-9384","ISSN":"00319384","PMID":"16243366","abstract":"Hunger and satiety have conventionally provided the framework for understanding eating and overeating. We argue that hunger and satiety play a relatively small role in everyday eating. The normative control of food intake refers to the fact that our eating is largely governed by the motive to avoid eating excessively. Dieters impose a restrictive intake norm on themselves, but often violate the norm. Personal norms are individualized rules that people develop to help themselves decide how much is appropriate to eat in a given situation. Situational norms are derived from the eating situation itself; examples include portion size and social influence, which exert powerful effects on intake. We discuss the implications of a normative approach to the analysis of eating and overeating. © 2005 Elsevier Inc. All rights reserved.","author":[{"dropping-particle":"","family":"Herman","given":"C. Peter","non-dropping-particle":"","parse-names":false,"suffix":""},{"dropping-particle":"","family":"Polivy","given":"Janet","non-dropping-particle":"","parse-names":false,"suffix":""}],"container-title":"Physiology and Behavior","id":"ITEM-1","issue":"5","issued":{"date-parts":[["2005"]]},"page":"762-772","title":"Normative influences on food intake","type":"article-journal","volume":"86"},"uris":["http://www.mendeley.com/documents/?uuid=cfcf44e4-2876-4a3c-84a0-145560dc78cc"]},{"id":"ITEM-2","itemData":{"DOI":"10.1037/0033-2909.129.6.873","ISSN":"00332909","PMID":"14599286","abstract":"The authors review the effect of the presence of others on food intake. In social facilitation studies, people tend to eat more in groups than when alone. In modeling studies, the presence of others may facilitate or inhibit intake, depending on how much these other people eat. Studies of impression management demonstrate that people tend to eat less in the presence of others than when alone. The authors attempt to reconcile these divergent literatures by reference to a model of inhibitory norms that govern eating. In the presence of palatable food, and in the absence of clear signals of satiety, people look outward to cues from the environment to determine when to stop eating. Socially derived inhibitory norms can account for either increased or decreased intake in the presence of others, depending on how much the others eat and the extent to which one is eager to impress them.","author":[{"dropping-particle":"","family":"Herman","given":"C. Peter","non-dropping-particle":"","parse-names":false,"suffix":""},{"dropping-particle":"","family":"Roth","given":"Deborah A.","non-dropping-particle":"","parse-names":false,"suffix":""},{"dropping-particle":"","family":"Polivy","given":"Janet","non-dropping-particle":"","parse-names":false,"suffix":""}],"container-title":"Psychological Bulletin","id":"ITEM-2","issue":"6","issued":{"date-parts":[["2003"]]},"page":"873-886","title":"Effects of the Presence of Others on Food Intake: A Normative Interpretation","type":"article-journal","volume":"129"},"uris":["http://www.mendeley.com/documents/?uuid=065bbaea-2471-4983-a25a-cb5b400f2975"]}],"mendeley":{"formattedCitation":"(Herman et al., 2003; Herman &amp; Polivy, 2005)","plainTextFormattedCitation":"(Herman et al., 2003; Herman &amp; Polivy, 2005)","previouslyFormattedCitation":"(Herman et al., 2003; Herman &amp; Polivy, 2005)"},"properties":{"noteIndex":0},"schema":"https://github.com/citation-style-language/schema/raw/master/csl-citation.json"}</w:instrText>
      </w:r>
      <w:r w:rsidR="00B3460E" w:rsidRPr="00745D53">
        <w:rPr>
          <w:rFonts w:ascii="Times New Roman" w:hAnsi="Times New Roman" w:cs="Times New Roman"/>
          <w:sz w:val="24"/>
          <w:szCs w:val="24"/>
        </w:rPr>
        <w:fldChar w:fldCharType="separate"/>
      </w:r>
      <w:r w:rsidR="00BB0F3C" w:rsidRPr="00745D53">
        <w:rPr>
          <w:rFonts w:ascii="Times New Roman" w:hAnsi="Times New Roman" w:cs="Times New Roman"/>
          <w:noProof/>
          <w:sz w:val="24"/>
          <w:szCs w:val="24"/>
        </w:rPr>
        <w:t>(Herman et al., 2003; Herman &amp; Polivy, 2005)</w:t>
      </w:r>
      <w:r w:rsidR="00B3460E" w:rsidRPr="00745D53">
        <w:rPr>
          <w:rFonts w:ascii="Times New Roman" w:hAnsi="Times New Roman" w:cs="Times New Roman"/>
          <w:sz w:val="24"/>
          <w:szCs w:val="24"/>
        </w:rPr>
        <w:fldChar w:fldCharType="end"/>
      </w:r>
      <w:r w:rsidR="00FB3636" w:rsidRPr="00745D53">
        <w:rPr>
          <w:rFonts w:ascii="Times New Roman" w:hAnsi="Times New Roman" w:cs="Times New Roman"/>
          <w:sz w:val="24"/>
          <w:szCs w:val="24"/>
        </w:rPr>
        <w:t xml:space="preserve">. This has been conceptualised by </w:t>
      </w:r>
      <w:r w:rsidR="000561CD" w:rsidRPr="00745D53">
        <w:rPr>
          <w:rFonts w:ascii="Times New Roman" w:hAnsi="Times New Roman" w:cs="Times New Roman"/>
          <w:sz w:val="24"/>
          <w:szCs w:val="24"/>
        </w:rPr>
        <w:fldChar w:fldCharType="begin" w:fldLock="1"/>
      </w:r>
      <w:r w:rsidR="000561CD" w:rsidRPr="00745D53">
        <w:rPr>
          <w:rFonts w:ascii="Times New Roman" w:hAnsi="Times New Roman" w:cs="Times New Roman"/>
          <w:sz w:val="24"/>
          <w:szCs w:val="24"/>
        </w:rPr>
        <w:instrText>ADDIN CSL_CITATION {"citationItems":[{"id":"ITEM-1","itemData":{"author":[{"dropping-particle":"","family":"Deutsch","given":"Morton","non-dropping-particle":"","parse-names":false,"suffix":""},{"dropping-particle":"","family":"Gerard","given":"Harold B.","non-dropping-particle":"","parse-names":false,"suffix":""}],"container-title":"Social Psychology","id":"ITEM-1","issued":{"date-parts":[["1955"]]},"page":"629-636","title":"A study of normative and informational social influence upon individual judgement. Journal of Abnormal and","type":"article-journal","volume":"51"},"uris":["http://www.mendeley.com/documents/?uuid=156f5d26-1630-430a-ae44-3fe45ab4dc8f"]}],"mendeley":{"formattedCitation":"(Deutsch &amp; Gerard, 1955)","manualFormatting":"Deutsch &amp; Gerard (1955)","plainTextFormattedCitation":"(Deutsch &amp; Gerard, 1955)","previouslyFormattedCitation":"(Deutsch &amp; Gerard, 1955)"},"properties":{"noteIndex":0},"schema":"https://github.com/citation-style-language/schema/raw/master/csl-citation.json"}</w:instrText>
      </w:r>
      <w:r w:rsidR="000561CD" w:rsidRPr="00745D53">
        <w:rPr>
          <w:rFonts w:ascii="Times New Roman" w:hAnsi="Times New Roman" w:cs="Times New Roman"/>
          <w:sz w:val="24"/>
          <w:szCs w:val="24"/>
        </w:rPr>
        <w:fldChar w:fldCharType="separate"/>
      </w:r>
      <w:r w:rsidR="000561CD" w:rsidRPr="00745D53">
        <w:rPr>
          <w:rFonts w:ascii="Times New Roman" w:hAnsi="Times New Roman" w:cs="Times New Roman"/>
          <w:noProof/>
          <w:sz w:val="24"/>
          <w:szCs w:val="24"/>
        </w:rPr>
        <w:t>Deutsch &amp; Gerard (1955)</w:t>
      </w:r>
      <w:r w:rsidR="000561CD" w:rsidRPr="00745D53">
        <w:rPr>
          <w:rFonts w:ascii="Times New Roman" w:hAnsi="Times New Roman" w:cs="Times New Roman"/>
          <w:sz w:val="24"/>
          <w:szCs w:val="24"/>
        </w:rPr>
        <w:fldChar w:fldCharType="end"/>
      </w:r>
      <w:r w:rsidR="00DE78D7" w:rsidRPr="00745D53">
        <w:rPr>
          <w:rFonts w:ascii="Times New Roman" w:hAnsi="Times New Roman" w:cs="Times New Roman"/>
          <w:sz w:val="24"/>
          <w:szCs w:val="24"/>
        </w:rPr>
        <w:t xml:space="preserve"> </w:t>
      </w:r>
      <w:r w:rsidR="00FB3636" w:rsidRPr="00745D53">
        <w:rPr>
          <w:rFonts w:ascii="Times New Roman" w:hAnsi="Times New Roman" w:cs="Times New Roman"/>
          <w:sz w:val="24"/>
          <w:szCs w:val="24"/>
        </w:rPr>
        <w:t xml:space="preserve">as </w:t>
      </w:r>
      <w:r w:rsidR="000C7AD2" w:rsidRPr="00745D53">
        <w:rPr>
          <w:rFonts w:ascii="Times New Roman" w:hAnsi="Times New Roman" w:cs="Times New Roman"/>
          <w:sz w:val="24"/>
          <w:szCs w:val="24"/>
        </w:rPr>
        <w:t>informational social influence</w:t>
      </w:r>
      <w:r w:rsidR="00B33F71" w:rsidRPr="00745D53">
        <w:rPr>
          <w:rFonts w:ascii="Times New Roman" w:hAnsi="Times New Roman" w:cs="Times New Roman"/>
          <w:sz w:val="24"/>
          <w:szCs w:val="24"/>
        </w:rPr>
        <w:t xml:space="preserve">. </w:t>
      </w:r>
      <w:bookmarkStart w:id="8" w:name="_Hlk89937988"/>
      <w:r w:rsidR="00B33F71" w:rsidRPr="00745D53">
        <w:rPr>
          <w:rFonts w:ascii="Times New Roman" w:hAnsi="Times New Roman" w:cs="Times New Roman"/>
          <w:sz w:val="24"/>
          <w:szCs w:val="24"/>
        </w:rPr>
        <w:t xml:space="preserve">One </w:t>
      </w:r>
      <w:r w:rsidR="007E5B9F" w:rsidRPr="00745D53">
        <w:rPr>
          <w:rFonts w:ascii="Times New Roman" w:hAnsi="Times New Roman" w:cs="Times New Roman"/>
          <w:sz w:val="24"/>
          <w:szCs w:val="24"/>
        </w:rPr>
        <w:t xml:space="preserve">study </w:t>
      </w:r>
      <w:r w:rsidR="00973562" w:rsidRPr="00745D53">
        <w:rPr>
          <w:rFonts w:ascii="Times New Roman" w:hAnsi="Times New Roman" w:cs="Times New Roman"/>
          <w:sz w:val="24"/>
          <w:szCs w:val="24"/>
        </w:rPr>
        <w:t>included in this review</w:t>
      </w:r>
      <w:r w:rsidR="00C463F8" w:rsidRPr="00745D53">
        <w:rPr>
          <w:rFonts w:ascii="Times New Roman" w:hAnsi="Times New Roman" w:cs="Times New Roman"/>
          <w:sz w:val="24"/>
          <w:szCs w:val="24"/>
        </w:rPr>
        <w:t xml:space="preserve"> showed that children </w:t>
      </w:r>
      <w:r w:rsidR="00B3460E" w:rsidRPr="00745D53">
        <w:rPr>
          <w:rFonts w:ascii="Times New Roman" w:hAnsi="Times New Roman" w:cs="Times New Roman"/>
          <w:sz w:val="24"/>
          <w:szCs w:val="24"/>
        </w:rPr>
        <w:t>were</w:t>
      </w:r>
      <w:r w:rsidR="001C7FCA" w:rsidRPr="00745D53">
        <w:rPr>
          <w:rFonts w:ascii="Times New Roman" w:hAnsi="Times New Roman" w:cs="Times New Roman"/>
          <w:sz w:val="24"/>
          <w:szCs w:val="24"/>
        </w:rPr>
        <w:t xml:space="preserve"> only</w:t>
      </w:r>
      <w:r w:rsidR="00B3460E" w:rsidRPr="00745D53">
        <w:rPr>
          <w:rFonts w:ascii="Times New Roman" w:hAnsi="Times New Roman" w:cs="Times New Roman"/>
          <w:sz w:val="24"/>
          <w:szCs w:val="24"/>
        </w:rPr>
        <w:t xml:space="preserve"> influenced by</w:t>
      </w:r>
      <w:r w:rsidR="00C463F8" w:rsidRPr="00745D53">
        <w:rPr>
          <w:rFonts w:ascii="Times New Roman" w:hAnsi="Times New Roman" w:cs="Times New Roman"/>
          <w:sz w:val="24"/>
          <w:szCs w:val="24"/>
        </w:rPr>
        <w:t xml:space="preserve"> the intake of remote</w:t>
      </w:r>
      <w:r w:rsidR="00DE78D7" w:rsidRPr="00745D53">
        <w:rPr>
          <w:rFonts w:ascii="Times New Roman" w:hAnsi="Times New Roman" w:cs="Times New Roman"/>
          <w:sz w:val="24"/>
          <w:szCs w:val="24"/>
        </w:rPr>
        <w:t>-</w:t>
      </w:r>
      <w:r w:rsidR="00AC249F" w:rsidRPr="00745D53">
        <w:rPr>
          <w:rFonts w:ascii="Times New Roman" w:hAnsi="Times New Roman" w:cs="Times New Roman"/>
          <w:sz w:val="24"/>
          <w:szCs w:val="24"/>
        </w:rPr>
        <w:t>confederate</w:t>
      </w:r>
      <w:r w:rsidR="00DE78D7" w:rsidRPr="00745D53">
        <w:rPr>
          <w:rFonts w:ascii="Times New Roman" w:hAnsi="Times New Roman" w:cs="Times New Roman"/>
          <w:sz w:val="24"/>
          <w:szCs w:val="24"/>
        </w:rPr>
        <w:t>s</w:t>
      </w:r>
      <w:r w:rsidR="00C463F8" w:rsidRPr="00745D53">
        <w:rPr>
          <w:rFonts w:ascii="Times New Roman" w:hAnsi="Times New Roman" w:cs="Times New Roman"/>
          <w:sz w:val="24"/>
          <w:szCs w:val="24"/>
        </w:rPr>
        <w:t xml:space="preserve"> when they felt uncertain about how to </w:t>
      </w:r>
      <w:r w:rsidR="00C463F8" w:rsidRPr="00745D53">
        <w:rPr>
          <w:rFonts w:ascii="Times New Roman" w:hAnsi="Times New Roman" w:cs="Times New Roman"/>
          <w:sz w:val="24"/>
          <w:szCs w:val="24"/>
        </w:rPr>
        <w:lastRenderedPageBreak/>
        <w:t xml:space="preserve">behave </w:t>
      </w:r>
      <w:r w:rsidR="00C463F8" w:rsidRPr="00745D53">
        <w:rPr>
          <w:rFonts w:ascii="Times New Roman" w:hAnsi="Times New Roman" w:cs="Times New Roman"/>
          <w:sz w:val="24"/>
          <w:szCs w:val="24"/>
        </w:rPr>
        <w:fldChar w:fldCharType="begin" w:fldLock="1"/>
      </w:r>
      <w:r w:rsidR="004961B4" w:rsidRPr="00745D53">
        <w:rPr>
          <w:rFonts w:ascii="Times New Roman" w:hAnsi="Times New Roman" w:cs="Times New Roman"/>
          <w:sz w:val="24"/>
          <w:szCs w:val="24"/>
        </w:rPr>
        <w:instrText>ADDIN CSL_CITATION {"citationItems":[{"id":"ITEM-1","itemData":{"DOI":"10.1016/j.appet.2017.02.015","ISBN":"0195-6663","ISSN":"10958304","PMID":"28192218","abstract":"There is initial evidence that beliefs about the eating behaviour of others (perceived eating norms) can influence children's vegetable consumption, but little research has examined the mechanisms explaining this effect. In two studies we aimed to replicate the effect that perceived eating norms have on children's vegetable consumption, and to explore mechanisms which may underlie the influence of perceived eating norms on children's vegetable consumption. Study 1 investigated whether children follow perceived eating norms due to a desire to maintain personal feelings of social acceptance. Study 2 investigated whether perceived eating norms influence eating behaviour because eating norms provide information which can remove uncertainty about how to behave. Across both studies children were exposed to vegetable consumption information of other children and their vegetable consumption was examined. In both studies children were influenced by perceived eating norms, eating more when led to believe others had eaten a large amount compared to when led to believe others had eaten no vegetables. In Study 1, children were influenced by a perceived eating norm regardless of whether they felt sure or unsure that other children accepted them. In Study 2, children were most influenced by a perceived eating norm if they were eating in a novel context in which it may have been uncertain how to behave, as opposed to an eating context that children had already encountered. Perceived eating norms may influence children's eating behaviour by removing uncertainty about how to behave, otherwise known as informational social influence.","author":[{"dropping-particle":"","family":"Sharps","given":"Maxine","non-dropping-particle":"","parse-names":false,"suffix":""},{"dropping-particle":"","family":"Robinson","given":"Eric","non-dropping-particle":"","parse-names":false,"suffix":""}],"container-title":"Appetite","id":"ITEM-1","issued":{"date-parts":[["2017"]]},"page":"41-50","publisher":"Elsevier Ltd","title":"Perceived eating norms and children's eating behaviour: An informational social influence account","type":"article-journal","volume":"113"},"uris":["http://www.mendeley.com/documents/?uuid=5023334a-6362-4f42-bbf2-c3ce40547580"]}],"mendeley":{"formattedCitation":"(Sharps &amp; Robinson, 2017)","manualFormatting":"(Sharps &amp; Robinson, 2017, Study two)","plainTextFormattedCitation":"(Sharps &amp; Robinson, 2017)","previouslyFormattedCitation":"(Sharps &amp; Robinson, 2017)"},"properties":{"noteIndex":0},"schema":"https://github.com/citation-style-language/schema/raw/master/csl-citation.json"}</w:instrText>
      </w:r>
      <w:r w:rsidR="00C463F8" w:rsidRPr="00745D53">
        <w:rPr>
          <w:rFonts w:ascii="Times New Roman" w:hAnsi="Times New Roman" w:cs="Times New Roman"/>
          <w:sz w:val="24"/>
          <w:szCs w:val="24"/>
        </w:rPr>
        <w:fldChar w:fldCharType="separate"/>
      </w:r>
      <w:r w:rsidR="00C463F8" w:rsidRPr="00745D53">
        <w:rPr>
          <w:rFonts w:ascii="Times New Roman" w:hAnsi="Times New Roman" w:cs="Times New Roman"/>
          <w:noProof/>
          <w:sz w:val="24"/>
          <w:szCs w:val="24"/>
        </w:rPr>
        <w:t xml:space="preserve">(Sharps &amp; Robinson, 2017, Study </w:t>
      </w:r>
      <w:r w:rsidR="00FA592B" w:rsidRPr="00745D53">
        <w:rPr>
          <w:rFonts w:ascii="Times New Roman" w:hAnsi="Times New Roman" w:cs="Times New Roman"/>
          <w:noProof/>
          <w:sz w:val="24"/>
          <w:szCs w:val="24"/>
        </w:rPr>
        <w:t>two</w:t>
      </w:r>
      <w:r w:rsidR="00C463F8" w:rsidRPr="00745D53">
        <w:rPr>
          <w:rFonts w:ascii="Times New Roman" w:hAnsi="Times New Roman" w:cs="Times New Roman"/>
          <w:noProof/>
          <w:sz w:val="24"/>
          <w:szCs w:val="24"/>
        </w:rPr>
        <w:t>)</w:t>
      </w:r>
      <w:r w:rsidR="00C463F8" w:rsidRPr="00745D53">
        <w:rPr>
          <w:rFonts w:ascii="Times New Roman" w:hAnsi="Times New Roman" w:cs="Times New Roman"/>
          <w:sz w:val="24"/>
          <w:szCs w:val="24"/>
        </w:rPr>
        <w:fldChar w:fldCharType="end"/>
      </w:r>
      <w:r w:rsidR="00826DB8" w:rsidRPr="00745D53">
        <w:rPr>
          <w:rFonts w:ascii="Times New Roman" w:hAnsi="Times New Roman" w:cs="Times New Roman"/>
          <w:sz w:val="24"/>
          <w:szCs w:val="24"/>
        </w:rPr>
        <w:t>.</w:t>
      </w:r>
      <w:bookmarkEnd w:id="8"/>
      <w:r w:rsidR="00826DB8" w:rsidRPr="00745D53">
        <w:rPr>
          <w:rFonts w:ascii="Times New Roman" w:hAnsi="Times New Roman" w:cs="Times New Roman"/>
          <w:sz w:val="24"/>
          <w:szCs w:val="24"/>
        </w:rPr>
        <w:t xml:space="preserve"> </w:t>
      </w:r>
      <w:r w:rsidR="001C7428" w:rsidRPr="00745D53">
        <w:rPr>
          <w:rFonts w:ascii="Times New Roman" w:hAnsi="Times New Roman" w:cs="Times New Roman"/>
          <w:sz w:val="24"/>
          <w:szCs w:val="24"/>
        </w:rPr>
        <w:t>While other studies included in this review did not directly examine this mechanism</w:t>
      </w:r>
      <w:r w:rsidR="00500583" w:rsidRPr="00745D53">
        <w:rPr>
          <w:rFonts w:ascii="Times New Roman" w:hAnsi="Times New Roman" w:cs="Times New Roman"/>
          <w:sz w:val="24"/>
          <w:szCs w:val="24"/>
        </w:rPr>
        <w:t>,</w:t>
      </w:r>
      <w:r w:rsidR="001C7428" w:rsidRPr="00745D53">
        <w:rPr>
          <w:rFonts w:ascii="Times New Roman" w:hAnsi="Times New Roman" w:cs="Times New Roman"/>
          <w:sz w:val="24"/>
          <w:szCs w:val="24"/>
        </w:rPr>
        <w:t xml:space="preserve"> </w:t>
      </w:r>
      <w:r w:rsidR="001C7FCA" w:rsidRPr="00745D53">
        <w:rPr>
          <w:rFonts w:ascii="Times New Roman" w:hAnsi="Times New Roman" w:cs="Times New Roman"/>
          <w:sz w:val="24"/>
          <w:szCs w:val="24"/>
        </w:rPr>
        <w:t xml:space="preserve">children were in situations which may have been considered unfamiliar to them, such as a laboratory or in a place in the school where they would not normally consume their snacks. Therefore, children may have been uncertain about how to behave and </w:t>
      </w:r>
      <w:r w:rsidR="00973562" w:rsidRPr="00745D53">
        <w:rPr>
          <w:rFonts w:ascii="Times New Roman" w:hAnsi="Times New Roman" w:cs="Times New Roman"/>
          <w:sz w:val="24"/>
          <w:szCs w:val="24"/>
        </w:rPr>
        <w:t>may have relied</w:t>
      </w:r>
      <w:r w:rsidR="00CC21E5" w:rsidRPr="00745D53">
        <w:rPr>
          <w:rFonts w:ascii="Times New Roman" w:hAnsi="Times New Roman" w:cs="Times New Roman"/>
          <w:sz w:val="24"/>
          <w:szCs w:val="24"/>
        </w:rPr>
        <w:t xml:space="preserve"> on situational norms (i.e. the confederates) when they </w:t>
      </w:r>
      <w:r w:rsidR="001A1962" w:rsidRPr="00745D53">
        <w:rPr>
          <w:rFonts w:ascii="Times New Roman" w:hAnsi="Times New Roman" w:cs="Times New Roman"/>
          <w:sz w:val="24"/>
          <w:szCs w:val="24"/>
        </w:rPr>
        <w:t>we</w:t>
      </w:r>
      <w:r w:rsidR="00CC21E5" w:rsidRPr="00745D53">
        <w:rPr>
          <w:rFonts w:ascii="Times New Roman" w:hAnsi="Times New Roman" w:cs="Times New Roman"/>
          <w:sz w:val="24"/>
          <w:szCs w:val="24"/>
        </w:rPr>
        <w:t xml:space="preserve">re in </w:t>
      </w:r>
      <w:r w:rsidR="00973562" w:rsidRPr="00745D53">
        <w:rPr>
          <w:rFonts w:ascii="Times New Roman" w:hAnsi="Times New Roman" w:cs="Times New Roman"/>
          <w:sz w:val="24"/>
          <w:szCs w:val="24"/>
        </w:rPr>
        <w:t>the</w:t>
      </w:r>
      <w:r w:rsidR="00CC21E5" w:rsidRPr="00745D53">
        <w:rPr>
          <w:rFonts w:ascii="Times New Roman" w:hAnsi="Times New Roman" w:cs="Times New Roman"/>
          <w:sz w:val="24"/>
          <w:szCs w:val="24"/>
        </w:rPr>
        <w:t xml:space="preserve"> unfamiliar situation</w:t>
      </w:r>
      <w:r w:rsidR="001879A3" w:rsidRPr="00745D53">
        <w:rPr>
          <w:rFonts w:ascii="Times New Roman" w:hAnsi="Times New Roman" w:cs="Times New Roman"/>
          <w:sz w:val="24"/>
          <w:szCs w:val="24"/>
        </w:rPr>
        <w:t xml:space="preserve">. </w:t>
      </w:r>
    </w:p>
    <w:p w14:paraId="0F3FAAD3" w14:textId="30BF4C13" w:rsidR="003F09B1" w:rsidRPr="00745D53" w:rsidRDefault="007F01FF" w:rsidP="003F09B1">
      <w:pPr>
        <w:spacing w:line="480" w:lineRule="auto"/>
        <w:rPr>
          <w:rFonts w:ascii="Times New Roman" w:hAnsi="Times New Roman" w:cs="Times New Roman"/>
          <w:sz w:val="24"/>
          <w:szCs w:val="24"/>
        </w:rPr>
      </w:pPr>
      <w:bookmarkStart w:id="9" w:name="_Hlk89938009"/>
      <w:r w:rsidRPr="00745D53">
        <w:rPr>
          <w:rFonts w:ascii="Times New Roman" w:hAnsi="Times New Roman" w:cs="Times New Roman"/>
          <w:sz w:val="24"/>
          <w:szCs w:val="24"/>
        </w:rPr>
        <w:t>While</w:t>
      </w:r>
      <w:r w:rsidR="003F09B1" w:rsidRPr="00745D53">
        <w:rPr>
          <w:rFonts w:ascii="Times New Roman" w:hAnsi="Times New Roman" w:cs="Times New Roman"/>
          <w:sz w:val="24"/>
          <w:szCs w:val="24"/>
        </w:rPr>
        <w:t xml:space="preserve"> this systematic review and meta-analysis does not provide support for normative social influence as an explanation for why children are influenced by remote-confederate peers</w:t>
      </w:r>
      <w:r w:rsidRPr="00745D53">
        <w:rPr>
          <w:rFonts w:ascii="Times New Roman" w:hAnsi="Times New Roman" w:cs="Times New Roman"/>
          <w:sz w:val="24"/>
          <w:szCs w:val="24"/>
        </w:rPr>
        <w:t>,</w:t>
      </w:r>
      <w:r w:rsidR="004C0FAA" w:rsidRPr="00745D53">
        <w:rPr>
          <w:rFonts w:ascii="Times New Roman" w:hAnsi="Times New Roman" w:cs="Times New Roman"/>
          <w:sz w:val="24"/>
          <w:szCs w:val="24"/>
        </w:rPr>
        <w:t xml:space="preserve"> </w:t>
      </w:r>
      <w:r w:rsidRPr="00745D53">
        <w:rPr>
          <w:rFonts w:ascii="Times New Roman" w:hAnsi="Times New Roman" w:cs="Times New Roman"/>
          <w:sz w:val="24"/>
          <w:szCs w:val="24"/>
        </w:rPr>
        <w:t>o</w:t>
      </w:r>
      <w:r w:rsidR="004C0FAA" w:rsidRPr="00745D53">
        <w:rPr>
          <w:rFonts w:ascii="Times New Roman" w:hAnsi="Times New Roman" w:cs="Times New Roman"/>
          <w:sz w:val="24"/>
          <w:szCs w:val="24"/>
        </w:rPr>
        <w:t xml:space="preserve">nly one study included in this review examined this </w:t>
      </w:r>
      <w:r w:rsidR="004C0FAA" w:rsidRPr="00745D53">
        <w:rPr>
          <w:rFonts w:ascii="Times New Roman" w:hAnsi="Times New Roman" w:cs="Times New Roman"/>
          <w:sz w:val="24"/>
          <w:szCs w:val="24"/>
        </w:rPr>
        <w:fldChar w:fldCharType="begin" w:fldLock="1"/>
      </w:r>
      <w:r w:rsidR="004C0FAA" w:rsidRPr="00745D53">
        <w:rPr>
          <w:rFonts w:ascii="Times New Roman" w:hAnsi="Times New Roman" w:cs="Times New Roman"/>
          <w:sz w:val="24"/>
          <w:szCs w:val="24"/>
        </w:rPr>
        <w:instrText>ADDIN CSL_CITATION {"citationItems":[{"id":"ITEM-1","itemData":{"DOI":"10.1016/j.appet.2017.02.015","ISBN":"0195-6663","ISSN":"10958304","PMID":"28192218","abstract":"There is initial evidence that beliefs about the eating behaviour of others (perceived eating norms) can influence children's vegetable consumption, but little research has examined the mechanisms explaining this effect. In two studies we aimed to replicate the effect that perceived eating norms have on children's vegetable consumption, and to explore mechanisms which may underlie the influence of perceived eating norms on children's vegetable consumption. Study 1 investigated whether children follow perceived eating norms due to a desire to maintain personal feelings of social acceptance. Study 2 investigated whether perceived eating norms influence eating behaviour because eating norms provide information which can remove uncertainty about how to behave. Across both studies children were exposed to vegetable consumption information of other children and their vegetable consumption was examined. In both studies children were influenced by perceived eating norms, eating more when led to believe others had eaten a large amount compared to when led to believe others had eaten no vegetables. In Study 1, children were influenced by a perceived eating norm regardless of whether they felt sure or unsure that other children accepted them. In Study 2, children were most influenced by a perceived eating norm if they were eating in a novel context in which it may have been uncertain how to behave, as opposed to an eating context that children had already encountered. Perceived eating norms may influence children's eating behaviour by removing uncertainty about how to behave, otherwise known as informational social influence.","author":[{"dropping-particle":"","family":"Sharps","given":"Maxine","non-dropping-particle":"","parse-names":false,"suffix":""},{"dropping-particle":"","family":"Robinson","given":"Eric","non-dropping-particle":"","parse-names":false,"suffix":""}],"container-title":"Appetite","id":"ITEM-1","issued":{"date-parts":[["2017"]]},"page":"41-50","publisher":"Elsevier Ltd","title":"Perceived eating norms and children's eating behaviour: An informational social influence account","type":"article-journal","volume":"113"},"uris":["http://www.mendeley.com/documents/?uuid=5023334a-6362-4f42-bbf2-c3ce40547580"]}],"mendeley":{"formattedCitation":"(Sharps &amp; Robinson, 2017)","manualFormatting":"(Sharps &amp; Robinson, 2017, Study 1)","plainTextFormattedCitation":"(Sharps &amp; Robinson, 2017)"},"properties":{"noteIndex":0},"schema":"https://github.com/citation-style-language/schema/raw/master/csl-citation.json"}</w:instrText>
      </w:r>
      <w:r w:rsidR="004C0FAA" w:rsidRPr="00745D53">
        <w:rPr>
          <w:rFonts w:ascii="Times New Roman" w:hAnsi="Times New Roman" w:cs="Times New Roman"/>
          <w:sz w:val="24"/>
          <w:szCs w:val="24"/>
        </w:rPr>
        <w:fldChar w:fldCharType="separate"/>
      </w:r>
      <w:r w:rsidR="004C0FAA" w:rsidRPr="00745D53">
        <w:rPr>
          <w:rFonts w:ascii="Times New Roman" w:hAnsi="Times New Roman" w:cs="Times New Roman"/>
          <w:noProof/>
          <w:sz w:val="24"/>
          <w:szCs w:val="24"/>
        </w:rPr>
        <w:t>(Sharps &amp; Robinson, 2017, Study 1)</w:t>
      </w:r>
      <w:r w:rsidR="004C0FAA" w:rsidRPr="00745D53">
        <w:rPr>
          <w:rFonts w:ascii="Times New Roman" w:hAnsi="Times New Roman" w:cs="Times New Roman"/>
          <w:sz w:val="24"/>
          <w:szCs w:val="24"/>
        </w:rPr>
        <w:fldChar w:fldCharType="end"/>
      </w:r>
      <w:r w:rsidRPr="00745D53">
        <w:rPr>
          <w:rFonts w:ascii="Times New Roman" w:hAnsi="Times New Roman" w:cs="Times New Roman"/>
          <w:sz w:val="24"/>
          <w:szCs w:val="24"/>
        </w:rPr>
        <w:t>.</w:t>
      </w:r>
      <w:r w:rsidR="004C0FAA" w:rsidRPr="00745D53">
        <w:rPr>
          <w:rFonts w:ascii="Times New Roman" w:hAnsi="Times New Roman" w:cs="Times New Roman"/>
          <w:sz w:val="24"/>
          <w:szCs w:val="24"/>
        </w:rPr>
        <w:t xml:space="preserve"> </w:t>
      </w:r>
      <w:r w:rsidRPr="00745D53">
        <w:rPr>
          <w:rFonts w:ascii="Times New Roman" w:hAnsi="Times New Roman" w:cs="Times New Roman"/>
          <w:sz w:val="24"/>
          <w:szCs w:val="24"/>
        </w:rPr>
        <w:t>T</w:t>
      </w:r>
      <w:r w:rsidR="004C0FAA" w:rsidRPr="00745D53">
        <w:rPr>
          <w:rFonts w:ascii="Times New Roman" w:hAnsi="Times New Roman" w:cs="Times New Roman"/>
          <w:sz w:val="24"/>
          <w:szCs w:val="24"/>
        </w:rPr>
        <w:t xml:space="preserve">he findings </w:t>
      </w:r>
      <w:r w:rsidRPr="00745D53">
        <w:rPr>
          <w:rFonts w:ascii="Times New Roman" w:hAnsi="Times New Roman" w:cs="Times New Roman"/>
          <w:sz w:val="24"/>
          <w:szCs w:val="24"/>
        </w:rPr>
        <w:t xml:space="preserve">of Sharps and Robinson (2017, study 1) </w:t>
      </w:r>
      <w:r w:rsidR="004C0FAA" w:rsidRPr="00745D53">
        <w:rPr>
          <w:rFonts w:ascii="Times New Roman" w:hAnsi="Times New Roman" w:cs="Times New Roman"/>
          <w:sz w:val="24"/>
          <w:szCs w:val="24"/>
        </w:rPr>
        <w:t>are</w:t>
      </w:r>
      <w:r w:rsidR="003F09B1" w:rsidRPr="00745D53">
        <w:rPr>
          <w:rFonts w:ascii="Times New Roman" w:hAnsi="Times New Roman" w:cs="Times New Roman"/>
          <w:sz w:val="24"/>
          <w:szCs w:val="24"/>
        </w:rPr>
        <w:t xml:space="preserve"> in contrast to research in adults which showed that adults were more likely to be influenced by the intake of a present confederate peer when they were primed with a desire to affiliate </w:t>
      </w:r>
      <w:r w:rsidR="003F09B1" w:rsidRPr="00745D53">
        <w:rPr>
          <w:rFonts w:ascii="Times New Roman" w:hAnsi="Times New Roman" w:cs="Times New Roman"/>
          <w:sz w:val="24"/>
          <w:szCs w:val="24"/>
        </w:rPr>
        <w:fldChar w:fldCharType="begin" w:fldLock="1"/>
      </w:r>
      <w:r w:rsidR="003F09B1" w:rsidRPr="00745D53">
        <w:rPr>
          <w:rFonts w:ascii="Times New Roman" w:hAnsi="Times New Roman" w:cs="Times New Roman"/>
          <w:sz w:val="24"/>
          <w:szCs w:val="24"/>
        </w:rPr>
        <w:instrText>ADDIN CSL_CITATION {"citationItems":[{"id":"ITEM-1","itemData":{"DOI":"10.1016/j.appet.2011.03.001","ISSN":"01956663","PMID":"21396972","abstract":"In a social eating context individuals tend to match their food intake to that of eating companions, regardless of whether the other person is eating a large amount. However, relatively little is known about the underlying processes of food intake matching. Findings from behavioural mimicry research suggest that individuals may copy how those around them act in order to facilitate social interactions and ingratiate themselves. The present paper reports two studies which were designed to examine whether ingratiation strategies may in part explain social matching of food intake in young females. In Study 1, female dyads completed a problem solving task together whilst having access to chocolate M&amp;M's. We hypothesised that the extent to which individuals have a need to be socially accepted (trait self esteem) and are competent in social interactions (trait empathy) would predict the degree of matching. In Study 2 we directly manipulated the desire to ingratiate by priming social acceptance in half of participants prior to eating popcorn in the presence of a high eating confederate. In Study 1, both self esteem and empathy were associated with degree of matching within female dyads. In Study 2, priming social acceptance reduced the matching effect in females. These findings suggest that desire for social acceptance may be an underlying cause of social matching of food intake. © 2011 Elsevier Ltd.","author":[{"dropping-particle":"","family":"Robinson","given":"Eric","non-dropping-particle":"","parse-names":false,"suffix":""},{"dropping-particle":"","family":"Tobias","given":"Talia","non-dropping-particle":"","parse-names":false,"suffix":""},{"dropping-particle":"","family":"Shaw","given":"Lucy","non-dropping-particle":"","parse-names":false,"suffix":""},{"dropping-particle":"","family":"Freeman","given":"Elyse","non-dropping-particle":"","parse-names":false,"suffix":""},{"dropping-particle":"","family":"Higgs","given":"Suzanne","non-dropping-particle":"","parse-names":false,"suffix":""}],"container-title":"Appetite","id":"ITEM-1","issue":"3","issued":{"date-parts":[["2011"]]},"page":"747-752","publisher":"Elsevier Ltd","title":"Social matching of food intake and the need for social acceptance","type":"article-journal","volume":"56"},"uris":["http://www.mendeley.com/documents/?uuid=2cf9fa6a-1c5e-4a70-9044-539068aa85d9"]}],"mendeley":{"formattedCitation":"(Robinson et al., 2011)","plainTextFormattedCitation":"(Robinson et al., 2011)","previouslyFormattedCitation":"(Robinson et al., 2011)"},"properties":{"noteIndex":0},"schema":"https://github.com/citation-style-language/schema/raw/master/csl-citation.json"}</w:instrText>
      </w:r>
      <w:r w:rsidR="003F09B1" w:rsidRPr="00745D53">
        <w:rPr>
          <w:rFonts w:ascii="Times New Roman" w:hAnsi="Times New Roman" w:cs="Times New Roman"/>
          <w:sz w:val="24"/>
          <w:szCs w:val="24"/>
        </w:rPr>
        <w:fldChar w:fldCharType="separate"/>
      </w:r>
      <w:r w:rsidR="003F09B1" w:rsidRPr="00745D53">
        <w:rPr>
          <w:rFonts w:ascii="Times New Roman" w:hAnsi="Times New Roman" w:cs="Times New Roman"/>
          <w:noProof/>
          <w:sz w:val="24"/>
          <w:szCs w:val="24"/>
        </w:rPr>
        <w:t>(Robinson et al., 2011)</w:t>
      </w:r>
      <w:r w:rsidR="003F09B1" w:rsidRPr="00745D53">
        <w:rPr>
          <w:rFonts w:ascii="Times New Roman" w:hAnsi="Times New Roman" w:cs="Times New Roman"/>
          <w:sz w:val="24"/>
          <w:szCs w:val="24"/>
        </w:rPr>
        <w:fldChar w:fldCharType="end"/>
      </w:r>
      <w:r w:rsidR="003F09B1" w:rsidRPr="00745D53">
        <w:rPr>
          <w:rFonts w:ascii="Times New Roman" w:hAnsi="Times New Roman" w:cs="Times New Roman"/>
          <w:sz w:val="24"/>
          <w:szCs w:val="24"/>
        </w:rPr>
        <w:t xml:space="preserve">. This difference may be due to the type of confederate design used. The study included in this review used a remote-confederate design, therefore, children may not have perceived their eating behaviour to be a way of fulfilling an affiliation goal. However, more research is needed to investigate this in children using both using present and remote-confederate designs. </w:t>
      </w:r>
    </w:p>
    <w:p w14:paraId="0291E60A" w14:textId="496CBA60" w:rsidR="00F25ACA" w:rsidRPr="00745D53" w:rsidRDefault="00433403" w:rsidP="00CB723A">
      <w:pPr>
        <w:spacing w:line="480" w:lineRule="auto"/>
        <w:rPr>
          <w:rFonts w:ascii="Times New Roman" w:hAnsi="Times New Roman" w:cs="Times New Roman"/>
          <w:noProof/>
          <w:sz w:val="24"/>
          <w:szCs w:val="24"/>
        </w:rPr>
      </w:pPr>
      <w:bookmarkStart w:id="10" w:name="_Hlk89938032"/>
      <w:bookmarkEnd w:id="9"/>
      <w:r w:rsidRPr="00745D53">
        <w:rPr>
          <w:rFonts w:ascii="Times New Roman" w:hAnsi="Times New Roman" w:cs="Times New Roman"/>
          <w:sz w:val="24"/>
          <w:szCs w:val="24"/>
        </w:rPr>
        <w:t>Th</w:t>
      </w:r>
      <w:r w:rsidR="00A575C1" w:rsidRPr="00745D53">
        <w:rPr>
          <w:rFonts w:ascii="Times New Roman" w:hAnsi="Times New Roman" w:cs="Times New Roman"/>
          <w:sz w:val="24"/>
          <w:szCs w:val="24"/>
        </w:rPr>
        <w:t>is systematic review and meta-analysis provides</w:t>
      </w:r>
      <w:r w:rsidRPr="00745D53">
        <w:rPr>
          <w:rFonts w:ascii="Times New Roman" w:hAnsi="Times New Roman" w:cs="Times New Roman"/>
          <w:sz w:val="24"/>
          <w:szCs w:val="24"/>
        </w:rPr>
        <w:t xml:space="preserve"> evidence</w:t>
      </w:r>
      <w:r w:rsidR="00165B21" w:rsidRPr="00745D53">
        <w:rPr>
          <w:rFonts w:ascii="Times New Roman" w:hAnsi="Times New Roman" w:cs="Times New Roman"/>
          <w:sz w:val="24"/>
          <w:szCs w:val="24"/>
        </w:rPr>
        <w:t xml:space="preserve"> from two studies</w:t>
      </w:r>
      <w:r w:rsidRPr="00745D53">
        <w:rPr>
          <w:rFonts w:ascii="Times New Roman" w:hAnsi="Times New Roman" w:cs="Times New Roman"/>
          <w:sz w:val="24"/>
          <w:szCs w:val="24"/>
        </w:rPr>
        <w:t xml:space="preserve"> that the confederate intake </w:t>
      </w:r>
      <w:r w:rsidR="005D32FA" w:rsidRPr="00745D53">
        <w:rPr>
          <w:rFonts w:ascii="Times New Roman" w:hAnsi="Times New Roman" w:cs="Times New Roman"/>
          <w:sz w:val="24"/>
          <w:szCs w:val="24"/>
        </w:rPr>
        <w:t xml:space="preserve">in one </w:t>
      </w:r>
      <w:r w:rsidRPr="00745D53">
        <w:rPr>
          <w:rFonts w:ascii="Times New Roman" w:hAnsi="Times New Roman" w:cs="Times New Roman"/>
          <w:sz w:val="24"/>
          <w:szCs w:val="24"/>
        </w:rPr>
        <w:t xml:space="preserve">session </w:t>
      </w:r>
      <w:r w:rsidR="007F2174" w:rsidRPr="00745D53">
        <w:rPr>
          <w:rFonts w:ascii="Times New Roman" w:hAnsi="Times New Roman" w:cs="Times New Roman"/>
          <w:sz w:val="24"/>
          <w:szCs w:val="24"/>
        </w:rPr>
        <w:t>continued to influence children’s food intake in</w:t>
      </w:r>
      <w:r w:rsidR="002F63F0" w:rsidRPr="00745D53">
        <w:rPr>
          <w:rFonts w:ascii="Times New Roman" w:hAnsi="Times New Roman" w:cs="Times New Roman"/>
          <w:sz w:val="24"/>
          <w:szCs w:val="24"/>
        </w:rPr>
        <w:t xml:space="preserve"> a</w:t>
      </w:r>
      <w:r w:rsidR="007F2174" w:rsidRPr="00745D53">
        <w:rPr>
          <w:rFonts w:ascii="Times New Roman" w:hAnsi="Times New Roman" w:cs="Times New Roman"/>
          <w:sz w:val="24"/>
          <w:szCs w:val="24"/>
        </w:rPr>
        <w:t xml:space="preserve"> </w:t>
      </w:r>
      <w:r w:rsidR="00093B3A" w:rsidRPr="00745D53">
        <w:rPr>
          <w:rFonts w:ascii="Times New Roman" w:hAnsi="Times New Roman" w:cs="Times New Roman"/>
          <w:sz w:val="24"/>
          <w:szCs w:val="24"/>
        </w:rPr>
        <w:t>f</w:t>
      </w:r>
      <w:r w:rsidR="007F2174" w:rsidRPr="00745D53">
        <w:rPr>
          <w:rFonts w:ascii="Times New Roman" w:hAnsi="Times New Roman" w:cs="Times New Roman"/>
          <w:sz w:val="24"/>
          <w:szCs w:val="24"/>
        </w:rPr>
        <w:t>ree-eating ses</w:t>
      </w:r>
      <w:r w:rsidR="005D32FA" w:rsidRPr="00745D53">
        <w:rPr>
          <w:rFonts w:ascii="Times New Roman" w:hAnsi="Times New Roman" w:cs="Times New Roman"/>
          <w:sz w:val="24"/>
          <w:szCs w:val="24"/>
        </w:rPr>
        <w:t>sion</w:t>
      </w:r>
      <w:r w:rsidR="00577FFD" w:rsidRPr="00745D53">
        <w:rPr>
          <w:rFonts w:ascii="Times New Roman" w:hAnsi="Times New Roman" w:cs="Times New Roman"/>
          <w:sz w:val="24"/>
          <w:szCs w:val="24"/>
        </w:rPr>
        <w:t xml:space="preserve"> in the same setting</w:t>
      </w:r>
      <w:r w:rsidR="00093B3A" w:rsidRPr="00745D53">
        <w:rPr>
          <w:rFonts w:ascii="Times New Roman" w:hAnsi="Times New Roman" w:cs="Times New Roman"/>
          <w:sz w:val="24"/>
          <w:szCs w:val="24"/>
        </w:rPr>
        <w:t xml:space="preserve"> twenty-four-hours later</w:t>
      </w:r>
      <w:r w:rsidR="00B62372" w:rsidRPr="00745D53">
        <w:rPr>
          <w:rFonts w:ascii="Times New Roman" w:hAnsi="Times New Roman" w:cs="Times New Roman"/>
          <w:sz w:val="24"/>
          <w:szCs w:val="24"/>
        </w:rPr>
        <w:t xml:space="preserve"> </w:t>
      </w:r>
      <w:r w:rsidR="00B62372" w:rsidRPr="00745D53">
        <w:rPr>
          <w:rFonts w:ascii="Times New Roman" w:hAnsi="Times New Roman" w:cs="Times New Roman"/>
          <w:sz w:val="24"/>
          <w:szCs w:val="24"/>
        </w:rPr>
        <w:fldChar w:fldCharType="begin" w:fldLock="1"/>
      </w:r>
      <w:r w:rsidR="00BE1A9F" w:rsidRPr="00745D53">
        <w:rPr>
          <w:rFonts w:ascii="Times New Roman" w:hAnsi="Times New Roman" w:cs="Times New Roman"/>
          <w:sz w:val="24"/>
          <w:szCs w:val="24"/>
        </w:rPr>
        <w:instrText>ADDIN CSL_CITATION {"citationItems":[{"id":"ITEM-1","itemData":{"DOI":"10.1016/j.appet.2012.02.003","ISSN":"0195-6663","abstract":"This experimental study investigated whether children’s food intake is influenced by a peer’s intake directly and over time and whether this depends upon weight status. The study consisted of two sessions taking place at Dutch primary schools. During the first (social modeling) session, the participants (N = 223) were asked to solve a puzzle with a same-sex normal weight confederate who was instructed to either eat nothing, a small or large amount. In the second session (about two days later), the participants had to solve the puzzle alone while they could freely eat. The study involved a three (no, low, high confederate intake) by two (normal weight, overweight) between-participants design. An interaction effect in the first session suggested that overweight children might be triggered to (over)eat when a peer eats a high amount of snack food, whereas the food intake of normal weight children seemed to depend on whether the confederate did actually eat, regardless of the amount. The guideline set during the first session persisted over time and influenced food intake during the second session, while differences between normal- and overweight children became insignificant. Peers can set an example as to what food intake is appropriate which could affect long-term food intake. (PsycINFO Database Record (c) 2016 APA, all rights reserved)","author":[{"dropping-particle":"","family":"Bevelander","given":"Kirsten E","non-dropping-particle":"","parse-names":false,"suffix":""},{"dropping-particle":"","family":"Anschütz","given":"Doeschka J","non-dropping-particle":"","parse-names":false,"suffix":""},{"dropping-particle":"","family":"Engels","given":"Rutger C M E","non-dropping-particle":"","parse-names":false,"suffix":""}],"container-title":"Appetite","id":"ITEM-1","issue":"3","issued":{"date-parts":[["2012","6"]]},"note":"Accession Number: 2012-11590-020. PMID: 22326506 Partial author list: First Author &amp;amp; Affiliation: Bevelander, Kirsten E.; Behavioural Science Institute, Radboud University Nijmegen, Nijmegen, Netherlands. Release Date: 20120611. Publication Type: Journal (0100), Peer Reviewed Journal (0110). Format Covered: Electronic. Document Type: Journal Article. Language: English. Major Descriptor: Food Intake; Overweight; Social Norms. Minor Descriptor: Childhood Development. Classification: Developmental Psychology (2800). Population: Human (10); Male (30); Female (40). Location: Netherlands. Age Group: Childhood (birth-12 yrs) (100); School Age (6-12 yrs) (180). Tests &amp;amp; Measures: Visual Analogue Scale. Methodology: Empirical Study; Quantitative Study. References Available: Y. Page Count: 9. Issue Publication Date: Jun, 2012. Publication History: First Posted Date: Feb 10, 2012; Accepted Date: Feb 3, 2012; Revised Date: Jan 16, 2012; First Submitted Date: Nov 28, 2011. Copyright Statement: All rights reserved. Elsevier Ltd. 2012.","page":"864-872","publisher":"Elsevier Science","publisher-place":"Bevelander, Kirsten E., Behavioural Science Institute, Radboud University Nijmegen, P.O. Box 9104, 6500 HE, Nijmegen, Netherlands","title":"Social norms in food intake among normal weight and overweight children","type":"article-journal","volume":"58"},"uris":["http://www.mendeley.com/documents/?uuid=e482ffbe-bbbe-4b65-be71-a23d375d1976"]},{"id":"ITEM-2","itemData":{"DOI":"10.1016/j.appet.2017.02.015","ISBN":"0195-6663","ISSN":"10958304","PMID":"28192218","abstract":"There is initial evidence that beliefs about the eating behaviour of others (perceived eating norms) can influence children's vegetable consumption, but little research has examined the mechanisms explaining this effect. In two studies we aimed to replicate the effect that perceived eating norms have on children's vegetable consumption, and to explore mechanisms which may underlie the influence of perceived eating norms on children's vegetable consumption. Study 1 investigated whether children follow perceived eating norms due to a desire to maintain personal feelings of social acceptance. Study 2 investigated whether perceived eating norms influence eating behaviour because eating norms provide information which can remove uncertainty about how to behave. Across both studies children were exposed to vegetable consumption information of other children and their vegetable consumption was examined. In both studies children were influenced by perceived eating norms, eating more when led to believe others had eaten a large amount compared to when led to believe others had eaten no vegetables. In Study 1, children were influenced by a perceived eating norm regardless of whether they felt sure or unsure that other children accepted them. In Study 2, children were most influenced by a perceived eating norm if they were eating in a novel context in which it may have been uncertain how to behave, as opposed to an eating context that children had already encountered. Perceived eating norms may influence children's eating behaviour by removing uncertainty about how to behave, otherwise known as informational social influence.","author":[{"dropping-particle":"","family":"Sharps","given":"Maxine","non-dropping-particle":"","parse-names":false,"suffix":""},{"dropping-particle":"","family":"Robinson","given":"Eric","non-dropping-particle":"","parse-names":false,"suffix":""}],"container-title":"Appetite","id":"ITEM-2","issued":{"date-parts":[["2017"]]},"page":"41-50","publisher":"Elsevier Ltd","title":"Perceived eating norms and children's eating behaviour: An informational social influence account","type":"article-journal","volume":"113"},"uris":["http://www.mendeley.com/documents/?uuid=5023334a-6362-4f42-bbf2-c3ce40547580"]}],"mendeley":{"formattedCitation":"(Bevelander et al., 2012; Sharps &amp; Robinson, 2017)","manualFormatting":"(Bevelander et al., 2012; Sharps &amp; Robinson, 2017)","plainTextFormattedCitation":"(Bevelander et al., 2012; Sharps &amp; Robinson, 2017)","previouslyFormattedCitation":"(Bevelander et al., 2012; Sharps &amp; Robinson, 2017)"},"properties":{"noteIndex":0},"schema":"https://github.com/citation-style-language/schema/raw/master/csl-citation.json"}</w:instrText>
      </w:r>
      <w:r w:rsidR="00B62372" w:rsidRPr="00745D53">
        <w:rPr>
          <w:rFonts w:ascii="Times New Roman" w:hAnsi="Times New Roman" w:cs="Times New Roman"/>
          <w:sz w:val="24"/>
          <w:szCs w:val="24"/>
        </w:rPr>
        <w:fldChar w:fldCharType="separate"/>
      </w:r>
      <w:r w:rsidR="0081126D" w:rsidRPr="00745D53">
        <w:rPr>
          <w:rFonts w:ascii="Times New Roman" w:hAnsi="Times New Roman" w:cs="Times New Roman"/>
          <w:noProof/>
          <w:sz w:val="24"/>
          <w:szCs w:val="24"/>
        </w:rPr>
        <w:t>(Bevelander et al., 2012; Sharps &amp; Robinson, 2017)</w:t>
      </w:r>
      <w:r w:rsidR="00B62372" w:rsidRPr="00745D53">
        <w:rPr>
          <w:rFonts w:ascii="Times New Roman" w:hAnsi="Times New Roman" w:cs="Times New Roman"/>
          <w:sz w:val="24"/>
          <w:szCs w:val="24"/>
        </w:rPr>
        <w:fldChar w:fldCharType="end"/>
      </w:r>
      <w:r w:rsidR="00D958E4" w:rsidRPr="00745D53">
        <w:rPr>
          <w:rFonts w:ascii="Times New Roman" w:hAnsi="Times New Roman" w:cs="Times New Roman"/>
          <w:sz w:val="24"/>
          <w:szCs w:val="24"/>
        </w:rPr>
        <w:t xml:space="preserve">. </w:t>
      </w:r>
      <w:r w:rsidR="00CB723A" w:rsidRPr="00745D53">
        <w:rPr>
          <w:rFonts w:ascii="Times New Roman" w:hAnsi="Times New Roman" w:cs="Times New Roman"/>
          <w:sz w:val="24"/>
          <w:szCs w:val="24"/>
        </w:rPr>
        <w:fldChar w:fldCharType="begin" w:fldLock="1"/>
      </w:r>
      <w:r w:rsidR="00741384" w:rsidRPr="00745D53">
        <w:rPr>
          <w:rFonts w:ascii="Times New Roman" w:hAnsi="Times New Roman" w:cs="Times New Roman"/>
          <w:sz w:val="24"/>
          <w:szCs w:val="24"/>
        </w:rPr>
        <w:instrText>ADDIN CSL_CITATION {"citationItems":[{"id":"ITEM-1","itemData":{"DOI":"10.1016/j.appet.2012.02.003","ISSN":"0195-6663","abstract":"This experimental study investigated whether children’s food intake is influenced by a peer’s intake directly and over time and whether this depends upon weight status. The study consisted of two sessions taking place at Dutch primary schools. During the first (social modeling) session, the participants (N = 223) were asked to solve a puzzle with a same-sex normal weight confederate who was instructed to either eat nothing, a small or large amount. In the second session (about two days later), the participants had to solve the puzzle alone while they could freely eat. The study involved a three (no, low, high confederate intake) by two (normal weight, overweight) between-participants design. An interaction effect in the first session suggested that overweight children might be triggered to (over)eat when a peer eats a high amount of snack food, whereas the food intake of normal weight children seemed to depend on whether the confederate did actually eat, regardless of the amount. The guideline set during the first session persisted over time and influenced food intake during the second session, while differences between normal- and overweight children became insignificant. Peers can set an example as to what food intake is appropriate which could affect long-term food intake. (PsycINFO Database Record (c) 2016 APA, all rights reserved)","author":[{"dropping-particle":"","family":"Bevelander","given":"Kirsten E","non-dropping-particle":"","parse-names":false,"suffix":""},{"dropping-particle":"","family":"Anschütz","given":"Doeschka J","non-dropping-particle":"","parse-names":false,"suffix":""},{"dropping-particle":"","family":"Engels","given":"Rutger C M E","non-dropping-particle":"","parse-names":false,"suffix":""}],"container-title":"Appetite","id":"ITEM-1","issue":"3","issued":{"date-parts":[["2012","6"]]},"note":"Accession Number: 2012-11590-020. PMID: 22326506 Partial author list: First Author &amp;amp; Affiliation: Bevelander, Kirsten E.; Behavioural Science Institute, Radboud University Nijmegen, Nijmegen, Netherlands. Release Date: 20120611. Publication Type: Journal (0100), Peer Reviewed Journal (0110). Format Covered: Electronic. Document Type: Journal Article. Language: English. Major Descriptor: Food Intake; Overweight; Social Norms. Minor Descriptor: Childhood Development. Classification: Developmental Psychology (2800). Population: Human (10); Male (30); Female (40). Location: Netherlands. Age Group: Childhood (birth-12 yrs) (100); School Age (6-12 yrs) (180). Tests &amp;amp; Measures: Visual Analogue Scale. Methodology: Empirical Study; Quantitative Study. References Available: Y. Page Count: 9. Issue Publication Date: Jun, 2012. Publication History: First Posted Date: Feb 10, 2012; Accepted Date: Feb 3, 2012; Revised Date: Jan 16, 2012; First Submitted Date: Nov 28, 2011. Copyright Statement: All rights reserved. Elsevier Ltd. 2012.","page":"864-872","publisher":"Elsevier Science","publisher-place":"Bevelander, Kirsten E., Behavioural Science Institute, Radboud University Nijmegen, P.O. Box 9104, 6500 HE, Nijmegen, Netherlands","title":"Social norms in food intake among normal weight and overweight children","type":"article-journal","volume":"58"},"uris":["http://www.mendeley.com/documents/?uuid=e482ffbe-bbbe-4b65-be71-a23d375d1976"]}],"mendeley":{"formattedCitation":"(Bevelander et al., 2012)","manualFormatting":"Bevelander et al (2012)","plainTextFormattedCitation":"(Bevelander et al., 2012)","previouslyFormattedCitation":"(Bevelander et al., 2012)"},"properties":{"noteIndex":0},"schema":"https://github.com/citation-style-language/schema/raw/master/csl-citation.json"}</w:instrText>
      </w:r>
      <w:r w:rsidR="00CB723A" w:rsidRPr="00745D53">
        <w:rPr>
          <w:rFonts w:ascii="Times New Roman" w:hAnsi="Times New Roman" w:cs="Times New Roman"/>
          <w:sz w:val="24"/>
          <w:szCs w:val="24"/>
        </w:rPr>
        <w:fldChar w:fldCharType="separate"/>
      </w:r>
      <w:r w:rsidR="00CB723A" w:rsidRPr="00745D53">
        <w:rPr>
          <w:rFonts w:ascii="Times New Roman" w:hAnsi="Times New Roman" w:cs="Times New Roman"/>
          <w:noProof/>
          <w:sz w:val="24"/>
          <w:szCs w:val="24"/>
        </w:rPr>
        <w:t>Bevelander et al (2012)</w:t>
      </w:r>
      <w:r w:rsidR="00CB723A" w:rsidRPr="00745D53">
        <w:rPr>
          <w:rFonts w:ascii="Times New Roman" w:hAnsi="Times New Roman" w:cs="Times New Roman"/>
          <w:sz w:val="24"/>
          <w:szCs w:val="24"/>
        </w:rPr>
        <w:fldChar w:fldCharType="end"/>
      </w:r>
      <w:r w:rsidR="00C62A9E" w:rsidRPr="00745D53">
        <w:rPr>
          <w:rFonts w:ascii="Times New Roman" w:hAnsi="Times New Roman" w:cs="Times New Roman"/>
          <w:sz w:val="24"/>
          <w:szCs w:val="24"/>
        </w:rPr>
        <w:t xml:space="preserve"> suggested that</w:t>
      </w:r>
      <w:r w:rsidR="002137B3" w:rsidRPr="00745D53">
        <w:rPr>
          <w:rFonts w:ascii="Times New Roman" w:hAnsi="Times New Roman" w:cs="Times New Roman"/>
          <w:sz w:val="24"/>
          <w:szCs w:val="24"/>
        </w:rPr>
        <w:t xml:space="preserve"> children</w:t>
      </w:r>
      <w:r w:rsidR="00326A3C" w:rsidRPr="00745D53">
        <w:rPr>
          <w:rFonts w:ascii="Times New Roman" w:hAnsi="Times New Roman" w:cs="Times New Roman"/>
          <w:sz w:val="24"/>
          <w:szCs w:val="24"/>
        </w:rPr>
        <w:t xml:space="preserve"> may</w:t>
      </w:r>
      <w:r w:rsidR="002137B3" w:rsidRPr="00745D53">
        <w:rPr>
          <w:rFonts w:ascii="Times New Roman" w:hAnsi="Times New Roman" w:cs="Times New Roman"/>
          <w:sz w:val="24"/>
          <w:szCs w:val="24"/>
        </w:rPr>
        <w:t xml:space="preserve"> internalis</w:t>
      </w:r>
      <w:r w:rsidR="00326A3C" w:rsidRPr="00745D53">
        <w:rPr>
          <w:rFonts w:ascii="Times New Roman" w:hAnsi="Times New Roman" w:cs="Times New Roman"/>
          <w:sz w:val="24"/>
          <w:szCs w:val="24"/>
        </w:rPr>
        <w:t>e</w:t>
      </w:r>
      <w:r w:rsidR="002137B3" w:rsidRPr="00745D53">
        <w:rPr>
          <w:rFonts w:ascii="Times New Roman" w:hAnsi="Times New Roman" w:cs="Times New Roman"/>
          <w:sz w:val="24"/>
          <w:szCs w:val="24"/>
        </w:rPr>
        <w:t xml:space="preserve"> the </w:t>
      </w:r>
      <w:r w:rsidR="00AD77DD" w:rsidRPr="00745D53">
        <w:rPr>
          <w:rFonts w:ascii="Times New Roman" w:hAnsi="Times New Roman" w:cs="Times New Roman"/>
          <w:sz w:val="24"/>
          <w:szCs w:val="24"/>
        </w:rPr>
        <w:t xml:space="preserve">situational norm </w:t>
      </w:r>
      <w:r w:rsidR="00066636" w:rsidRPr="00745D53">
        <w:rPr>
          <w:rFonts w:ascii="Times New Roman" w:hAnsi="Times New Roman" w:cs="Times New Roman"/>
          <w:sz w:val="24"/>
          <w:szCs w:val="24"/>
        </w:rPr>
        <w:t xml:space="preserve">from the confederate intake session </w:t>
      </w:r>
      <w:r w:rsidR="00110D18" w:rsidRPr="00745D53">
        <w:rPr>
          <w:rFonts w:ascii="Times New Roman" w:hAnsi="Times New Roman" w:cs="Times New Roman"/>
          <w:sz w:val="24"/>
          <w:szCs w:val="24"/>
        </w:rPr>
        <w:t xml:space="preserve">(session one) </w:t>
      </w:r>
      <w:r w:rsidR="00AD77DD" w:rsidRPr="00745D53">
        <w:rPr>
          <w:rFonts w:ascii="Times New Roman" w:hAnsi="Times New Roman" w:cs="Times New Roman"/>
          <w:sz w:val="24"/>
          <w:szCs w:val="24"/>
        </w:rPr>
        <w:t>into a personal norm</w:t>
      </w:r>
      <w:r w:rsidR="00110D18" w:rsidRPr="00745D53">
        <w:rPr>
          <w:rFonts w:ascii="Times New Roman" w:hAnsi="Times New Roman" w:cs="Times New Roman"/>
          <w:sz w:val="24"/>
          <w:szCs w:val="24"/>
        </w:rPr>
        <w:t xml:space="preserve">, and this personal norm may </w:t>
      </w:r>
      <w:r w:rsidR="00066636" w:rsidRPr="00745D53">
        <w:rPr>
          <w:rFonts w:ascii="Times New Roman" w:hAnsi="Times New Roman" w:cs="Times New Roman"/>
          <w:sz w:val="24"/>
          <w:szCs w:val="24"/>
        </w:rPr>
        <w:t>inform their behaviour</w:t>
      </w:r>
      <w:r w:rsidR="00093B3A" w:rsidRPr="00745D53">
        <w:rPr>
          <w:rFonts w:ascii="Times New Roman" w:hAnsi="Times New Roman" w:cs="Times New Roman"/>
          <w:sz w:val="24"/>
          <w:szCs w:val="24"/>
        </w:rPr>
        <w:t xml:space="preserve"> in that same setting</w:t>
      </w:r>
      <w:r w:rsidR="00110D18" w:rsidRPr="00745D53">
        <w:rPr>
          <w:rFonts w:ascii="Times New Roman" w:hAnsi="Times New Roman" w:cs="Times New Roman"/>
          <w:sz w:val="24"/>
          <w:szCs w:val="24"/>
        </w:rPr>
        <w:t xml:space="preserve"> in the second session</w:t>
      </w:r>
      <w:r w:rsidR="00093B3A" w:rsidRPr="00745D53">
        <w:rPr>
          <w:rFonts w:ascii="Times New Roman" w:hAnsi="Times New Roman" w:cs="Times New Roman"/>
          <w:sz w:val="24"/>
          <w:szCs w:val="24"/>
        </w:rPr>
        <w:t>.</w:t>
      </w:r>
      <w:r w:rsidR="00D016B7" w:rsidRPr="00745D53">
        <w:rPr>
          <w:rFonts w:ascii="Times New Roman" w:hAnsi="Times New Roman" w:cs="Times New Roman"/>
          <w:sz w:val="24"/>
          <w:szCs w:val="24"/>
        </w:rPr>
        <w:t xml:space="preserve"> </w:t>
      </w:r>
      <w:r w:rsidR="00110D18" w:rsidRPr="00745D53">
        <w:rPr>
          <w:rFonts w:ascii="Times New Roman" w:hAnsi="Times New Roman" w:cs="Times New Roman"/>
          <w:sz w:val="24"/>
          <w:szCs w:val="24"/>
        </w:rPr>
        <w:t xml:space="preserve">This is supported by </w:t>
      </w:r>
      <w:r w:rsidR="00093B3A" w:rsidRPr="00745D53">
        <w:rPr>
          <w:rFonts w:ascii="Times New Roman" w:hAnsi="Times New Roman" w:cs="Times New Roman"/>
          <w:noProof/>
          <w:sz w:val="24"/>
          <w:szCs w:val="24"/>
        </w:rPr>
        <w:t>Sharps &amp; Robinson (2017</w:t>
      </w:r>
      <w:r w:rsidR="00110D18" w:rsidRPr="00745D53">
        <w:rPr>
          <w:rFonts w:ascii="Times New Roman" w:hAnsi="Times New Roman" w:cs="Times New Roman"/>
          <w:noProof/>
          <w:sz w:val="24"/>
          <w:szCs w:val="24"/>
        </w:rPr>
        <w:t>, study two</w:t>
      </w:r>
      <w:r w:rsidR="00093B3A" w:rsidRPr="00745D53">
        <w:rPr>
          <w:rFonts w:ascii="Times New Roman" w:hAnsi="Times New Roman" w:cs="Times New Roman"/>
          <w:noProof/>
          <w:sz w:val="24"/>
          <w:szCs w:val="24"/>
        </w:rPr>
        <w:t xml:space="preserve">) </w:t>
      </w:r>
      <w:r w:rsidR="00110D18" w:rsidRPr="00745D53">
        <w:rPr>
          <w:rFonts w:ascii="Times New Roman" w:hAnsi="Times New Roman" w:cs="Times New Roman"/>
          <w:noProof/>
          <w:sz w:val="24"/>
          <w:szCs w:val="24"/>
        </w:rPr>
        <w:t xml:space="preserve">who </w:t>
      </w:r>
      <w:r w:rsidR="00093B3A" w:rsidRPr="00745D53">
        <w:rPr>
          <w:rFonts w:ascii="Times New Roman" w:hAnsi="Times New Roman" w:cs="Times New Roman"/>
          <w:noProof/>
          <w:sz w:val="24"/>
          <w:szCs w:val="24"/>
        </w:rPr>
        <w:t xml:space="preserve">showed that children were not influenced by a remote-confederate when they took part in a free-eating session </w:t>
      </w:r>
      <w:r w:rsidR="00E7501E" w:rsidRPr="00745D53">
        <w:rPr>
          <w:rFonts w:ascii="Times New Roman" w:hAnsi="Times New Roman" w:cs="Times New Roman"/>
          <w:noProof/>
          <w:sz w:val="24"/>
          <w:szCs w:val="24"/>
        </w:rPr>
        <w:t xml:space="preserve">in session </w:t>
      </w:r>
      <w:r w:rsidR="00E7501E" w:rsidRPr="00745D53">
        <w:rPr>
          <w:rFonts w:ascii="Times New Roman" w:hAnsi="Times New Roman" w:cs="Times New Roman"/>
          <w:noProof/>
          <w:sz w:val="24"/>
          <w:szCs w:val="24"/>
        </w:rPr>
        <w:lastRenderedPageBreak/>
        <w:t xml:space="preserve">one, </w:t>
      </w:r>
      <w:r w:rsidR="00093B3A" w:rsidRPr="00745D53">
        <w:rPr>
          <w:rFonts w:ascii="Times New Roman" w:hAnsi="Times New Roman" w:cs="Times New Roman"/>
          <w:noProof/>
          <w:sz w:val="24"/>
          <w:szCs w:val="24"/>
        </w:rPr>
        <w:t xml:space="preserve">followed by a </w:t>
      </w:r>
      <w:r w:rsidR="00DE29EB" w:rsidRPr="00745D53">
        <w:rPr>
          <w:rFonts w:ascii="Times New Roman" w:hAnsi="Times New Roman" w:cs="Times New Roman"/>
          <w:noProof/>
          <w:sz w:val="24"/>
          <w:szCs w:val="24"/>
        </w:rPr>
        <w:t xml:space="preserve">remote-confederate intake </w:t>
      </w:r>
      <w:r w:rsidR="00093B3A" w:rsidRPr="00745D53">
        <w:rPr>
          <w:rFonts w:ascii="Times New Roman" w:hAnsi="Times New Roman" w:cs="Times New Roman"/>
          <w:noProof/>
          <w:sz w:val="24"/>
          <w:szCs w:val="24"/>
        </w:rPr>
        <w:t>session</w:t>
      </w:r>
      <w:r w:rsidR="00E7501E" w:rsidRPr="00745D53">
        <w:rPr>
          <w:rFonts w:ascii="Times New Roman" w:hAnsi="Times New Roman" w:cs="Times New Roman"/>
          <w:noProof/>
          <w:sz w:val="24"/>
          <w:szCs w:val="24"/>
        </w:rPr>
        <w:t xml:space="preserve"> in session two</w:t>
      </w:r>
      <w:r w:rsidR="00093B3A" w:rsidRPr="00745D53">
        <w:rPr>
          <w:rFonts w:ascii="Times New Roman" w:hAnsi="Times New Roman" w:cs="Times New Roman"/>
          <w:noProof/>
          <w:sz w:val="24"/>
          <w:szCs w:val="24"/>
        </w:rPr>
        <w:t>.</w:t>
      </w:r>
      <w:r w:rsidR="00016835" w:rsidRPr="00745D53">
        <w:rPr>
          <w:rFonts w:ascii="Times New Roman" w:hAnsi="Times New Roman" w:cs="Times New Roman"/>
          <w:noProof/>
          <w:sz w:val="24"/>
          <w:szCs w:val="24"/>
        </w:rPr>
        <w:t xml:space="preserve"> These findings indicate that children may only be influenced by confederates in a novel eating context</w:t>
      </w:r>
      <w:r w:rsidR="00E7501E" w:rsidRPr="00745D53">
        <w:rPr>
          <w:rFonts w:ascii="Times New Roman" w:hAnsi="Times New Roman" w:cs="Times New Roman"/>
          <w:noProof/>
          <w:sz w:val="24"/>
          <w:szCs w:val="24"/>
        </w:rPr>
        <w:t xml:space="preserve"> (which they have not eaten in previously)</w:t>
      </w:r>
      <w:r w:rsidR="00016835" w:rsidRPr="00745D53">
        <w:rPr>
          <w:rFonts w:ascii="Times New Roman" w:hAnsi="Times New Roman" w:cs="Times New Roman"/>
          <w:noProof/>
          <w:sz w:val="24"/>
          <w:szCs w:val="24"/>
        </w:rPr>
        <w:t>, and may rely on their personal norms in contexts which they are familiar with.</w:t>
      </w:r>
      <w:r w:rsidR="00330807" w:rsidRPr="00745D53">
        <w:rPr>
          <w:rFonts w:ascii="Times New Roman" w:hAnsi="Times New Roman" w:cs="Times New Roman"/>
          <w:noProof/>
          <w:sz w:val="24"/>
          <w:szCs w:val="24"/>
        </w:rPr>
        <w:t xml:space="preserve"> </w:t>
      </w:r>
      <w:r w:rsidR="00016835" w:rsidRPr="00745D53">
        <w:rPr>
          <w:rFonts w:ascii="Times New Roman" w:hAnsi="Times New Roman" w:cs="Times New Roman"/>
          <w:noProof/>
          <w:sz w:val="24"/>
          <w:szCs w:val="24"/>
        </w:rPr>
        <w:t>However,</w:t>
      </w:r>
      <w:r w:rsidR="0007659A" w:rsidRPr="00745D53">
        <w:rPr>
          <w:rFonts w:ascii="Times New Roman" w:hAnsi="Times New Roman" w:cs="Times New Roman"/>
          <w:noProof/>
          <w:sz w:val="24"/>
          <w:szCs w:val="24"/>
        </w:rPr>
        <w:t xml:space="preserve"> </w:t>
      </w:r>
      <w:r w:rsidR="00F25ACA" w:rsidRPr="00745D53">
        <w:rPr>
          <w:rFonts w:ascii="Times New Roman" w:hAnsi="Times New Roman" w:cs="Times New Roman"/>
          <w:noProof/>
          <w:sz w:val="24"/>
          <w:szCs w:val="24"/>
        </w:rPr>
        <w:t xml:space="preserve">this has only been examined in one study using a remote-confederate design, </w:t>
      </w:r>
      <w:r w:rsidR="00016835" w:rsidRPr="00745D53">
        <w:rPr>
          <w:rFonts w:ascii="Times New Roman" w:hAnsi="Times New Roman" w:cs="Times New Roman"/>
          <w:noProof/>
          <w:sz w:val="24"/>
          <w:szCs w:val="24"/>
        </w:rPr>
        <w:t xml:space="preserve">therefore, </w:t>
      </w:r>
      <w:r w:rsidR="00F25ACA" w:rsidRPr="00745D53">
        <w:rPr>
          <w:rFonts w:ascii="Times New Roman" w:hAnsi="Times New Roman" w:cs="Times New Roman"/>
          <w:noProof/>
          <w:sz w:val="24"/>
          <w:szCs w:val="24"/>
        </w:rPr>
        <w:t>further research is needed to examine whether this is also the case with present confederates. Furthermore, it is not clear how long personal norms may persist for</w:t>
      </w:r>
      <w:r w:rsidR="00860A32" w:rsidRPr="00745D53">
        <w:rPr>
          <w:rFonts w:ascii="Times New Roman" w:hAnsi="Times New Roman" w:cs="Times New Roman"/>
          <w:noProof/>
          <w:sz w:val="24"/>
          <w:szCs w:val="24"/>
        </w:rPr>
        <w:t>, and whether children may be influenced by a confederate in the same setting at a later date, and research is needed to examine this.</w:t>
      </w:r>
    </w:p>
    <w:p w14:paraId="1A81ED80" w14:textId="4DFD4968" w:rsidR="00780934" w:rsidRPr="00745D53" w:rsidRDefault="007F01FF" w:rsidP="00780934">
      <w:pPr>
        <w:spacing w:line="480" w:lineRule="auto"/>
        <w:rPr>
          <w:rFonts w:ascii="Times New Roman" w:hAnsi="Times New Roman" w:cs="Times New Roman"/>
          <w:sz w:val="24"/>
          <w:szCs w:val="24"/>
        </w:rPr>
      </w:pPr>
      <w:bookmarkStart w:id="11" w:name="_Hlk89938053"/>
      <w:bookmarkEnd w:id="10"/>
      <w:r w:rsidRPr="00745D53">
        <w:rPr>
          <w:rFonts w:ascii="Times New Roman" w:hAnsi="Times New Roman" w:cs="Times New Roman"/>
          <w:sz w:val="24"/>
          <w:szCs w:val="24"/>
        </w:rPr>
        <w:t xml:space="preserve">An important consideration from this </w:t>
      </w:r>
      <w:r w:rsidR="0091193C" w:rsidRPr="00745D53">
        <w:rPr>
          <w:rFonts w:ascii="Times New Roman" w:hAnsi="Times New Roman" w:cs="Times New Roman"/>
          <w:sz w:val="24"/>
          <w:szCs w:val="24"/>
        </w:rPr>
        <w:t>this</w:t>
      </w:r>
      <w:r w:rsidRPr="00745D53">
        <w:rPr>
          <w:rFonts w:ascii="Times New Roman" w:hAnsi="Times New Roman" w:cs="Times New Roman"/>
          <w:sz w:val="24"/>
          <w:szCs w:val="24"/>
        </w:rPr>
        <w:t xml:space="preserve"> </w:t>
      </w:r>
      <w:r w:rsidR="0091193C" w:rsidRPr="00745D53">
        <w:rPr>
          <w:rFonts w:ascii="Times New Roman" w:hAnsi="Times New Roman" w:cs="Times New Roman"/>
          <w:sz w:val="24"/>
          <w:szCs w:val="24"/>
        </w:rPr>
        <w:t>systematic review</w:t>
      </w:r>
      <w:r w:rsidRPr="00745D53">
        <w:rPr>
          <w:rFonts w:ascii="Times New Roman" w:hAnsi="Times New Roman" w:cs="Times New Roman"/>
          <w:sz w:val="24"/>
          <w:szCs w:val="24"/>
        </w:rPr>
        <w:t xml:space="preserve"> and meta-analysis is that all of the studies which </w:t>
      </w:r>
      <w:r w:rsidR="0091193C" w:rsidRPr="00745D53">
        <w:rPr>
          <w:rFonts w:ascii="Times New Roman" w:hAnsi="Times New Roman" w:cs="Times New Roman"/>
          <w:sz w:val="24"/>
          <w:szCs w:val="24"/>
        </w:rPr>
        <w:t>us</w:t>
      </w:r>
      <w:r w:rsidRPr="00745D53">
        <w:rPr>
          <w:rFonts w:ascii="Times New Roman" w:hAnsi="Times New Roman" w:cs="Times New Roman"/>
          <w:sz w:val="24"/>
          <w:szCs w:val="24"/>
        </w:rPr>
        <w:t>ed</w:t>
      </w:r>
      <w:r w:rsidR="0091193C" w:rsidRPr="00745D53">
        <w:rPr>
          <w:rFonts w:ascii="Times New Roman" w:hAnsi="Times New Roman" w:cs="Times New Roman"/>
          <w:sz w:val="24"/>
          <w:szCs w:val="24"/>
        </w:rPr>
        <w:t xml:space="preserve"> present-confederates provided children with HFHS snack foods, whereas three of the four studies using the remote-confederate design provided children with healthy snacks </w:t>
      </w:r>
      <w:r w:rsidR="00780934" w:rsidRPr="00745D53">
        <w:rPr>
          <w:rFonts w:ascii="Times New Roman" w:hAnsi="Times New Roman" w:cs="Times New Roman"/>
          <w:sz w:val="24"/>
          <w:szCs w:val="24"/>
        </w:rPr>
        <w:fldChar w:fldCharType="begin" w:fldLock="1"/>
      </w:r>
      <w:r w:rsidR="00780934" w:rsidRPr="00745D53">
        <w:rPr>
          <w:rFonts w:ascii="Times New Roman" w:hAnsi="Times New Roman" w:cs="Times New Roman"/>
          <w:sz w:val="24"/>
          <w:szCs w:val="24"/>
        </w:rPr>
        <w:instrText>ADDIN CSL_CITATION {"citationItems":[{"id":"ITEM-1","itemData":{"DOI":"10.1016/j.appet.2017.02.015","ISBN":"0195-6663","ISSN":"10958304","PMID":"28192218","abstract":"There is initial evidence that beliefs about the eating behaviour of others (perceived eating norms) can influence children's vegetable consumption, but little research has examined the mechanisms explaining this effect. In two studies we aimed to replicate the effect that perceived eating norms have on children's vegetable consumption, and to explore mechanisms which may underlie the influence of perceived eating norms on children's vegetable consumption. Study 1 investigated whether children follow perceived eating norms due to a desire to maintain personal feelings of social acceptance. Study 2 investigated whether perceived eating norms influence eating behaviour because eating norms provide information which can remove uncertainty about how to behave. Across both studies children were exposed to vegetable consumption information of other children and their vegetable consumption was examined. In both studies children were influenced by perceived eating norms, eating more when led to believe others had eaten a large amount compared to when led to believe others had eaten no vegetables. In Study 1, children were influenced by a perceived eating norm regardless of whether they felt sure or unsure that other children accepted them. In Study 2, children were most influenced by a perceived eating norm if they were eating in a novel context in which it may have been uncertain how to behave, as opposed to an eating context that children had already encountered. Perceived eating norms may influence children's eating behaviour by removing uncertainty about how to behave, otherwise known as informational social influence.","author":[{"dropping-particle":"","family":"Sharps","given":"Maxine","non-dropping-particle":"","parse-names":false,"suffix":""},{"dropping-particle":"","family":"Robinson","given":"Eric","non-dropping-particle":"","parse-names":false,"suffix":""}],"container-title":"Appetite","id":"ITEM-1","issued":{"date-parts":[["2017"]]},"page":"41-50","publisher":"Elsevier Ltd","title":"Perceived eating norms and children's eating behaviour: An informational social influence account","type":"article-journal","volume":"113"},"uris":["http://www.mendeley.com/documents/?uuid=5023334a-6362-4f42-bbf2-c3ce40547580"]},{"id":"ITEM-2","itemData":{"DOI":"10.1186/s12966-015-0296-z","ISBN":"1479-5868","ISSN":"14795868","PMID":"26463044","abstract":"BACKGROUND: Beliefs about the eating behaviour of others (perceived eating norms) have been shown to influence eating behaviour in adults, but no research has examined whether young children are motivated by perceived eating norms.\\n\\nFINDINGS: Here we investigated the effect on vegetable intake of exposing children to information about the vegetable intake of other children. One hundred and forty three children aged 6-11 years old took part in a between-subjects experiment. Children were exposed to information suggesting that other children had eaten a large amount of carrots, no carrots, or control information. Children ate more carrots when they believed that other children had eaten a large amount of carrots, compared to all other conditions.\\n\\nCONCLUSIONS: Perceived eating norms can influence vegetable intake in young children and making use of eating norms to promote healthier eating in children warrants investigation.","author":[{"dropping-particle":"","family":"Sharps","given":"Maxine","non-dropping-particle":"","parse-names":false,"suffix":""},{"dropping-particle":"","family":"Robinson","given":"Eric","non-dropping-particle":"","parse-names":false,"suffix":""}],"container-title":"International Journal of Behavioral Nutrition and Physical Activity","id":"ITEM-2","issue":"1","issued":{"date-parts":[["2015"]]},"page":"10-13","publisher":"International Journal of Behavioral Nutrition and Physical Activity","title":"Perceived eating norms and vegetable consumption in children","type":"article-journal","volume":"12"},"uris":["http://www.mendeley.com/documents/?uuid=59bde3a9-c79b-426b-8c56-942c06f8e10f"]}],"mendeley":{"formattedCitation":"(Sharps &amp; Robinson, 2015, 2017)","plainTextFormattedCitation":"(Sharps &amp; Robinson, 2015, 2017)","previouslyFormattedCitation":"(Sharps &amp; Robinson, 2015, 2017)"},"properties":{"noteIndex":0},"schema":"https://github.com/citation-style-language/schema/raw/master/csl-citation.json"}</w:instrText>
      </w:r>
      <w:r w:rsidR="00780934" w:rsidRPr="00745D53">
        <w:rPr>
          <w:rFonts w:ascii="Times New Roman" w:hAnsi="Times New Roman" w:cs="Times New Roman"/>
          <w:sz w:val="24"/>
          <w:szCs w:val="24"/>
        </w:rPr>
        <w:fldChar w:fldCharType="separate"/>
      </w:r>
      <w:r w:rsidR="00780934" w:rsidRPr="00745D53">
        <w:rPr>
          <w:rFonts w:ascii="Times New Roman" w:hAnsi="Times New Roman" w:cs="Times New Roman"/>
          <w:noProof/>
          <w:sz w:val="24"/>
          <w:szCs w:val="24"/>
        </w:rPr>
        <w:t>(Sharps &amp; Robinson, 2015, 2017)</w:t>
      </w:r>
      <w:r w:rsidR="00780934" w:rsidRPr="00745D53">
        <w:rPr>
          <w:rFonts w:ascii="Times New Roman" w:hAnsi="Times New Roman" w:cs="Times New Roman"/>
          <w:sz w:val="24"/>
          <w:szCs w:val="24"/>
        </w:rPr>
        <w:fldChar w:fldCharType="end"/>
      </w:r>
      <w:r w:rsidR="0091193C" w:rsidRPr="00745D53">
        <w:rPr>
          <w:rFonts w:ascii="Times New Roman" w:hAnsi="Times New Roman" w:cs="Times New Roman"/>
          <w:sz w:val="24"/>
          <w:szCs w:val="24"/>
        </w:rPr>
        <w:t>. Therefore, while larger effects were observed for remote-confederates (large effect) than present-confederates (medium effect), and for healthy snack foods (large effect) than HFHS snack foods (medium effect),</w:t>
      </w:r>
      <w:r w:rsidR="00780934" w:rsidRPr="00745D53">
        <w:rPr>
          <w:rFonts w:ascii="Times New Roman" w:hAnsi="Times New Roman" w:cs="Times New Roman"/>
          <w:sz w:val="24"/>
          <w:szCs w:val="24"/>
        </w:rPr>
        <w:t xml:space="preserve"> </w:t>
      </w:r>
      <w:bookmarkEnd w:id="11"/>
      <w:r w:rsidR="00780934" w:rsidRPr="00745D53">
        <w:rPr>
          <w:rFonts w:ascii="Times New Roman" w:hAnsi="Times New Roman" w:cs="Times New Roman"/>
          <w:sz w:val="24"/>
          <w:szCs w:val="24"/>
        </w:rPr>
        <w:t>it is not clear whether the observed difference in effect sizes for the two sub-group analyses may be due to confederate or food type. Further research is needed to examine whether present confederates influence children’s vegetable consumption, and whether remote-confederates influence children’s HFHS snack food intake to gain a greater understanding of this difference in observed effect sizes.</w:t>
      </w:r>
    </w:p>
    <w:p w14:paraId="156E432E" w14:textId="77777777" w:rsidR="007E3CF7" w:rsidRPr="00745D53" w:rsidRDefault="007E3CF7" w:rsidP="00CB723A">
      <w:pPr>
        <w:spacing w:line="480" w:lineRule="auto"/>
        <w:rPr>
          <w:rFonts w:ascii="Times New Roman" w:hAnsi="Times New Roman" w:cs="Times New Roman"/>
          <w:i/>
          <w:iCs/>
          <w:sz w:val="24"/>
          <w:szCs w:val="24"/>
        </w:rPr>
      </w:pPr>
    </w:p>
    <w:p w14:paraId="1E560F97" w14:textId="64CD7F4E" w:rsidR="00E75D21" w:rsidRPr="00745D53" w:rsidRDefault="009847F9" w:rsidP="00CB723A">
      <w:pPr>
        <w:spacing w:line="480" w:lineRule="auto"/>
        <w:rPr>
          <w:rFonts w:ascii="Times New Roman" w:hAnsi="Times New Roman" w:cs="Times New Roman"/>
          <w:i/>
          <w:iCs/>
          <w:sz w:val="24"/>
          <w:szCs w:val="24"/>
        </w:rPr>
      </w:pPr>
      <w:r w:rsidRPr="00745D53">
        <w:rPr>
          <w:rFonts w:ascii="Times New Roman" w:hAnsi="Times New Roman" w:cs="Times New Roman"/>
          <w:i/>
          <w:iCs/>
          <w:sz w:val="24"/>
          <w:szCs w:val="24"/>
        </w:rPr>
        <w:t xml:space="preserve">4.2 </w:t>
      </w:r>
      <w:r w:rsidR="00E75D21" w:rsidRPr="00745D53">
        <w:rPr>
          <w:rFonts w:ascii="Times New Roman" w:hAnsi="Times New Roman" w:cs="Times New Roman"/>
          <w:i/>
          <w:iCs/>
          <w:sz w:val="24"/>
          <w:szCs w:val="24"/>
        </w:rPr>
        <w:t>Moderators</w:t>
      </w:r>
    </w:p>
    <w:p w14:paraId="66A0D531" w14:textId="322620B7" w:rsidR="00E75D21" w:rsidRPr="00745D53" w:rsidRDefault="00E75D21" w:rsidP="00CB723A">
      <w:pPr>
        <w:spacing w:line="480" w:lineRule="auto"/>
        <w:rPr>
          <w:rFonts w:ascii="Times New Roman" w:hAnsi="Times New Roman" w:cs="Times New Roman"/>
          <w:sz w:val="24"/>
          <w:szCs w:val="24"/>
        </w:rPr>
      </w:pPr>
      <w:r w:rsidRPr="00745D53">
        <w:rPr>
          <w:rFonts w:ascii="Times New Roman" w:hAnsi="Times New Roman" w:cs="Times New Roman"/>
          <w:sz w:val="24"/>
          <w:szCs w:val="24"/>
        </w:rPr>
        <w:t xml:space="preserve">Studies in this review </w:t>
      </w:r>
      <w:r w:rsidR="00394F20" w:rsidRPr="00745D53">
        <w:rPr>
          <w:rFonts w:ascii="Times New Roman" w:hAnsi="Times New Roman" w:cs="Times New Roman"/>
          <w:sz w:val="24"/>
          <w:szCs w:val="24"/>
        </w:rPr>
        <w:t>showed that self-esteem</w:t>
      </w:r>
      <w:r w:rsidR="006D0B5E" w:rsidRPr="00745D53">
        <w:rPr>
          <w:rFonts w:ascii="Times New Roman" w:hAnsi="Times New Roman" w:cs="Times New Roman"/>
          <w:sz w:val="24"/>
          <w:szCs w:val="24"/>
        </w:rPr>
        <w:t>, emotions, and</w:t>
      </w:r>
      <w:r w:rsidRPr="00745D53">
        <w:rPr>
          <w:rFonts w:ascii="Times New Roman" w:hAnsi="Times New Roman" w:cs="Times New Roman"/>
          <w:sz w:val="24"/>
          <w:szCs w:val="24"/>
        </w:rPr>
        <w:t xml:space="preserve"> weight-status</w:t>
      </w:r>
      <w:r w:rsidR="006D0B5E" w:rsidRPr="00745D53">
        <w:rPr>
          <w:rFonts w:ascii="Times New Roman" w:hAnsi="Times New Roman" w:cs="Times New Roman"/>
          <w:sz w:val="24"/>
          <w:szCs w:val="24"/>
        </w:rPr>
        <w:t xml:space="preserve"> may be potential moderators</w:t>
      </w:r>
      <w:r w:rsidR="001E6E5D" w:rsidRPr="00745D53">
        <w:rPr>
          <w:rFonts w:ascii="Times New Roman" w:hAnsi="Times New Roman" w:cs="Times New Roman"/>
          <w:sz w:val="24"/>
          <w:szCs w:val="24"/>
        </w:rPr>
        <w:t xml:space="preserve"> of confederate intake on children’s food intake. However, the results regarding weight-status were conflicting, with only one of two studies showing that weight-status </w:t>
      </w:r>
      <w:r w:rsidR="001E6E5D" w:rsidRPr="00745D53">
        <w:rPr>
          <w:rFonts w:ascii="Times New Roman" w:hAnsi="Times New Roman" w:cs="Times New Roman"/>
          <w:sz w:val="24"/>
          <w:szCs w:val="24"/>
        </w:rPr>
        <w:lastRenderedPageBreak/>
        <w:t xml:space="preserve">moderated the effect of confederate intake. </w:t>
      </w:r>
      <w:r w:rsidR="005852EC" w:rsidRPr="00745D53">
        <w:rPr>
          <w:rFonts w:ascii="Times New Roman" w:hAnsi="Times New Roman" w:cs="Times New Roman"/>
          <w:sz w:val="24"/>
          <w:szCs w:val="24"/>
        </w:rPr>
        <w:t>Since</w:t>
      </w:r>
      <w:r w:rsidR="001E6E5D" w:rsidRPr="00745D53">
        <w:rPr>
          <w:rFonts w:ascii="Times New Roman" w:hAnsi="Times New Roman" w:cs="Times New Roman"/>
          <w:sz w:val="24"/>
          <w:szCs w:val="24"/>
        </w:rPr>
        <w:t xml:space="preserve"> only one study examined the role of emotions and one study examined the role of self-esteem, further research is needed to examine these factors as moderators of confederate intake. </w:t>
      </w:r>
    </w:p>
    <w:p w14:paraId="1A5FB36D" w14:textId="77777777" w:rsidR="007E3CF7" w:rsidRPr="00745D53" w:rsidRDefault="007E3CF7" w:rsidP="00CB723A">
      <w:pPr>
        <w:spacing w:line="480" w:lineRule="auto"/>
        <w:rPr>
          <w:rFonts w:ascii="Times New Roman" w:hAnsi="Times New Roman" w:cs="Times New Roman"/>
          <w:i/>
          <w:iCs/>
          <w:sz w:val="24"/>
          <w:szCs w:val="24"/>
        </w:rPr>
      </w:pPr>
    </w:p>
    <w:p w14:paraId="2F885563" w14:textId="14742CC4" w:rsidR="0091339E" w:rsidRPr="00745D53" w:rsidRDefault="009847F9" w:rsidP="00CB723A">
      <w:pPr>
        <w:spacing w:line="480" w:lineRule="auto"/>
        <w:rPr>
          <w:rFonts w:ascii="Times New Roman" w:hAnsi="Times New Roman" w:cs="Times New Roman"/>
          <w:i/>
          <w:iCs/>
          <w:sz w:val="24"/>
          <w:szCs w:val="24"/>
        </w:rPr>
      </w:pPr>
      <w:r w:rsidRPr="00745D53">
        <w:rPr>
          <w:rFonts w:ascii="Times New Roman" w:hAnsi="Times New Roman" w:cs="Times New Roman"/>
          <w:i/>
          <w:iCs/>
          <w:sz w:val="24"/>
          <w:szCs w:val="24"/>
        </w:rPr>
        <w:t xml:space="preserve">4.3 </w:t>
      </w:r>
      <w:r w:rsidR="00500583" w:rsidRPr="00745D53">
        <w:rPr>
          <w:rFonts w:ascii="Times New Roman" w:hAnsi="Times New Roman" w:cs="Times New Roman"/>
          <w:i/>
          <w:iCs/>
          <w:sz w:val="24"/>
          <w:szCs w:val="24"/>
        </w:rPr>
        <w:t>Limitations and g</w:t>
      </w:r>
      <w:r w:rsidR="002F5CB6" w:rsidRPr="00745D53">
        <w:rPr>
          <w:rFonts w:ascii="Times New Roman" w:hAnsi="Times New Roman" w:cs="Times New Roman"/>
          <w:i/>
          <w:iCs/>
          <w:sz w:val="24"/>
          <w:szCs w:val="24"/>
        </w:rPr>
        <w:t>aps in knowledge</w:t>
      </w:r>
    </w:p>
    <w:p w14:paraId="1C407DC6" w14:textId="43DD5FFB" w:rsidR="000078F6" w:rsidRPr="00745D53" w:rsidRDefault="00500583" w:rsidP="00CB723A">
      <w:pPr>
        <w:spacing w:line="480" w:lineRule="auto"/>
        <w:jc w:val="both"/>
        <w:rPr>
          <w:rFonts w:ascii="Times New Roman" w:hAnsi="Times New Roman" w:cs="Times New Roman"/>
          <w:sz w:val="24"/>
          <w:szCs w:val="24"/>
        </w:rPr>
      </w:pPr>
      <w:r w:rsidRPr="00745D53">
        <w:rPr>
          <w:rFonts w:ascii="Times New Roman" w:hAnsi="Times New Roman" w:cs="Times New Roman"/>
          <w:sz w:val="24"/>
          <w:szCs w:val="24"/>
        </w:rPr>
        <w:t>All of the studies experimentally examined the influence of a confederate on children’s food intake for a variety of foods, and were well-designed. However,</w:t>
      </w:r>
      <w:r w:rsidR="00776F2F" w:rsidRPr="00745D53">
        <w:rPr>
          <w:rFonts w:ascii="Times New Roman" w:hAnsi="Times New Roman" w:cs="Times New Roman"/>
          <w:sz w:val="24"/>
          <w:szCs w:val="24"/>
        </w:rPr>
        <w:t xml:space="preserve"> this systematic review and meta-analysis is not without limitations. First, there were only a small number of studies included in the meta-analysis (six) and the sub-group analyses contained fewer than this. Therefore, while the findings provide insight into the influence of confederates on children’s eating behaviour, caution must be taking when interpreting the results. Second,</w:t>
      </w:r>
      <w:r w:rsidRPr="00745D53">
        <w:rPr>
          <w:rFonts w:ascii="Times New Roman" w:hAnsi="Times New Roman" w:cs="Times New Roman"/>
          <w:sz w:val="24"/>
          <w:szCs w:val="24"/>
        </w:rPr>
        <w:t xml:space="preserve"> only one study included a control group </w:t>
      </w:r>
      <w:r w:rsidRPr="00745D53">
        <w:rPr>
          <w:rFonts w:ascii="Times New Roman" w:hAnsi="Times New Roman" w:cs="Times New Roman"/>
          <w:sz w:val="24"/>
          <w:szCs w:val="24"/>
        </w:rPr>
        <w:fldChar w:fldCharType="begin" w:fldLock="1"/>
      </w:r>
      <w:r w:rsidRPr="00745D53">
        <w:rPr>
          <w:rFonts w:ascii="Times New Roman" w:hAnsi="Times New Roman" w:cs="Times New Roman"/>
          <w:sz w:val="24"/>
          <w:szCs w:val="24"/>
        </w:rPr>
        <w:instrText>ADDIN CSL_CITATION {"citationItems":[{"id":"ITEM-1","itemData":{"DOI":"10.1186/s12966-015-0296-z","ISBN":"1479-5868","ISSN":"14795868","PMID":"26463044","abstract":"BACKGROUND: Beliefs about the eating behaviour of others (perceived eating norms) have been shown to influence eating behaviour in adults, but no research has examined whether young children are motivated by perceived eating norms.\\n\\nFINDINGS: Here we investigated the effect on vegetable intake of exposing children to information about the vegetable intake of other children. One hundred and forty three children aged 6-11 years old took part in a between-subjects experiment. Children were exposed to information suggesting that other children had eaten a large amount of carrots, no carrots, or control information. Children ate more carrots when they believed that other children had eaten a large amount of carrots, compared to all other conditions.\\n\\nCONCLUSIONS: Perceived eating norms can influence vegetable intake in young children and making use of eating norms to promote healthier eating in children warrants investigation.","author":[{"dropping-particle":"","family":"Sharps","given":"Maxine","non-dropping-particle":"","parse-names":false,"suffix":""},{"dropping-particle":"","family":"Robinson","given":"Eric","non-dropping-particle":"","parse-names":false,"suffix":""}],"container-title":"International Journal of Behavioral Nutrition and Physical Activity","id":"ITEM-1","issue":"1","issued":{"date-parts":[["2015"]]},"page":"10-13","publisher":"International Journal of Behavioral Nutrition and Physical Activity","title":"Perceived eating norms and vegetable consumption in children","type":"article-journal","volume":"12"},"uris":["http://www.mendeley.com/documents/?uuid=59bde3a9-c79b-426b-8c56-942c06f8e10f"]}],"mendeley":{"formattedCitation":"(Sharps &amp; Robinson, 2015)","plainTextFormattedCitation":"(Sharps &amp; Robinson, 2015)","previouslyFormattedCitation":"(Sharps &amp; Robinson, 2015)"},"properties":{"noteIndex":0},"schema":"https://github.com/citation-style-language/schema/raw/master/csl-citation.json"}</w:instrText>
      </w:r>
      <w:r w:rsidRPr="00745D53">
        <w:rPr>
          <w:rFonts w:ascii="Times New Roman" w:hAnsi="Times New Roman" w:cs="Times New Roman"/>
          <w:sz w:val="24"/>
          <w:szCs w:val="24"/>
        </w:rPr>
        <w:fldChar w:fldCharType="separate"/>
      </w:r>
      <w:r w:rsidRPr="00745D53">
        <w:rPr>
          <w:rFonts w:ascii="Times New Roman" w:hAnsi="Times New Roman" w:cs="Times New Roman"/>
          <w:noProof/>
          <w:sz w:val="24"/>
          <w:szCs w:val="24"/>
        </w:rPr>
        <w:t>(Sharps &amp; Robinson, 2015)</w:t>
      </w:r>
      <w:r w:rsidRPr="00745D53">
        <w:rPr>
          <w:rFonts w:ascii="Times New Roman" w:hAnsi="Times New Roman" w:cs="Times New Roman"/>
          <w:sz w:val="24"/>
          <w:szCs w:val="24"/>
        </w:rPr>
        <w:fldChar w:fldCharType="end"/>
      </w:r>
      <w:r w:rsidRPr="00745D53">
        <w:rPr>
          <w:rFonts w:ascii="Times New Roman" w:hAnsi="Times New Roman" w:cs="Times New Roman"/>
          <w:sz w:val="24"/>
          <w:szCs w:val="24"/>
        </w:rPr>
        <w:t xml:space="preserve">, therefore, it is not possible to determine how </w:t>
      </w:r>
      <w:r w:rsidR="00CC5E6C" w:rsidRPr="00745D53">
        <w:rPr>
          <w:rFonts w:ascii="Times New Roman" w:hAnsi="Times New Roman" w:cs="Times New Roman"/>
          <w:sz w:val="24"/>
          <w:szCs w:val="24"/>
        </w:rPr>
        <w:t xml:space="preserve">much </w:t>
      </w:r>
      <w:r w:rsidRPr="00745D53">
        <w:rPr>
          <w:rFonts w:ascii="Times New Roman" w:hAnsi="Times New Roman" w:cs="Times New Roman"/>
          <w:sz w:val="24"/>
          <w:szCs w:val="24"/>
        </w:rPr>
        <w:t xml:space="preserve">children would have eaten without </w:t>
      </w:r>
      <w:r w:rsidR="00897832" w:rsidRPr="00745D53">
        <w:rPr>
          <w:rFonts w:ascii="Times New Roman" w:hAnsi="Times New Roman" w:cs="Times New Roman"/>
          <w:sz w:val="24"/>
          <w:szCs w:val="24"/>
        </w:rPr>
        <w:t>being exposed to present or remote-confederates</w:t>
      </w:r>
      <w:r w:rsidRPr="00745D53">
        <w:rPr>
          <w:rFonts w:ascii="Times New Roman" w:hAnsi="Times New Roman" w:cs="Times New Roman"/>
          <w:sz w:val="24"/>
          <w:szCs w:val="24"/>
        </w:rPr>
        <w:t xml:space="preserve">. Studies including a control group where participants eat in the absence of </w:t>
      </w:r>
      <w:r w:rsidR="00897832" w:rsidRPr="00745D53">
        <w:rPr>
          <w:rFonts w:ascii="Times New Roman" w:hAnsi="Times New Roman" w:cs="Times New Roman"/>
          <w:sz w:val="24"/>
          <w:szCs w:val="24"/>
        </w:rPr>
        <w:t>present or remote-</w:t>
      </w:r>
      <w:r w:rsidRPr="00745D53">
        <w:rPr>
          <w:rFonts w:ascii="Times New Roman" w:hAnsi="Times New Roman" w:cs="Times New Roman"/>
          <w:sz w:val="24"/>
          <w:szCs w:val="24"/>
        </w:rPr>
        <w:t>confederate</w:t>
      </w:r>
      <w:r w:rsidR="00521E7D" w:rsidRPr="00745D53">
        <w:rPr>
          <w:rFonts w:ascii="Times New Roman" w:hAnsi="Times New Roman" w:cs="Times New Roman"/>
          <w:sz w:val="24"/>
          <w:szCs w:val="24"/>
        </w:rPr>
        <w:t>s</w:t>
      </w:r>
      <w:r w:rsidRPr="00745D53">
        <w:rPr>
          <w:rFonts w:ascii="Times New Roman" w:hAnsi="Times New Roman" w:cs="Times New Roman"/>
          <w:sz w:val="24"/>
          <w:szCs w:val="24"/>
        </w:rPr>
        <w:t xml:space="preserve"> would be a valuable addition to this research area, and would allow for the examination of how much children’s food intake differs when with a high, low or </w:t>
      </w:r>
      <w:r w:rsidR="0019567C" w:rsidRPr="00745D53">
        <w:rPr>
          <w:rFonts w:ascii="Times New Roman" w:hAnsi="Times New Roman" w:cs="Times New Roman"/>
          <w:sz w:val="24"/>
          <w:szCs w:val="24"/>
        </w:rPr>
        <w:t>no-intake</w:t>
      </w:r>
      <w:r w:rsidRPr="00745D53">
        <w:rPr>
          <w:rFonts w:ascii="Times New Roman" w:hAnsi="Times New Roman" w:cs="Times New Roman"/>
          <w:sz w:val="24"/>
          <w:szCs w:val="24"/>
        </w:rPr>
        <w:t xml:space="preserve"> confederate compared to when eating alone. </w:t>
      </w:r>
      <w:r w:rsidR="00776F2F" w:rsidRPr="00745D53">
        <w:rPr>
          <w:rFonts w:ascii="Times New Roman" w:hAnsi="Times New Roman" w:cs="Times New Roman"/>
          <w:sz w:val="24"/>
          <w:szCs w:val="24"/>
        </w:rPr>
        <w:t xml:space="preserve">Third, </w:t>
      </w:r>
      <w:r w:rsidR="006A5BBD" w:rsidRPr="00745D53">
        <w:rPr>
          <w:rFonts w:ascii="Times New Roman" w:hAnsi="Times New Roman" w:cs="Times New Roman"/>
          <w:sz w:val="24"/>
          <w:szCs w:val="24"/>
        </w:rPr>
        <w:t>t</w:t>
      </w:r>
      <w:r w:rsidR="0091339E" w:rsidRPr="00745D53">
        <w:rPr>
          <w:rFonts w:ascii="Times New Roman" w:hAnsi="Times New Roman" w:cs="Times New Roman"/>
          <w:sz w:val="24"/>
          <w:szCs w:val="24"/>
        </w:rPr>
        <w:t>he studies here examined children’s snack food intake and demonstrated that children were influenced by the intake of the confederate</w:t>
      </w:r>
      <w:r w:rsidR="00CB723A" w:rsidRPr="00745D53">
        <w:rPr>
          <w:rFonts w:ascii="Times New Roman" w:hAnsi="Times New Roman" w:cs="Times New Roman"/>
          <w:sz w:val="24"/>
          <w:szCs w:val="24"/>
        </w:rPr>
        <w:t>s</w:t>
      </w:r>
      <w:r w:rsidR="0091339E" w:rsidRPr="00745D53">
        <w:rPr>
          <w:rFonts w:ascii="Times New Roman" w:hAnsi="Times New Roman" w:cs="Times New Roman"/>
          <w:sz w:val="24"/>
          <w:szCs w:val="24"/>
        </w:rPr>
        <w:t xml:space="preserve"> for both </w:t>
      </w:r>
      <w:r w:rsidR="00A0745E" w:rsidRPr="00745D53">
        <w:rPr>
          <w:rFonts w:ascii="Times New Roman" w:hAnsi="Times New Roman" w:cs="Times New Roman"/>
          <w:sz w:val="24"/>
          <w:szCs w:val="24"/>
        </w:rPr>
        <w:t xml:space="preserve">high (cookies and </w:t>
      </w:r>
      <w:r w:rsidR="003709BA" w:rsidRPr="00745D53">
        <w:rPr>
          <w:rFonts w:ascii="Times New Roman" w:hAnsi="Times New Roman" w:cs="Times New Roman"/>
          <w:sz w:val="24"/>
          <w:szCs w:val="24"/>
        </w:rPr>
        <w:t>sweets/</w:t>
      </w:r>
      <w:r w:rsidR="00A0745E" w:rsidRPr="00745D53">
        <w:rPr>
          <w:rFonts w:ascii="Times New Roman" w:hAnsi="Times New Roman" w:cs="Times New Roman"/>
          <w:sz w:val="24"/>
          <w:szCs w:val="24"/>
        </w:rPr>
        <w:t>candy) and low calorie (vegetables) snack foods</w:t>
      </w:r>
      <w:r w:rsidR="001559FC" w:rsidRPr="00745D53">
        <w:rPr>
          <w:rFonts w:ascii="Times New Roman" w:hAnsi="Times New Roman" w:cs="Times New Roman"/>
          <w:sz w:val="24"/>
          <w:szCs w:val="24"/>
        </w:rPr>
        <w:t xml:space="preserve"> in a school or laboratory environment</w:t>
      </w:r>
      <w:r w:rsidR="0091339E" w:rsidRPr="00745D53">
        <w:rPr>
          <w:rFonts w:ascii="Times New Roman" w:hAnsi="Times New Roman" w:cs="Times New Roman"/>
          <w:sz w:val="24"/>
          <w:szCs w:val="24"/>
        </w:rPr>
        <w:t xml:space="preserve">. However, no studies to our knowledge, have examined whether children are influenced by </w:t>
      </w:r>
      <w:r w:rsidR="00897832" w:rsidRPr="00745D53">
        <w:rPr>
          <w:rFonts w:ascii="Times New Roman" w:hAnsi="Times New Roman" w:cs="Times New Roman"/>
          <w:sz w:val="24"/>
          <w:szCs w:val="24"/>
        </w:rPr>
        <w:t>confederates</w:t>
      </w:r>
      <w:r w:rsidR="0091339E" w:rsidRPr="00745D53">
        <w:rPr>
          <w:rFonts w:ascii="Times New Roman" w:hAnsi="Times New Roman" w:cs="Times New Roman"/>
          <w:sz w:val="24"/>
          <w:szCs w:val="24"/>
        </w:rPr>
        <w:t xml:space="preserve"> for main meals. According to Stok et al (2016), the effectiveness of social norms may be restricted to the situations in which people eat with their peers</w:t>
      </w:r>
      <w:r w:rsidR="004205AE" w:rsidRPr="00745D53">
        <w:rPr>
          <w:rFonts w:ascii="Times New Roman" w:hAnsi="Times New Roman" w:cs="Times New Roman"/>
          <w:sz w:val="24"/>
          <w:szCs w:val="24"/>
        </w:rPr>
        <w:t>.</w:t>
      </w:r>
      <w:r w:rsidR="0091339E" w:rsidRPr="00745D53">
        <w:rPr>
          <w:rFonts w:ascii="Times New Roman" w:hAnsi="Times New Roman" w:cs="Times New Roman"/>
          <w:sz w:val="24"/>
          <w:szCs w:val="24"/>
        </w:rPr>
        <w:t xml:space="preserve"> </w:t>
      </w:r>
      <w:r w:rsidR="003709BA" w:rsidRPr="00745D53">
        <w:rPr>
          <w:rFonts w:ascii="Times New Roman" w:hAnsi="Times New Roman" w:cs="Times New Roman"/>
          <w:sz w:val="24"/>
          <w:szCs w:val="24"/>
        </w:rPr>
        <w:t>Therefore, u</w:t>
      </w:r>
      <w:r w:rsidR="0091339E" w:rsidRPr="00745D53">
        <w:rPr>
          <w:rFonts w:ascii="Times New Roman" w:hAnsi="Times New Roman" w:cs="Times New Roman"/>
          <w:sz w:val="24"/>
          <w:szCs w:val="24"/>
        </w:rPr>
        <w:t xml:space="preserve">nderstanding whether children are influenced by the intake of </w:t>
      </w:r>
      <w:r w:rsidR="003709BA" w:rsidRPr="00745D53">
        <w:rPr>
          <w:rFonts w:ascii="Times New Roman" w:hAnsi="Times New Roman" w:cs="Times New Roman"/>
          <w:sz w:val="24"/>
          <w:szCs w:val="24"/>
        </w:rPr>
        <w:t>confederates</w:t>
      </w:r>
      <w:r w:rsidR="0091339E" w:rsidRPr="00745D53">
        <w:rPr>
          <w:rFonts w:ascii="Times New Roman" w:hAnsi="Times New Roman" w:cs="Times New Roman"/>
          <w:sz w:val="24"/>
          <w:szCs w:val="24"/>
        </w:rPr>
        <w:t xml:space="preserve"> </w:t>
      </w:r>
      <w:r w:rsidR="0091339E" w:rsidRPr="00745D53">
        <w:rPr>
          <w:rFonts w:ascii="Times New Roman" w:hAnsi="Times New Roman" w:cs="Times New Roman"/>
          <w:sz w:val="24"/>
          <w:szCs w:val="24"/>
        </w:rPr>
        <w:lastRenderedPageBreak/>
        <w:t xml:space="preserve">in different environments and during different meal times would add to existing theory about when and where </w:t>
      </w:r>
      <w:r w:rsidR="00E0726E" w:rsidRPr="00745D53">
        <w:rPr>
          <w:rFonts w:ascii="Times New Roman" w:hAnsi="Times New Roman" w:cs="Times New Roman"/>
          <w:sz w:val="24"/>
          <w:szCs w:val="24"/>
        </w:rPr>
        <w:t>peers</w:t>
      </w:r>
      <w:r w:rsidR="00904604" w:rsidRPr="00745D53">
        <w:rPr>
          <w:rFonts w:ascii="Times New Roman" w:hAnsi="Times New Roman" w:cs="Times New Roman"/>
          <w:sz w:val="24"/>
          <w:szCs w:val="24"/>
        </w:rPr>
        <w:t>, and confederates,</w:t>
      </w:r>
      <w:r w:rsidR="0091339E" w:rsidRPr="00745D53">
        <w:rPr>
          <w:rFonts w:ascii="Times New Roman" w:hAnsi="Times New Roman" w:cs="Times New Roman"/>
          <w:sz w:val="24"/>
          <w:szCs w:val="24"/>
        </w:rPr>
        <w:t xml:space="preserve"> influence children’s eating behaviour.</w:t>
      </w:r>
    </w:p>
    <w:p w14:paraId="15C87B50" w14:textId="77777777" w:rsidR="007E3CF7" w:rsidRPr="00745D53" w:rsidRDefault="007E3CF7" w:rsidP="00CB723A">
      <w:pPr>
        <w:spacing w:line="480" w:lineRule="auto"/>
        <w:rPr>
          <w:rFonts w:ascii="Times New Roman" w:hAnsi="Times New Roman" w:cs="Times New Roman"/>
          <w:i/>
          <w:iCs/>
          <w:sz w:val="24"/>
          <w:szCs w:val="24"/>
        </w:rPr>
      </w:pPr>
    </w:p>
    <w:p w14:paraId="55434463" w14:textId="04F80905" w:rsidR="004F6406" w:rsidRPr="00745D53" w:rsidRDefault="009847F9" w:rsidP="00CB723A">
      <w:pPr>
        <w:spacing w:line="480" w:lineRule="auto"/>
        <w:rPr>
          <w:rFonts w:ascii="Times New Roman" w:hAnsi="Times New Roman" w:cs="Times New Roman"/>
          <w:i/>
          <w:iCs/>
          <w:sz w:val="24"/>
          <w:szCs w:val="24"/>
        </w:rPr>
      </w:pPr>
      <w:r w:rsidRPr="00745D53">
        <w:rPr>
          <w:rFonts w:ascii="Times New Roman" w:hAnsi="Times New Roman" w:cs="Times New Roman"/>
          <w:i/>
          <w:iCs/>
          <w:sz w:val="24"/>
          <w:szCs w:val="24"/>
        </w:rPr>
        <w:t xml:space="preserve">4.4 </w:t>
      </w:r>
      <w:r w:rsidR="004F6406" w:rsidRPr="00745D53">
        <w:rPr>
          <w:rFonts w:ascii="Times New Roman" w:hAnsi="Times New Roman" w:cs="Times New Roman"/>
          <w:i/>
          <w:iCs/>
          <w:sz w:val="24"/>
          <w:szCs w:val="24"/>
        </w:rPr>
        <w:t>Conclusions</w:t>
      </w:r>
    </w:p>
    <w:p w14:paraId="10A36C33" w14:textId="4FE78BBC" w:rsidR="005810BF" w:rsidRPr="00745D53" w:rsidRDefault="00C339DF" w:rsidP="00CB723A">
      <w:pPr>
        <w:spacing w:line="480" w:lineRule="auto"/>
        <w:rPr>
          <w:rFonts w:ascii="Times New Roman" w:hAnsi="Times New Roman" w:cs="Times New Roman"/>
          <w:sz w:val="24"/>
          <w:szCs w:val="24"/>
        </w:rPr>
      </w:pPr>
      <w:r w:rsidRPr="00745D53">
        <w:rPr>
          <w:rFonts w:ascii="Times New Roman" w:hAnsi="Times New Roman" w:cs="Times New Roman"/>
          <w:sz w:val="24"/>
          <w:szCs w:val="24"/>
        </w:rPr>
        <w:t>I</w:t>
      </w:r>
      <w:r w:rsidR="00521C0B" w:rsidRPr="00745D53">
        <w:rPr>
          <w:rFonts w:ascii="Times New Roman" w:hAnsi="Times New Roman" w:cs="Times New Roman"/>
          <w:sz w:val="24"/>
          <w:szCs w:val="24"/>
        </w:rPr>
        <w:t xml:space="preserve">n conclusion, this systematic review and meta-analysis provides </w:t>
      </w:r>
      <w:r w:rsidR="003900DE" w:rsidRPr="00745D53">
        <w:rPr>
          <w:rFonts w:ascii="Times New Roman" w:hAnsi="Times New Roman" w:cs="Times New Roman"/>
          <w:sz w:val="24"/>
          <w:szCs w:val="24"/>
        </w:rPr>
        <w:t xml:space="preserve">consistent </w:t>
      </w:r>
      <w:r w:rsidR="00521C0B" w:rsidRPr="00745D53">
        <w:rPr>
          <w:rFonts w:ascii="Times New Roman" w:hAnsi="Times New Roman" w:cs="Times New Roman"/>
          <w:sz w:val="24"/>
          <w:szCs w:val="24"/>
        </w:rPr>
        <w:t xml:space="preserve">evidence that children </w:t>
      </w:r>
      <w:r w:rsidR="00A66EAB" w:rsidRPr="00745D53">
        <w:rPr>
          <w:rFonts w:ascii="Times New Roman" w:hAnsi="Times New Roman" w:cs="Times New Roman"/>
          <w:sz w:val="24"/>
          <w:szCs w:val="24"/>
        </w:rPr>
        <w:t xml:space="preserve">are influenced by present </w:t>
      </w:r>
      <w:r w:rsidR="00616E9E" w:rsidRPr="00745D53">
        <w:rPr>
          <w:rFonts w:ascii="Times New Roman" w:hAnsi="Times New Roman" w:cs="Times New Roman"/>
          <w:sz w:val="24"/>
          <w:szCs w:val="24"/>
        </w:rPr>
        <w:t>and</w:t>
      </w:r>
      <w:r w:rsidR="00A66EAB" w:rsidRPr="00745D53">
        <w:rPr>
          <w:rFonts w:ascii="Times New Roman" w:hAnsi="Times New Roman" w:cs="Times New Roman"/>
          <w:sz w:val="24"/>
          <w:szCs w:val="24"/>
        </w:rPr>
        <w:t xml:space="preserve"> remote</w:t>
      </w:r>
      <w:r w:rsidR="00500583" w:rsidRPr="00745D53">
        <w:rPr>
          <w:rFonts w:ascii="Times New Roman" w:hAnsi="Times New Roman" w:cs="Times New Roman"/>
          <w:sz w:val="24"/>
          <w:szCs w:val="24"/>
        </w:rPr>
        <w:t>-</w:t>
      </w:r>
      <w:r w:rsidR="00A66EAB" w:rsidRPr="00745D53">
        <w:rPr>
          <w:rFonts w:ascii="Times New Roman" w:hAnsi="Times New Roman" w:cs="Times New Roman"/>
          <w:sz w:val="24"/>
          <w:szCs w:val="24"/>
        </w:rPr>
        <w:t>confederate</w:t>
      </w:r>
      <w:r w:rsidR="007E3CF7" w:rsidRPr="00745D53">
        <w:rPr>
          <w:rFonts w:ascii="Times New Roman" w:hAnsi="Times New Roman" w:cs="Times New Roman"/>
          <w:sz w:val="24"/>
          <w:szCs w:val="24"/>
        </w:rPr>
        <w:t xml:space="preserve"> peers’</w:t>
      </w:r>
      <w:r w:rsidR="00A66EAB" w:rsidRPr="00745D53">
        <w:rPr>
          <w:rFonts w:ascii="Times New Roman" w:hAnsi="Times New Roman" w:cs="Times New Roman"/>
          <w:sz w:val="24"/>
          <w:szCs w:val="24"/>
        </w:rPr>
        <w:t xml:space="preserve"> food intake</w:t>
      </w:r>
      <w:r w:rsidR="00521C0B" w:rsidRPr="00745D53">
        <w:rPr>
          <w:rFonts w:ascii="Times New Roman" w:hAnsi="Times New Roman" w:cs="Times New Roman"/>
          <w:sz w:val="24"/>
          <w:szCs w:val="24"/>
        </w:rPr>
        <w:t xml:space="preserve">, </w:t>
      </w:r>
      <w:r w:rsidR="007B6338" w:rsidRPr="00745D53">
        <w:rPr>
          <w:rFonts w:ascii="Times New Roman" w:hAnsi="Times New Roman" w:cs="Times New Roman"/>
          <w:sz w:val="24"/>
          <w:szCs w:val="24"/>
        </w:rPr>
        <w:t xml:space="preserve">and there is evidence that the effects of a </w:t>
      </w:r>
      <w:r w:rsidR="008964FB" w:rsidRPr="00745D53">
        <w:rPr>
          <w:rFonts w:ascii="Times New Roman" w:hAnsi="Times New Roman" w:cs="Times New Roman"/>
          <w:sz w:val="24"/>
          <w:szCs w:val="24"/>
        </w:rPr>
        <w:t>confederate</w:t>
      </w:r>
      <w:r w:rsidR="007E3CF7" w:rsidRPr="00745D53">
        <w:rPr>
          <w:rFonts w:ascii="Times New Roman" w:hAnsi="Times New Roman" w:cs="Times New Roman"/>
          <w:sz w:val="24"/>
          <w:szCs w:val="24"/>
        </w:rPr>
        <w:t xml:space="preserve"> peer’s</w:t>
      </w:r>
      <w:r w:rsidR="008964FB" w:rsidRPr="00745D53">
        <w:rPr>
          <w:rFonts w:ascii="Times New Roman" w:hAnsi="Times New Roman" w:cs="Times New Roman"/>
          <w:sz w:val="24"/>
          <w:szCs w:val="24"/>
        </w:rPr>
        <w:t xml:space="preserve"> intake</w:t>
      </w:r>
      <w:r w:rsidR="007B6338" w:rsidRPr="00745D53">
        <w:rPr>
          <w:rFonts w:ascii="Times New Roman" w:hAnsi="Times New Roman" w:cs="Times New Roman"/>
          <w:sz w:val="24"/>
          <w:szCs w:val="24"/>
        </w:rPr>
        <w:t xml:space="preserve"> can persist over </w:t>
      </w:r>
      <w:r w:rsidR="00616E9E" w:rsidRPr="00745D53">
        <w:rPr>
          <w:rFonts w:ascii="Times New Roman" w:hAnsi="Times New Roman" w:cs="Times New Roman"/>
          <w:sz w:val="24"/>
          <w:szCs w:val="24"/>
        </w:rPr>
        <w:t>a twenty-four-hour</w:t>
      </w:r>
      <w:r w:rsidR="006A5BBD" w:rsidRPr="00745D53">
        <w:rPr>
          <w:rFonts w:ascii="Times New Roman" w:hAnsi="Times New Roman" w:cs="Times New Roman"/>
          <w:sz w:val="24"/>
          <w:szCs w:val="24"/>
        </w:rPr>
        <w:t xml:space="preserve"> period</w:t>
      </w:r>
      <w:r w:rsidR="007B6338" w:rsidRPr="00745D53">
        <w:rPr>
          <w:rFonts w:ascii="Times New Roman" w:hAnsi="Times New Roman" w:cs="Times New Roman"/>
          <w:sz w:val="24"/>
          <w:szCs w:val="24"/>
        </w:rPr>
        <w:t xml:space="preserve">. </w:t>
      </w:r>
      <w:r w:rsidR="004645F1" w:rsidRPr="00745D53">
        <w:rPr>
          <w:rFonts w:ascii="Times New Roman" w:hAnsi="Times New Roman" w:cs="Times New Roman"/>
          <w:sz w:val="24"/>
          <w:szCs w:val="24"/>
        </w:rPr>
        <w:t>Although l</w:t>
      </w:r>
      <w:r w:rsidR="006A5410" w:rsidRPr="00745D53">
        <w:rPr>
          <w:rFonts w:ascii="Times New Roman" w:hAnsi="Times New Roman" w:cs="Times New Roman"/>
          <w:sz w:val="24"/>
          <w:szCs w:val="24"/>
        </w:rPr>
        <w:t>arger effects were observed for r</w:t>
      </w:r>
      <w:r w:rsidR="00600EDC" w:rsidRPr="00745D53">
        <w:rPr>
          <w:rFonts w:ascii="Times New Roman" w:hAnsi="Times New Roman" w:cs="Times New Roman"/>
          <w:sz w:val="24"/>
          <w:szCs w:val="24"/>
        </w:rPr>
        <w:t>emote</w:t>
      </w:r>
      <w:r w:rsidR="00AC116E" w:rsidRPr="00745D53">
        <w:rPr>
          <w:rFonts w:ascii="Times New Roman" w:hAnsi="Times New Roman" w:cs="Times New Roman"/>
          <w:sz w:val="24"/>
          <w:szCs w:val="24"/>
        </w:rPr>
        <w:t>-</w:t>
      </w:r>
      <w:r w:rsidR="006A5410" w:rsidRPr="00745D53">
        <w:rPr>
          <w:rFonts w:ascii="Times New Roman" w:hAnsi="Times New Roman" w:cs="Times New Roman"/>
          <w:sz w:val="24"/>
          <w:szCs w:val="24"/>
        </w:rPr>
        <w:t xml:space="preserve"> than present </w:t>
      </w:r>
      <w:r w:rsidR="00CB723A" w:rsidRPr="00745D53">
        <w:rPr>
          <w:rFonts w:ascii="Times New Roman" w:hAnsi="Times New Roman" w:cs="Times New Roman"/>
          <w:sz w:val="24"/>
          <w:szCs w:val="24"/>
        </w:rPr>
        <w:t>confederates</w:t>
      </w:r>
      <w:r w:rsidR="006A5410" w:rsidRPr="00745D53">
        <w:rPr>
          <w:rFonts w:ascii="Times New Roman" w:hAnsi="Times New Roman" w:cs="Times New Roman"/>
          <w:sz w:val="24"/>
          <w:szCs w:val="24"/>
        </w:rPr>
        <w:t>,</w:t>
      </w:r>
      <w:r w:rsidR="004645F1" w:rsidRPr="00745D53">
        <w:rPr>
          <w:rFonts w:ascii="Times New Roman" w:hAnsi="Times New Roman" w:cs="Times New Roman"/>
          <w:sz w:val="24"/>
          <w:szCs w:val="24"/>
        </w:rPr>
        <w:t xml:space="preserve"> and for children’s healthy snack intake compared to their HFHS snack intake,</w:t>
      </w:r>
      <w:r w:rsidR="00600EDC" w:rsidRPr="00745D53">
        <w:rPr>
          <w:rFonts w:ascii="Times New Roman" w:hAnsi="Times New Roman" w:cs="Times New Roman"/>
          <w:sz w:val="24"/>
          <w:szCs w:val="24"/>
        </w:rPr>
        <w:t xml:space="preserve"> </w:t>
      </w:r>
      <w:r w:rsidR="004645F1" w:rsidRPr="00745D53">
        <w:rPr>
          <w:rFonts w:ascii="Times New Roman" w:hAnsi="Times New Roman" w:cs="Times New Roman"/>
          <w:sz w:val="24"/>
          <w:szCs w:val="24"/>
        </w:rPr>
        <w:t xml:space="preserve">caution must be taken when interpreting these results due to </w:t>
      </w:r>
      <w:r w:rsidR="006A5410" w:rsidRPr="00745D53">
        <w:rPr>
          <w:rFonts w:ascii="Times New Roman" w:hAnsi="Times New Roman" w:cs="Times New Roman"/>
          <w:sz w:val="24"/>
          <w:szCs w:val="24"/>
        </w:rPr>
        <w:t>the inability to statistically compare the groups due to high heterogeneity,</w:t>
      </w:r>
      <w:r w:rsidR="00616E9E" w:rsidRPr="00745D53">
        <w:rPr>
          <w:rFonts w:ascii="Times New Roman" w:hAnsi="Times New Roman" w:cs="Times New Roman"/>
          <w:sz w:val="24"/>
          <w:szCs w:val="24"/>
        </w:rPr>
        <w:t xml:space="preserve"> </w:t>
      </w:r>
      <w:r w:rsidR="004645F1" w:rsidRPr="00745D53">
        <w:rPr>
          <w:rFonts w:ascii="Times New Roman" w:hAnsi="Times New Roman" w:cs="Times New Roman"/>
          <w:sz w:val="24"/>
          <w:szCs w:val="24"/>
        </w:rPr>
        <w:t>and the fact that all present confederate designs provided children with HFHS snacks. Therefore, it is not possible to determine whether the confederate or food type may be responsible for the difference in observed effect size</w:t>
      </w:r>
      <w:r w:rsidR="00616E9E" w:rsidRPr="00745D53">
        <w:rPr>
          <w:rFonts w:ascii="Times New Roman" w:hAnsi="Times New Roman" w:cs="Times New Roman"/>
          <w:sz w:val="24"/>
          <w:szCs w:val="24"/>
        </w:rPr>
        <w:t xml:space="preserve">. </w:t>
      </w:r>
      <w:r w:rsidR="004645F1" w:rsidRPr="00745D53">
        <w:rPr>
          <w:rFonts w:ascii="Times New Roman" w:hAnsi="Times New Roman" w:cs="Times New Roman"/>
          <w:sz w:val="24"/>
          <w:szCs w:val="24"/>
        </w:rPr>
        <w:t>M</w:t>
      </w:r>
      <w:r w:rsidR="007B6338" w:rsidRPr="00745D53">
        <w:rPr>
          <w:rFonts w:ascii="Times New Roman" w:hAnsi="Times New Roman" w:cs="Times New Roman"/>
          <w:sz w:val="24"/>
          <w:szCs w:val="24"/>
        </w:rPr>
        <w:t xml:space="preserve">ore research is needed to </w:t>
      </w:r>
      <w:r w:rsidR="00A3289C" w:rsidRPr="00745D53">
        <w:rPr>
          <w:rFonts w:ascii="Times New Roman" w:hAnsi="Times New Roman" w:cs="Times New Roman"/>
          <w:sz w:val="24"/>
          <w:szCs w:val="24"/>
        </w:rPr>
        <w:t xml:space="preserve">further </w:t>
      </w:r>
      <w:r w:rsidR="007B6338" w:rsidRPr="00745D53">
        <w:rPr>
          <w:rFonts w:ascii="Times New Roman" w:hAnsi="Times New Roman" w:cs="Times New Roman"/>
          <w:sz w:val="24"/>
          <w:szCs w:val="24"/>
        </w:rPr>
        <w:t xml:space="preserve">examine </w:t>
      </w:r>
      <w:r w:rsidR="00032F3A" w:rsidRPr="00745D53">
        <w:rPr>
          <w:rFonts w:ascii="Times New Roman" w:hAnsi="Times New Roman" w:cs="Times New Roman"/>
          <w:sz w:val="24"/>
          <w:szCs w:val="24"/>
        </w:rPr>
        <w:t xml:space="preserve">whether </w:t>
      </w:r>
      <w:r w:rsidR="00AC116E" w:rsidRPr="00745D53">
        <w:rPr>
          <w:rFonts w:ascii="Times New Roman" w:hAnsi="Times New Roman" w:cs="Times New Roman"/>
          <w:sz w:val="24"/>
          <w:szCs w:val="24"/>
        </w:rPr>
        <w:t>children are influenced by confederate</w:t>
      </w:r>
      <w:r w:rsidR="00B967E9" w:rsidRPr="00745D53">
        <w:rPr>
          <w:rFonts w:ascii="Times New Roman" w:hAnsi="Times New Roman" w:cs="Times New Roman"/>
          <w:sz w:val="24"/>
          <w:szCs w:val="24"/>
        </w:rPr>
        <w:t xml:space="preserve"> peers</w:t>
      </w:r>
      <w:r w:rsidR="00AC116E" w:rsidRPr="00745D53">
        <w:rPr>
          <w:rFonts w:ascii="Times New Roman" w:hAnsi="Times New Roman" w:cs="Times New Roman"/>
          <w:sz w:val="24"/>
          <w:szCs w:val="24"/>
        </w:rPr>
        <w:t xml:space="preserve"> during main meals</w:t>
      </w:r>
      <w:r w:rsidR="002714D3" w:rsidRPr="00745D53">
        <w:rPr>
          <w:rFonts w:ascii="Times New Roman" w:hAnsi="Times New Roman" w:cs="Times New Roman"/>
          <w:sz w:val="24"/>
          <w:szCs w:val="24"/>
        </w:rPr>
        <w:t xml:space="preserve">, and whether </w:t>
      </w:r>
      <w:r w:rsidR="00AC116E" w:rsidRPr="00745D53">
        <w:rPr>
          <w:rFonts w:ascii="Times New Roman" w:hAnsi="Times New Roman" w:cs="Times New Roman"/>
          <w:sz w:val="24"/>
          <w:szCs w:val="24"/>
        </w:rPr>
        <w:t>confederate</w:t>
      </w:r>
      <w:r w:rsidR="00B967E9" w:rsidRPr="00745D53">
        <w:rPr>
          <w:rFonts w:ascii="Times New Roman" w:hAnsi="Times New Roman" w:cs="Times New Roman"/>
          <w:sz w:val="24"/>
          <w:szCs w:val="24"/>
        </w:rPr>
        <w:t xml:space="preserve"> peers</w:t>
      </w:r>
      <w:r w:rsidR="00AC116E" w:rsidRPr="00745D53">
        <w:rPr>
          <w:rFonts w:ascii="Times New Roman" w:hAnsi="Times New Roman" w:cs="Times New Roman"/>
          <w:sz w:val="24"/>
          <w:szCs w:val="24"/>
        </w:rPr>
        <w:t xml:space="preserve"> continue to influence children’s eating behaviour</w:t>
      </w:r>
      <w:r w:rsidR="002714D3" w:rsidRPr="00745D53">
        <w:rPr>
          <w:rFonts w:ascii="Times New Roman" w:hAnsi="Times New Roman" w:cs="Times New Roman"/>
          <w:sz w:val="24"/>
          <w:szCs w:val="24"/>
        </w:rPr>
        <w:t xml:space="preserve"> over a longer period of time</w:t>
      </w:r>
      <w:r w:rsidR="00032F3A" w:rsidRPr="00745D53">
        <w:rPr>
          <w:rFonts w:ascii="Times New Roman" w:hAnsi="Times New Roman" w:cs="Times New Roman"/>
          <w:sz w:val="24"/>
          <w:szCs w:val="24"/>
        </w:rPr>
        <w:t>. Further</w:t>
      </w:r>
      <w:r w:rsidR="002714D3" w:rsidRPr="00745D53">
        <w:rPr>
          <w:rFonts w:ascii="Times New Roman" w:hAnsi="Times New Roman" w:cs="Times New Roman"/>
          <w:sz w:val="24"/>
          <w:szCs w:val="24"/>
        </w:rPr>
        <w:t>more,</w:t>
      </w:r>
      <w:r w:rsidR="00032F3A" w:rsidRPr="00745D53">
        <w:rPr>
          <w:rFonts w:ascii="Times New Roman" w:hAnsi="Times New Roman" w:cs="Times New Roman"/>
          <w:sz w:val="24"/>
          <w:szCs w:val="24"/>
        </w:rPr>
        <w:t xml:space="preserve"> research is also needed to </w:t>
      </w:r>
      <w:r w:rsidR="00785EAD" w:rsidRPr="00745D53">
        <w:rPr>
          <w:rFonts w:ascii="Times New Roman" w:hAnsi="Times New Roman" w:cs="Times New Roman"/>
          <w:sz w:val="24"/>
          <w:szCs w:val="24"/>
        </w:rPr>
        <w:t xml:space="preserve">gain a greater understanding of the mechanisms </w:t>
      </w:r>
      <w:r w:rsidR="002714D3" w:rsidRPr="00745D53">
        <w:rPr>
          <w:rFonts w:ascii="Times New Roman" w:hAnsi="Times New Roman" w:cs="Times New Roman"/>
          <w:sz w:val="24"/>
          <w:szCs w:val="24"/>
        </w:rPr>
        <w:t xml:space="preserve">and moderators underlying </w:t>
      </w:r>
      <w:r w:rsidR="005C32E9" w:rsidRPr="00745D53">
        <w:rPr>
          <w:rFonts w:ascii="Times New Roman" w:hAnsi="Times New Roman" w:cs="Times New Roman"/>
          <w:sz w:val="24"/>
          <w:szCs w:val="24"/>
        </w:rPr>
        <w:t>the</w:t>
      </w:r>
      <w:r w:rsidR="00785EAD" w:rsidRPr="00745D53">
        <w:rPr>
          <w:rFonts w:ascii="Times New Roman" w:hAnsi="Times New Roman" w:cs="Times New Roman"/>
          <w:sz w:val="24"/>
          <w:szCs w:val="24"/>
        </w:rPr>
        <w:t xml:space="preserve"> influence</w:t>
      </w:r>
      <w:r w:rsidR="005C32E9" w:rsidRPr="00745D53">
        <w:rPr>
          <w:rFonts w:ascii="Times New Roman" w:hAnsi="Times New Roman" w:cs="Times New Roman"/>
          <w:sz w:val="24"/>
          <w:szCs w:val="24"/>
        </w:rPr>
        <w:t xml:space="preserve"> of confederate</w:t>
      </w:r>
      <w:r w:rsidR="00B967E9" w:rsidRPr="00745D53">
        <w:rPr>
          <w:rFonts w:ascii="Times New Roman" w:hAnsi="Times New Roman" w:cs="Times New Roman"/>
          <w:sz w:val="24"/>
          <w:szCs w:val="24"/>
        </w:rPr>
        <w:t xml:space="preserve"> peers</w:t>
      </w:r>
      <w:r w:rsidR="003709BA" w:rsidRPr="00745D53">
        <w:rPr>
          <w:rFonts w:ascii="Times New Roman" w:hAnsi="Times New Roman" w:cs="Times New Roman"/>
          <w:sz w:val="24"/>
          <w:szCs w:val="24"/>
        </w:rPr>
        <w:t>.</w:t>
      </w:r>
    </w:p>
    <w:p w14:paraId="2BEC8709" w14:textId="77777777" w:rsidR="00500583" w:rsidRPr="00745D53" w:rsidRDefault="00500583">
      <w:pPr>
        <w:rPr>
          <w:rFonts w:ascii="Times New Roman" w:hAnsi="Times New Roman" w:cs="Times New Roman"/>
          <w:sz w:val="24"/>
          <w:szCs w:val="24"/>
        </w:rPr>
      </w:pPr>
    </w:p>
    <w:p w14:paraId="0FD36339" w14:textId="1111405B" w:rsidR="00500583" w:rsidRPr="00745D53" w:rsidRDefault="00C543EC" w:rsidP="00C543EC">
      <w:pPr>
        <w:spacing w:line="480" w:lineRule="auto"/>
        <w:rPr>
          <w:rFonts w:ascii="Times New Roman" w:hAnsi="Times New Roman" w:cs="Times New Roman"/>
          <w:i/>
          <w:sz w:val="24"/>
          <w:szCs w:val="24"/>
          <w:u w:val="single"/>
        </w:rPr>
      </w:pPr>
      <w:r w:rsidRPr="00745D53">
        <w:rPr>
          <w:rFonts w:ascii="Times New Roman" w:hAnsi="Times New Roman" w:cs="Times New Roman"/>
          <w:i/>
          <w:sz w:val="24"/>
          <w:szCs w:val="24"/>
          <w:u w:val="single"/>
        </w:rPr>
        <w:t>Competing interests and funding statement</w:t>
      </w:r>
    </w:p>
    <w:p w14:paraId="6D60719A" w14:textId="217CEDBB" w:rsidR="00C543EC" w:rsidRPr="00745D53" w:rsidRDefault="00C543EC" w:rsidP="00C543EC">
      <w:pPr>
        <w:spacing w:line="480" w:lineRule="auto"/>
        <w:rPr>
          <w:rFonts w:ascii="Times New Roman" w:hAnsi="Times New Roman" w:cs="Times New Roman"/>
          <w:sz w:val="24"/>
          <w:szCs w:val="24"/>
        </w:rPr>
      </w:pPr>
      <w:r w:rsidRPr="00745D53">
        <w:rPr>
          <w:rFonts w:ascii="Times New Roman" w:hAnsi="Times New Roman" w:cs="Times New Roman"/>
          <w:sz w:val="24"/>
          <w:szCs w:val="24"/>
        </w:rPr>
        <w:t>The authors have no competing interests and this systematic review and meta-analysis received no funding.</w:t>
      </w:r>
    </w:p>
    <w:p w14:paraId="50B8D0E9" w14:textId="59B54E00" w:rsidR="00747FB3" w:rsidRPr="00745D53" w:rsidRDefault="00747FB3" w:rsidP="00C543EC">
      <w:pPr>
        <w:spacing w:line="480" w:lineRule="auto"/>
        <w:rPr>
          <w:rFonts w:ascii="Times New Roman" w:hAnsi="Times New Roman" w:cs="Times New Roman"/>
          <w:i/>
          <w:sz w:val="24"/>
          <w:szCs w:val="24"/>
          <w:u w:val="single"/>
        </w:rPr>
      </w:pPr>
      <w:r w:rsidRPr="00745D53">
        <w:rPr>
          <w:rFonts w:ascii="Times New Roman" w:hAnsi="Times New Roman" w:cs="Times New Roman"/>
          <w:i/>
          <w:sz w:val="24"/>
          <w:szCs w:val="24"/>
          <w:u w:val="single"/>
        </w:rPr>
        <w:t>Data</w:t>
      </w:r>
    </w:p>
    <w:p w14:paraId="2D38E6AE" w14:textId="7A810776" w:rsidR="00500583" w:rsidRPr="00745D53" w:rsidRDefault="00747FB3" w:rsidP="00747FB3">
      <w:pPr>
        <w:spacing w:line="480" w:lineRule="auto"/>
        <w:rPr>
          <w:rFonts w:ascii="Times New Roman" w:hAnsi="Times New Roman" w:cs="Times New Roman"/>
          <w:sz w:val="24"/>
          <w:szCs w:val="24"/>
        </w:rPr>
      </w:pPr>
      <w:r w:rsidRPr="00745D53">
        <w:rPr>
          <w:rFonts w:ascii="Times New Roman" w:hAnsi="Times New Roman" w:cs="Times New Roman"/>
          <w:sz w:val="24"/>
          <w:szCs w:val="24"/>
        </w:rPr>
        <w:lastRenderedPageBreak/>
        <w:t>The data is available in the papers included in this review, and the data used in this review will be made available to authors on request.</w:t>
      </w:r>
    </w:p>
    <w:p w14:paraId="430834F9" w14:textId="060FE00B" w:rsidR="00CC1609" w:rsidRPr="00745D53" w:rsidRDefault="00CC1609" w:rsidP="00747FB3">
      <w:pPr>
        <w:spacing w:line="480" w:lineRule="auto"/>
        <w:rPr>
          <w:rFonts w:ascii="Times New Roman" w:hAnsi="Times New Roman" w:cs="Times New Roman"/>
          <w:i/>
          <w:sz w:val="24"/>
          <w:szCs w:val="24"/>
          <w:u w:val="single"/>
        </w:rPr>
      </w:pPr>
      <w:r w:rsidRPr="00745D53">
        <w:rPr>
          <w:rFonts w:ascii="Times New Roman" w:hAnsi="Times New Roman" w:cs="Times New Roman"/>
          <w:i/>
          <w:sz w:val="24"/>
          <w:szCs w:val="24"/>
          <w:u w:val="single"/>
        </w:rPr>
        <w:t>Author contributions</w:t>
      </w:r>
    </w:p>
    <w:p w14:paraId="2A12B2CE" w14:textId="6EC25EA9" w:rsidR="00A24158" w:rsidRPr="00745D53" w:rsidRDefault="00A24158" w:rsidP="00747FB3">
      <w:pPr>
        <w:spacing w:line="480" w:lineRule="auto"/>
        <w:rPr>
          <w:rFonts w:ascii="Times New Roman" w:hAnsi="Times New Roman" w:cs="Times New Roman"/>
          <w:sz w:val="24"/>
          <w:szCs w:val="24"/>
        </w:rPr>
      </w:pPr>
      <w:r w:rsidRPr="00745D53">
        <w:rPr>
          <w:rFonts w:ascii="Times New Roman" w:hAnsi="Times New Roman" w:cs="Times New Roman"/>
          <w:sz w:val="24"/>
          <w:szCs w:val="24"/>
        </w:rPr>
        <w:t xml:space="preserve">MS was involved in conceptualisation, data curation, formal analysis, investigation, methodology, and writing (original draft and review and editing). </w:t>
      </w:r>
      <w:r w:rsidR="00B30959" w:rsidRPr="00745D53">
        <w:rPr>
          <w:rFonts w:ascii="Times New Roman" w:hAnsi="Times New Roman" w:cs="Times New Roman"/>
          <w:sz w:val="24"/>
          <w:szCs w:val="24"/>
        </w:rPr>
        <w:t>HC was involved in conceptualisation, formal analysis and writing (original draft and review and editing). SS was involved in writing (original draft and review and editing). SR was involved in formal analysis and writing (review and editing). VF was involved in formal analysis and writing (original draft and review and editing).</w:t>
      </w:r>
    </w:p>
    <w:p w14:paraId="7D008725" w14:textId="77777777" w:rsidR="00747FB3" w:rsidRPr="00745D53" w:rsidRDefault="00747FB3">
      <w:pPr>
        <w:rPr>
          <w:rFonts w:ascii="Times New Roman" w:hAnsi="Times New Roman" w:cs="Times New Roman"/>
          <w:sz w:val="24"/>
          <w:szCs w:val="24"/>
        </w:rPr>
      </w:pPr>
    </w:p>
    <w:p w14:paraId="28668957" w14:textId="77777777" w:rsidR="00500583" w:rsidRPr="00745D53" w:rsidRDefault="00500583">
      <w:pPr>
        <w:rPr>
          <w:rFonts w:ascii="Times New Roman" w:hAnsi="Times New Roman" w:cs="Times New Roman"/>
          <w:sz w:val="24"/>
          <w:szCs w:val="24"/>
          <w:u w:val="single"/>
        </w:rPr>
      </w:pPr>
      <w:r w:rsidRPr="00745D53">
        <w:rPr>
          <w:rFonts w:ascii="Times New Roman" w:hAnsi="Times New Roman" w:cs="Times New Roman"/>
          <w:sz w:val="24"/>
          <w:szCs w:val="24"/>
          <w:u w:val="single"/>
        </w:rPr>
        <w:t>References</w:t>
      </w:r>
    </w:p>
    <w:p w14:paraId="37936C7F" w14:textId="6A34005E" w:rsidR="004C0FAA" w:rsidRPr="00745D53" w:rsidRDefault="0056144F" w:rsidP="004C0FAA">
      <w:pPr>
        <w:widowControl w:val="0"/>
        <w:autoSpaceDE w:val="0"/>
        <w:autoSpaceDN w:val="0"/>
        <w:adjustRightInd w:val="0"/>
        <w:spacing w:line="360" w:lineRule="auto"/>
        <w:ind w:left="480" w:hanging="480"/>
        <w:rPr>
          <w:rFonts w:ascii="Times New Roman" w:hAnsi="Times New Roman" w:cs="Times New Roman"/>
          <w:noProof/>
          <w:sz w:val="24"/>
          <w:szCs w:val="24"/>
        </w:rPr>
      </w:pPr>
      <w:r w:rsidRPr="00745D53">
        <w:rPr>
          <w:rFonts w:ascii="Times New Roman" w:hAnsi="Times New Roman" w:cs="Times New Roman"/>
          <w:sz w:val="24"/>
          <w:szCs w:val="24"/>
        </w:rPr>
        <w:fldChar w:fldCharType="begin" w:fldLock="1"/>
      </w:r>
      <w:r w:rsidRPr="00745D53">
        <w:rPr>
          <w:rFonts w:ascii="Times New Roman" w:hAnsi="Times New Roman" w:cs="Times New Roman"/>
          <w:sz w:val="24"/>
          <w:szCs w:val="24"/>
        </w:rPr>
        <w:instrText xml:space="preserve">ADDIN Mendeley Bibliography CSL_BIBLIOGRAPHY </w:instrText>
      </w:r>
      <w:r w:rsidRPr="00745D53">
        <w:rPr>
          <w:rFonts w:ascii="Times New Roman" w:hAnsi="Times New Roman" w:cs="Times New Roman"/>
          <w:sz w:val="24"/>
          <w:szCs w:val="24"/>
        </w:rPr>
        <w:fldChar w:fldCharType="separate"/>
      </w:r>
      <w:r w:rsidR="004C0FAA" w:rsidRPr="00745D53">
        <w:rPr>
          <w:rFonts w:ascii="Times New Roman" w:hAnsi="Times New Roman" w:cs="Times New Roman"/>
          <w:noProof/>
          <w:sz w:val="24"/>
          <w:szCs w:val="24"/>
        </w:rPr>
        <w:t xml:space="preserve">Becker, L. A. (2000). </w:t>
      </w:r>
      <w:r w:rsidR="004C0FAA" w:rsidRPr="00745D53">
        <w:rPr>
          <w:rFonts w:ascii="Times New Roman" w:hAnsi="Times New Roman" w:cs="Times New Roman"/>
          <w:i/>
          <w:iCs/>
          <w:noProof/>
          <w:sz w:val="24"/>
          <w:szCs w:val="24"/>
        </w:rPr>
        <w:t>Effect Size</w:t>
      </w:r>
      <w:r w:rsidR="004C0FAA" w:rsidRPr="00745D53">
        <w:rPr>
          <w:rFonts w:ascii="Times New Roman" w:hAnsi="Times New Roman" w:cs="Times New Roman"/>
          <w:noProof/>
          <w:sz w:val="24"/>
          <w:szCs w:val="24"/>
        </w:rPr>
        <w:t xml:space="preserve">. </w:t>
      </w:r>
      <w:r w:rsidR="004C0FAA" w:rsidRPr="00745D53">
        <w:rPr>
          <w:rFonts w:ascii="Times New Roman" w:hAnsi="Times New Roman" w:cs="Times New Roman"/>
          <w:i/>
          <w:iCs/>
          <w:noProof/>
          <w:sz w:val="24"/>
          <w:szCs w:val="24"/>
        </w:rPr>
        <w:t>1993</w:t>
      </w:r>
      <w:r w:rsidR="004C0FAA" w:rsidRPr="00745D53">
        <w:rPr>
          <w:rFonts w:ascii="Times New Roman" w:hAnsi="Times New Roman" w:cs="Times New Roman"/>
          <w:noProof/>
          <w:sz w:val="24"/>
          <w:szCs w:val="24"/>
        </w:rPr>
        <w:t>, 3. http://web.uccs.edu/</w:t>
      </w:r>
    </w:p>
    <w:p w14:paraId="2DB609BF" w14:textId="77777777" w:rsidR="004C0FAA" w:rsidRPr="00745D53" w:rsidRDefault="004C0FAA" w:rsidP="004C0FAA">
      <w:pPr>
        <w:widowControl w:val="0"/>
        <w:autoSpaceDE w:val="0"/>
        <w:autoSpaceDN w:val="0"/>
        <w:adjustRightInd w:val="0"/>
        <w:spacing w:line="360" w:lineRule="auto"/>
        <w:ind w:left="480" w:hanging="480"/>
        <w:rPr>
          <w:rFonts w:ascii="Times New Roman" w:hAnsi="Times New Roman" w:cs="Times New Roman"/>
          <w:noProof/>
          <w:sz w:val="24"/>
          <w:szCs w:val="24"/>
        </w:rPr>
      </w:pPr>
      <w:r w:rsidRPr="00745D53">
        <w:rPr>
          <w:rFonts w:ascii="Times New Roman" w:hAnsi="Times New Roman" w:cs="Times New Roman"/>
          <w:noProof/>
          <w:sz w:val="24"/>
          <w:szCs w:val="24"/>
        </w:rPr>
        <w:t xml:space="preserve">Bevelander, K. E., Anschütz, D. J., Creemers, D. H. M., Kleinjan, M., &amp; Engels, R. C. M. E. (2013). The Role of Explicit and Implicit Self-Esteem in Peer Modeling of Palatable Food Intake: A Study on Social Media Interaction among Youngsters. </w:t>
      </w:r>
      <w:r w:rsidRPr="00745D53">
        <w:rPr>
          <w:rFonts w:ascii="Times New Roman" w:hAnsi="Times New Roman" w:cs="Times New Roman"/>
          <w:i/>
          <w:iCs/>
          <w:noProof/>
          <w:sz w:val="24"/>
          <w:szCs w:val="24"/>
        </w:rPr>
        <w:t>PLoS ONE</w:t>
      </w:r>
      <w:r w:rsidRPr="00745D53">
        <w:rPr>
          <w:rFonts w:ascii="Times New Roman" w:hAnsi="Times New Roman" w:cs="Times New Roman"/>
          <w:noProof/>
          <w:sz w:val="24"/>
          <w:szCs w:val="24"/>
        </w:rPr>
        <w:t xml:space="preserve">, </w:t>
      </w:r>
      <w:r w:rsidRPr="00745D53">
        <w:rPr>
          <w:rFonts w:ascii="Times New Roman" w:hAnsi="Times New Roman" w:cs="Times New Roman"/>
          <w:i/>
          <w:iCs/>
          <w:noProof/>
          <w:sz w:val="24"/>
          <w:szCs w:val="24"/>
        </w:rPr>
        <w:t>8</w:t>
      </w:r>
      <w:r w:rsidRPr="00745D53">
        <w:rPr>
          <w:rFonts w:ascii="Times New Roman" w:hAnsi="Times New Roman" w:cs="Times New Roman"/>
          <w:noProof/>
          <w:sz w:val="24"/>
          <w:szCs w:val="24"/>
        </w:rPr>
        <w:t>(8). https://doi.org/10.1371/journal.pone.0072481</w:t>
      </w:r>
    </w:p>
    <w:p w14:paraId="3BA0B469" w14:textId="77777777" w:rsidR="004C0FAA" w:rsidRPr="00745D53" w:rsidRDefault="004C0FAA" w:rsidP="004C0FAA">
      <w:pPr>
        <w:widowControl w:val="0"/>
        <w:autoSpaceDE w:val="0"/>
        <w:autoSpaceDN w:val="0"/>
        <w:adjustRightInd w:val="0"/>
        <w:spacing w:line="360" w:lineRule="auto"/>
        <w:ind w:left="480" w:hanging="480"/>
        <w:rPr>
          <w:rFonts w:ascii="Times New Roman" w:hAnsi="Times New Roman" w:cs="Times New Roman"/>
          <w:noProof/>
          <w:sz w:val="24"/>
          <w:szCs w:val="24"/>
        </w:rPr>
      </w:pPr>
      <w:r w:rsidRPr="00745D53">
        <w:rPr>
          <w:rFonts w:ascii="Times New Roman" w:hAnsi="Times New Roman" w:cs="Times New Roman"/>
          <w:noProof/>
          <w:sz w:val="24"/>
          <w:szCs w:val="24"/>
        </w:rPr>
        <w:t xml:space="preserve">Bevelander, K. E., Anschütz, D. J., &amp; Engels, R. C. M. E. (2012). Social norms in food intake among normal weight and overweight children. </w:t>
      </w:r>
      <w:r w:rsidRPr="00745D53">
        <w:rPr>
          <w:rFonts w:ascii="Times New Roman" w:hAnsi="Times New Roman" w:cs="Times New Roman"/>
          <w:i/>
          <w:iCs/>
          <w:noProof/>
          <w:sz w:val="24"/>
          <w:szCs w:val="24"/>
        </w:rPr>
        <w:t>Appetite</w:t>
      </w:r>
      <w:r w:rsidRPr="00745D53">
        <w:rPr>
          <w:rFonts w:ascii="Times New Roman" w:hAnsi="Times New Roman" w:cs="Times New Roman"/>
          <w:noProof/>
          <w:sz w:val="24"/>
          <w:szCs w:val="24"/>
        </w:rPr>
        <w:t xml:space="preserve">, </w:t>
      </w:r>
      <w:r w:rsidRPr="00745D53">
        <w:rPr>
          <w:rFonts w:ascii="Times New Roman" w:hAnsi="Times New Roman" w:cs="Times New Roman"/>
          <w:i/>
          <w:iCs/>
          <w:noProof/>
          <w:sz w:val="24"/>
          <w:szCs w:val="24"/>
        </w:rPr>
        <w:t>58</w:t>
      </w:r>
      <w:r w:rsidRPr="00745D53">
        <w:rPr>
          <w:rFonts w:ascii="Times New Roman" w:hAnsi="Times New Roman" w:cs="Times New Roman"/>
          <w:noProof/>
          <w:sz w:val="24"/>
          <w:szCs w:val="24"/>
        </w:rPr>
        <w:t>(3), 864–872. https://doi.org/10.1016/j.appet.2012.02.003</w:t>
      </w:r>
    </w:p>
    <w:p w14:paraId="1F35F9B0" w14:textId="77777777" w:rsidR="004C0FAA" w:rsidRPr="00745D53" w:rsidRDefault="004C0FAA" w:rsidP="004C0FAA">
      <w:pPr>
        <w:widowControl w:val="0"/>
        <w:autoSpaceDE w:val="0"/>
        <w:autoSpaceDN w:val="0"/>
        <w:adjustRightInd w:val="0"/>
        <w:spacing w:line="360" w:lineRule="auto"/>
        <w:ind w:left="480" w:hanging="480"/>
        <w:rPr>
          <w:rFonts w:ascii="Times New Roman" w:hAnsi="Times New Roman" w:cs="Times New Roman"/>
          <w:noProof/>
          <w:sz w:val="24"/>
          <w:szCs w:val="24"/>
        </w:rPr>
      </w:pPr>
      <w:r w:rsidRPr="00745D53">
        <w:rPr>
          <w:rFonts w:ascii="Times New Roman" w:hAnsi="Times New Roman" w:cs="Times New Roman"/>
          <w:noProof/>
          <w:sz w:val="24"/>
          <w:szCs w:val="24"/>
        </w:rPr>
        <w:t xml:space="preserve">Bevelander, K. E., Meiselman, H. L., Anschütz, D. J., &amp; Engels, R. C. M. E. (2013). Television watching and the emotional impact on social modeling of food intake among children. </w:t>
      </w:r>
      <w:r w:rsidRPr="00745D53">
        <w:rPr>
          <w:rFonts w:ascii="Times New Roman" w:hAnsi="Times New Roman" w:cs="Times New Roman"/>
          <w:i/>
          <w:iCs/>
          <w:noProof/>
          <w:sz w:val="24"/>
          <w:szCs w:val="24"/>
        </w:rPr>
        <w:t>Appetite</w:t>
      </w:r>
      <w:r w:rsidRPr="00745D53">
        <w:rPr>
          <w:rFonts w:ascii="Times New Roman" w:hAnsi="Times New Roman" w:cs="Times New Roman"/>
          <w:noProof/>
          <w:sz w:val="24"/>
          <w:szCs w:val="24"/>
        </w:rPr>
        <w:t xml:space="preserve">, </w:t>
      </w:r>
      <w:r w:rsidRPr="00745D53">
        <w:rPr>
          <w:rFonts w:ascii="Times New Roman" w:hAnsi="Times New Roman" w:cs="Times New Roman"/>
          <w:i/>
          <w:iCs/>
          <w:noProof/>
          <w:sz w:val="24"/>
          <w:szCs w:val="24"/>
        </w:rPr>
        <w:t>63</w:t>
      </w:r>
      <w:r w:rsidRPr="00745D53">
        <w:rPr>
          <w:rFonts w:ascii="Times New Roman" w:hAnsi="Times New Roman" w:cs="Times New Roman"/>
          <w:noProof/>
          <w:sz w:val="24"/>
          <w:szCs w:val="24"/>
        </w:rPr>
        <w:t>, 70–76. https://doi.org/10.1016/j.appet.2012.12.015</w:t>
      </w:r>
    </w:p>
    <w:p w14:paraId="74B88ABC" w14:textId="77777777" w:rsidR="004C0FAA" w:rsidRPr="00745D53" w:rsidRDefault="004C0FAA" w:rsidP="004C0FAA">
      <w:pPr>
        <w:widowControl w:val="0"/>
        <w:autoSpaceDE w:val="0"/>
        <w:autoSpaceDN w:val="0"/>
        <w:adjustRightInd w:val="0"/>
        <w:spacing w:line="360" w:lineRule="auto"/>
        <w:ind w:left="480" w:hanging="480"/>
        <w:rPr>
          <w:rFonts w:ascii="Times New Roman" w:hAnsi="Times New Roman" w:cs="Times New Roman"/>
          <w:noProof/>
          <w:sz w:val="24"/>
          <w:szCs w:val="24"/>
        </w:rPr>
      </w:pPr>
      <w:r w:rsidRPr="00745D53">
        <w:rPr>
          <w:rFonts w:ascii="Times New Roman" w:hAnsi="Times New Roman" w:cs="Times New Roman"/>
          <w:noProof/>
          <w:sz w:val="24"/>
          <w:szCs w:val="24"/>
        </w:rPr>
        <w:t xml:space="preserve">DeCosta, P., Møller, P., Frøst, M. B., &amp; Olsen, A. (2017). Changing children’s eating behaviour - A review of experimental research. </w:t>
      </w:r>
      <w:r w:rsidRPr="00745D53">
        <w:rPr>
          <w:rFonts w:ascii="Times New Roman" w:hAnsi="Times New Roman" w:cs="Times New Roman"/>
          <w:i/>
          <w:iCs/>
          <w:noProof/>
          <w:sz w:val="24"/>
          <w:szCs w:val="24"/>
        </w:rPr>
        <w:t>Appetite</w:t>
      </w:r>
      <w:r w:rsidRPr="00745D53">
        <w:rPr>
          <w:rFonts w:ascii="Times New Roman" w:hAnsi="Times New Roman" w:cs="Times New Roman"/>
          <w:noProof/>
          <w:sz w:val="24"/>
          <w:szCs w:val="24"/>
        </w:rPr>
        <w:t xml:space="preserve">, </w:t>
      </w:r>
      <w:r w:rsidRPr="00745D53">
        <w:rPr>
          <w:rFonts w:ascii="Times New Roman" w:hAnsi="Times New Roman" w:cs="Times New Roman"/>
          <w:i/>
          <w:iCs/>
          <w:noProof/>
          <w:sz w:val="24"/>
          <w:szCs w:val="24"/>
        </w:rPr>
        <w:t>113</w:t>
      </w:r>
      <w:r w:rsidRPr="00745D53">
        <w:rPr>
          <w:rFonts w:ascii="Times New Roman" w:hAnsi="Times New Roman" w:cs="Times New Roman"/>
          <w:noProof/>
          <w:sz w:val="24"/>
          <w:szCs w:val="24"/>
        </w:rPr>
        <w:t>, 327–357. https://doi.org/10.1016/j.appet.2017.03.004</w:t>
      </w:r>
    </w:p>
    <w:p w14:paraId="66AF382B" w14:textId="77777777" w:rsidR="004C0FAA" w:rsidRPr="00745D53" w:rsidRDefault="004C0FAA" w:rsidP="004C0FAA">
      <w:pPr>
        <w:widowControl w:val="0"/>
        <w:autoSpaceDE w:val="0"/>
        <w:autoSpaceDN w:val="0"/>
        <w:adjustRightInd w:val="0"/>
        <w:spacing w:line="360" w:lineRule="auto"/>
        <w:ind w:left="480" w:hanging="480"/>
        <w:rPr>
          <w:rFonts w:ascii="Times New Roman" w:hAnsi="Times New Roman" w:cs="Times New Roman"/>
          <w:noProof/>
          <w:sz w:val="24"/>
          <w:szCs w:val="24"/>
        </w:rPr>
      </w:pPr>
      <w:r w:rsidRPr="00745D53">
        <w:rPr>
          <w:rFonts w:ascii="Times New Roman" w:hAnsi="Times New Roman" w:cs="Times New Roman"/>
          <w:noProof/>
          <w:sz w:val="24"/>
          <w:szCs w:val="24"/>
        </w:rPr>
        <w:t xml:space="preserve">Deutsch, M., &amp; Gerard, H. B. (1955). A study of normative and informational social influence upon individual judgement. Journal of Abnormal and. </w:t>
      </w:r>
      <w:r w:rsidRPr="00745D53">
        <w:rPr>
          <w:rFonts w:ascii="Times New Roman" w:hAnsi="Times New Roman" w:cs="Times New Roman"/>
          <w:i/>
          <w:iCs/>
          <w:noProof/>
          <w:sz w:val="24"/>
          <w:szCs w:val="24"/>
        </w:rPr>
        <w:t>Social Psychology</w:t>
      </w:r>
      <w:r w:rsidRPr="00745D53">
        <w:rPr>
          <w:rFonts w:ascii="Times New Roman" w:hAnsi="Times New Roman" w:cs="Times New Roman"/>
          <w:noProof/>
          <w:sz w:val="24"/>
          <w:szCs w:val="24"/>
        </w:rPr>
        <w:t xml:space="preserve">, </w:t>
      </w:r>
      <w:r w:rsidRPr="00745D53">
        <w:rPr>
          <w:rFonts w:ascii="Times New Roman" w:hAnsi="Times New Roman" w:cs="Times New Roman"/>
          <w:i/>
          <w:iCs/>
          <w:noProof/>
          <w:sz w:val="24"/>
          <w:szCs w:val="24"/>
        </w:rPr>
        <w:t>51</w:t>
      </w:r>
      <w:r w:rsidRPr="00745D53">
        <w:rPr>
          <w:rFonts w:ascii="Times New Roman" w:hAnsi="Times New Roman" w:cs="Times New Roman"/>
          <w:noProof/>
          <w:sz w:val="24"/>
          <w:szCs w:val="24"/>
        </w:rPr>
        <w:t xml:space="preserve">, </w:t>
      </w:r>
      <w:r w:rsidRPr="00745D53">
        <w:rPr>
          <w:rFonts w:ascii="Times New Roman" w:hAnsi="Times New Roman" w:cs="Times New Roman"/>
          <w:noProof/>
          <w:sz w:val="24"/>
          <w:szCs w:val="24"/>
        </w:rPr>
        <w:lastRenderedPageBreak/>
        <w:t>629–636.</w:t>
      </w:r>
    </w:p>
    <w:p w14:paraId="6B0ABCC9" w14:textId="77777777" w:rsidR="004C0FAA" w:rsidRPr="00745D53" w:rsidRDefault="004C0FAA" w:rsidP="004C0FAA">
      <w:pPr>
        <w:widowControl w:val="0"/>
        <w:autoSpaceDE w:val="0"/>
        <w:autoSpaceDN w:val="0"/>
        <w:adjustRightInd w:val="0"/>
        <w:spacing w:line="360" w:lineRule="auto"/>
        <w:ind w:left="480" w:hanging="480"/>
        <w:rPr>
          <w:rFonts w:ascii="Times New Roman" w:hAnsi="Times New Roman" w:cs="Times New Roman"/>
          <w:noProof/>
          <w:sz w:val="24"/>
          <w:szCs w:val="24"/>
        </w:rPr>
      </w:pPr>
      <w:r w:rsidRPr="00745D53">
        <w:rPr>
          <w:rFonts w:ascii="Times New Roman" w:hAnsi="Times New Roman" w:cs="Times New Roman"/>
          <w:noProof/>
          <w:sz w:val="24"/>
          <w:szCs w:val="24"/>
        </w:rPr>
        <w:t xml:space="preserve">Feeney, J. R., Polivy, J., Pliner, P., &amp; Sullivan, M. D. (2011). Comparing live and remote models in eating conformity research. </w:t>
      </w:r>
      <w:r w:rsidRPr="00745D53">
        <w:rPr>
          <w:rFonts w:ascii="Times New Roman" w:hAnsi="Times New Roman" w:cs="Times New Roman"/>
          <w:i/>
          <w:iCs/>
          <w:noProof/>
          <w:sz w:val="24"/>
          <w:szCs w:val="24"/>
        </w:rPr>
        <w:t>Eating Behaviors</w:t>
      </w:r>
      <w:r w:rsidRPr="00745D53">
        <w:rPr>
          <w:rFonts w:ascii="Times New Roman" w:hAnsi="Times New Roman" w:cs="Times New Roman"/>
          <w:noProof/>
          <w:sz w:val="24"/>
          <w:szCs w:val="24"/>
        </w:rPr>
        <w:t xml:space="preserve">, </w:t>
      </w:r>
      <w:r w:rsidRPr="00745D53">
        <w:rPr>
          <w:rFonts w:ascii="Times New Roman" w:hAnsi="Times New Roman" w:cs="Times New Roman"/>
          <w:i/>
          <w:iCs/>
          <w:noProof/>
          <w:sz w:val="24"/>
          <w:szCs w:val="24"/>
        </w:rPr>
        <w:t>12</w:t>
      </w:r>
      <w:r w:rsidRPr="00745D53">
        <w:rPr>
          <w:rFonts w:ascii="Times New Roman" w:hAnsi="Times New Roman" w:cs="Times New Roman"/>
          <w:noProof/>
          <w:sz w:val="24"/>
          <w:szCs w:val="24"/>
        </w:rPr>
        <w:t>(1), 75–77. https://doi.org/10.1016/j.eatbeh.2010.09.007</w:t>
      </w:r>
    </w:p>
    <w:p w14:paraId="15F94BD4" w14:textId="77777777" w:rsidR="004C0FAA" w:rsidRPr="00745D53" w:rsidRDefault="004C0FAA" w:rsidP="004C0FAA">
      <w:pPr>
        <w:widowControl w:val="0"/>
        <w:autoSpaceDE w:val="0"/>
        <w:autoSpaceDN w:val="0"/>
        <w:adjustRightInd w:val="0"/>
        <w:spacing w:line="360" w:lineRule="auto"/>
        <w:ind w:left="480" w:hanging="480"/>
        <w:rPr>
          <w:rFonts w:ascii="Times New Roman" w:hAnsi="Times New Roman" w:cs="Times New Roman"/>
          <w:noProof/>
          <w:sz w:val="24"/>
          <w:szCs w:val="24"/>
        </w:rPr>
      </w:pPr>
      <w:r w:rsidRPr="00745D53">
        <w:rPr>
          <w:rFonts w:ascii="Times New Roman" w:hAnsi="Times New Roman" w:cs="Times New Roman"/>
          <w:noProof/>
          <w:sz w:val="24"/>
          <w:szCs w:val="24"/>
        </w:rPr>
        <w:t xml:space="preserve">Herman, C. P., &amp; Polivy, J. (2005). Normative influences on food intake. </w:t>
      </w:r>
      <w:r w:rsidRPr="00745D53">
        <w:rPr>
          <w:rFonts w:ascii="Times New Roman" w:hAnsi="Times New Roman" w:cs="Times New Roman"/>
          <w:i/>
          <w:iCs/>
          <w:noProof/>
          <w:sz w:val="24"/>
          <w:szCs w:val="24"/>
        </w:rPr>
        <w:t>Physiology and Behavior</w:t>
      </w:r>
      <w:r w:rsidRPr="00745D53">
        <w:rPr>
          <w:rFonts w:ascii="Times New Roman" w:hAnsi="Times New Roman" w:cs="Times New Roman"/>
          <w:noProof/>
          <w:sz w:val="24"/>
          <w:szCs w:val="24"/>
        </w:rPr>
        <w:t xml:space="preserve">, </w:t>
      </w:r>
      <w:r w:rsidRPr="00745D53">
        <w:rPr>
          <w:rFonts w:ascii="Times New Roman" w:hAnsi="Times New Roman" w:cs="Times New Roman"/>
          <w:i/>
          <w:iCs/>
          <w:noProof/>
          <w:sz w:val="24"/>
          <w:szCs w:val="24"/>
        </w:rPr>
        <w:t>86</w:t>
      </w:r>
      <w:r w:rsidRPr="00745D53">
        <w:rPr>
          <w:rFonts w:ascii="Times New Roman" w:hAnsi="Times New Roman" w:cs="Times New Roman"/>
          <w:noProof/>
          <w:sz w:val="24"/>
          <w:szCs w:val="24"/>
        </w:rPr>
        <w:t>(5), 762–772. https://doi.org/10.1016/j.physbeh.2005.08.064</w:t>
      </w:r>
    </w:p>
    <w:p w14:paraId="17DED192" w14:textId="77777777" w:rsidR="004C0FAA" w:rsidRPr="00745D53" w:rsidRDefault="004C0FAA" w:rsidP="004C0FAA">
      <w:pPr>
        <w:widowControl w:val="0"/>
        <w:autoSpaceDE w:val="0"/>
        <w:autoSpaceDN w:val="0"/>
        <w:adjustRightInd w:val="0"/>
        <w:spacing w:line="360" w:lineRule="auto"/>
        <w:ind w:left="480" w:hanging="480"/>
        <w:rPr>
          <w:rFonts w:ascii="Times New Roman" w:hAnsi="Times New Roman" w:cs="Times New Roman"/>
          <w:noProof/>
          <w:sz w:val="24"/>
          <w:szCs w:val="24"/>
        </w:rPr>
      </w:pPr>
      <w:r w:rsidRPr="00745D53">
        <w:rPr>
          <w:rFonts w:ascii="Times New Roman" w:hAnsi="Times New Roman" w:cs="Times New Roman"/>
          <w:noProof/>
          <w:sz w:val="24"/>
          <w:szCs w:val="24"/>
        </w:rPr>
        <w:t xml:space="preserve">Herman, C. P., Roth, D. A., &amp; Polivy, J. (2003). Effects of the Presence of Others on Food Intake: A Normative Interpretation. </w:t>
      </w:r>
      <w:r w:rsidRPr="00745D53">
        <w:rPr>
          <w:rFonts w:ascii="Times New Roman" w:hAnsi="Times New Roman" w:cs="Times New Roman"/>
          <w:i/>
          <w:iCs/>
          <w:noProof/>
          <w:sz w:val="24"/>
          <w:szCs w:val="24"/>
        </w:rPr>
        <w:t>Psychological Bulletin</w:t>
      </w:r>
      <w:r w:rsidRPr="00745D53">
        <w:rPr>
          <w:rFonts w:ascii="Times New Roman" w:hAnsi="Times New Roman" w:cs="Times New Roman"/>
          <w:noProof/>
          <w:sz w:val="24"/>
          <w:szCs w:val="24"/>
        </w:rPr>
        <w:t xml:space="preserve">, </w:t>
      </w:r>
      <w:r w:rsidRPr="00745D53">
        <w:rPr>
          <w:rFonts w:ascii="Times New Roman" w:hAnsi="Times New Roman" w:cs="Times New Roman"/>
          <w:i/>
          <w:iCs/>
          <w:noProof/>
          <w:sz w:val="24"/>
          <w:szCs w:val="24"/>
        </w:rPr>
        <w:t>129</w:t>
      </w:r>
      <w:r w:rsidRPr="00745D53">
        <w:rPr>
          <w:rFonts w:ascii="Times New Roman" w:hAnsi="Times New Roman" w:cs="Times New Roman"/>
          <w:noProof/>
          <w:sz w:val="24"/>
          <w:szCs w:val="24"/>
        </w:rPr>
        <w:t>(6), 873–886. https://doi.org/10.1037/0033-2909.129.6.873</w:t>
      </w:r>
    </w:p>
    <w:p w14:paraId="5A1A8170" w14:textId="77777777" w:rsidR="004C0FAA" w:rsidRPr="00745D53" w:rsidRDefault="004C0FAA" w:rsidP="004C0FAA">
      <w:pPr>
        <w:widowControl w:val="0"/>
        <w:autoSpaceDE w:val="0"/>
        <w:autoSpaceDN w:val="0"/>
        <w:adjustRightInd w:val="0"/>
        <w:spacing w:line="360" w:lineRule="auto"/>
        <w:ind w:left="480" w:hanging="480"/>
        <w:rPr>
          <w:rFonts w:ascii="Times New Roman" w:hAnsi="Times New Roman" w:cs="Times New Roman"/>
          <w:noProof/>
          <w:sz w:val="24"/>
          <w:szCs w:val="24"/>
        </w:rPr>
      </w:pPr>
      <w:r w:rsidRPr="00745D53">
        <w:rPr>
          <w:rFonts w:ascii="Times New Roman" w:hAnsi="Times New Roman" w:cs="Times New Roman"/>
          <w:noProof/>
          <w:sz w:val="24"/>
          <w:szCs w:val="24"/>
        </w:rPr>
        <w:t xml:space="preserve">Hermans, R. C. J., Larsen, J. K., Peter Herman, C., &amp; Engels, R. C. M. E. (2012). How much should i eat? Situational norms affect young women’s food intake during meal time. </w:t>
      </w:r>
      <w:r w:rsidRPr="00745D53">
        <w:rPr>
          <w:rFonts w:ascii="Times New Roman" w:hAnsi="Times New Roman" w:cs="Times New Roman"/>
          <w:i/>
          <w:iCs/>
          <w:noProof/>
          <w:sz w:val="24"/>
          <w:szCs w:val="24"/>
        </w:rPr>
        <w:t>British Journal of Nutrition</w:t>
      </w:r>
      <w:r w:rsidRPr="00745D53">
        <w:rPr>
          <w:rFonts w:ascii="Times New Roman" w:hAnsi="Times New Roman" w:cs="Times New Roman"/>
          <w:noProof/>
          <w:sz w:val="24"/>
          <w:szCs w:val="24"/>
        </w:rPr>
        <w:t xml:space="preserve">, </w:t>
      </w:r>
      <w:r w:rsidRPr="00745D53">
        <w:rPr>
          <w:rFonts w:ascii="Times New Roman" w:hAnsi="Times New Roman" w:cs="Times New Roman"/>
          <w:i/>
          <w:iCs/>
          <w:noProof/>
          <w:sz w:val="24"/>
          <w:szCs w:val="24"/>
        </w:rPr>
        <w:t>107</w:t>
      </w:r>
      <w:r w:rsidRPr="00745D53">
        <w:rPr>
          <w:rFonts w:ascii="Times New Roman" w:hAnsi="Times New Roman" w:cs="Times New Roman"/>
          <w:noProof/>
          <w:sz w:val="24"/>
          <w:szCs w:val="24"/>
        </w:rPr>
        <w:t>(4), 588–594. https://doi.org/10.1017/S0007114511003278</w:t>
      </w:r>
    </w:p>
    <w:p w14:paraId="45E496C1" w14:textId="77777777" w:rsidR="004C0FAA" w:rsidRPr="00745D53" w:rsidRDefault="004C0FAA" w:rsidP="004C0FAA">
      <w:pPr>
        <w:widowControl w:val="0"/>
        <w:autoSpaceDE w:val="0"/>
        <w:autoSpaceDN w:val="0"/>
        <w:adjustRightInd w:val="0"/>
        <w:spacing w:line="360" w:lineRule="auto"/>
        <w:ind w:left="480" w:hanging="480"/>
        <w:rPr>
          <w:rFonts w:ascii="Times New Roman" w:hAnsi="Times New Roman" w:cs="Times New Roman"/>
          <w:noProof/>
          <w:sz w:val="24"/>
          <w:szCs w:val="24"/>
        </w:rPr>
      </w:pPr>
      <w:r w:rsidRPr="00745D53">
        <w:rPr>
          <w:rFonts w:ascii="Times New Roman" w:hAnsi="Times New Roman" w:cs="Times New Roman"/>
          <w:noProof/>
          <w:sz w:val="24"/>
          <w:szCs w:val="24"/>
        </w:rPr>
        <w:t xml:space="preserve">Houldcroft, L., Haycraft, E., &amp; Farrow, C. (2014). Peer and friend influences on children’s eating. </w:t>
      </w:r>
      <w:r w:rsidRPr="00745D53">
        <w:rPr>
          <w:rFonts w:ascii="Times New Roman" w:hAnsi="Times New Roman" w:cs="Times New Roman"/>
          <w:i/>
          <w:iCs/>
          <w:noProof/>
          <w:sz w:val="24"/>
          <w:szCs w:val="24"/>
        </w:rPr>
        <w:t>SOCIAL DEVELOPMENT</w:t>
      </w:r>
      <w:r w:rsidRPr="00745D53">
        <w:rPr>
          <w:rFonts w:ascii="Times New Roman" w:hAnsi="Times New Roman" w:cs="Times New Roman"/>
          <w:noProof/>
          <w:sz w:val="24"/>
          <w:szCs w:val="24"/>
        </w:rPr>
        <w:t xml:space="preserve">, </w:t>
      </w:r>
      <w:r w:rsidRPr="00745D53">
        <w:rPr>
          <w:rFonts w:ascii="Times New Roman" w:hAnsi="Times New Roman" w:cs="Times New Roman"/>
          <w:i/>
          <w:iCs/>
          <w:noProof/>
          <w:sz w:val="24"/>
          <w:szCs w:val="24"/>
        </w:rPr>
        <w:t>23</w:t>
      </w:r>
      <w:r w:rsidRPr="00745D53">
        <w:rPr>
          <w:rFonts w:ascii="Times New Roman" w:hAnsi="Times New Roman" w:cs="Times New Roman"/>
          <w:noProof/>
          <w:sz w:val="24"/>
          <w:szCs w:val="24"/>
        </w:rPr>
        <w:t>, 19–40.</w:t>
      </w:r>
    </w:p>
    <w:p w14:paraId="6D78479F" w14:textId="77777777" w:rsidR="004C0FAA" w:rsidRPr="00745D53" w:rsidRDefault="004C0FAA" w:rsidP="004C0FAA">
      <w:pPr>
        <w:widowControl w:val="0"/>
        <w:autoSpaceDE w:val="0"/>
        <w:autoSpaceDN w:val="0"/>
        <w:adjustRightInd w:val="0"/>
        <w:spacing w:line="360" w:lineRule="auto"/>
        <w:ind w:left="480" w:hanging="480"/>
        <w:rPr>
          <w:rFonts w:ascii="Times New Roman" w:hAnsi="Times New Roman" w:cs="Times New Roman"/>
          <w:noProof/>
          <w:sz w:val="24"/>
          <w:szCs w:val="24"/>
        </w:rPr>
      </w:pPr>
      <w:r w:rsidRPr="00745D53">
        <w:rPr>
          <w:rFonts w:ascii="Times New Roman" w:hAnsi="Times New Roman" w:cs="Times New Roman"/>
          <w:noProof/>
          <w:sz w:val="24"/>
          <w:szCs w:val="24"/>
        </w:rPr>
        <w:t xml:space="preserve">Ragelien, T., &amp; Grønhøj, A. (2020). The influence of peers′ and siblings′ on children’s and adolescents′ healthy eating behavior . A systematic literature review. </w:t>
      </w:r>
      <w:r w:rsidRPr="00745D53">
        <w:rPr>
          <w:rFonts w:ascii="Times New Roman" w:hAnsi="Times New Roman" w:cs="Times New Roman"/>
          <w:i/>
          <w:iCs/>
          <w:noProof/>
          <w:sz w:val="24"/>
          <w:szCs w:val="24"/>
        </w:rPr>
        <w:t>Appetite</w:t>
      </w:r>
      <w:r w:rsidRPr="00745D53">
        <w:rPr>
          <w:rFonts w:ascii="Times New Roman" w:hAnsi="Times New Roman" w:cs="Times New Roman"/>
          <w:noProof/>
          <w:sz w:val="24"/>
          <w:szCs w:val="24"/>
        </w:rPr>
        <w:t xml:space="preserve">, </w:t>
      </w:r>
      <w:r w:rsidRPr="00745D53">
        <w:rPr>
          <w:rFonts w:ascii="Times New Roman" w:hAnsi="Times New Roman" w:cs="Times New Roman"/>
          <w:i/>
          <w:iCs/>
          <w:noProof/>
          <w:sz w:val="24"/>
          <w:szCs w:val="24"/>
        </w:rPr>
        <w:t>148</w:t>
      </w:r>
      <w:r w:rsidRPr="00745D53">
        <w:rPr>
          <w:rFonts w:ascii="Times New Roman" w:hAnsi="Times New Roman" w:cs="Times New Roman"/>
          <w:noProof/>
          <w:sz w:val="24"/>
          <w:szCs w:val="24"/>
        </w:rPr>
        <w:t>(104592). https://doi.org/10.1016/j.appet.2020.104592</w:t>
      </w:r>
    </w:p>
    <w:p w14:paraId="3A6092FA" w14:textId="77777777" w:rsidR="004C0FAA" w:rsidRPr="00745D53" w:rsidRDefault="004C0FAA" w:rsidP="004C0FAA">
      <w:pPr>
        <w:widowControl w:val="0"/>
        <w:autoSpaceDE w:val="0"/>
        <w:autoSpaceDN w:val="0"/>
        <w:adjustRightInd w:val="0"/>
        <w:spacing w:line="360" w:lineRule="auto"/>
        <w:ind w:left="480" w:hanging="480"/>
        <w:rPr>
          <w:rFonts w:ascii="Times New Roman" w:hAnsi="Times New Roman" w:cs="Times New Roman"/>
          <w:noProof/>
          <w:sz w:val="24"/>
          <w:szCs w:val="24"/>
        </w:rPr>
      </w:pPr>
      <w:r w:rsidRPr="00745D53">
        <w:rPr>
          <w:rFonts w:ascii="Times New Roman" w:hAnsi="Times New Roman" w:cs="Times New Roman"/>
          <w:noProof/>
          <w:sz w:val="24"/>
          <w:szCs w:val="24"/>
        </w:rPr>
        <w:t xml:space="preserve">Robinson, E., Aveyard, P., Daley, A., Jolly, K., Lewis, A., Lycett, D., &amp; Higgs, S. (2013). Eating attentively: A systematic review and meta-analysis of the effect of food intake memory and awareness on eating. </w:t>
      </w:r>
      <w:r w:rsidRPr="00745D53">
        <w:rPr>
          <w:rFonts w:ascii="Times New Roman" w:hAnsi="Times New Roman" w:cs="Times New Roman"/>
          <w:i/>
          <w:iCs/>
          <w:noProof/>
          <w:sz w:val="24"/>
          <w:szCs w:val="24"/>
        </w:rPr>
        <w:t>American Journal of Clinical Nutrition</w:t>
      </w:r>
      <w:r w:rsidRPr="00745D53">
        <w:rPr>
          <w:rFonts w:ascii="Times New Roman" w:hAnsi="Times New Roman" w:cs="Times New Roman"/>
          <w:noProof/>
          <w:sz w:val="24"/>
          <w:szCs w:val="24"/>
        </w:rPr>
        <w:t xml:space="preserve">, </w:t>
      </w:r>
      <w:r w:rsidRPr="00745D53">
        <w:rPr>
          <w:rFonts w:ascii="Times New Roman" w:hAnsi="Times New Roman" w:cs="Times New Roman"/>
          <w:i/>
          <w:iCs/>
          <w:noProof/>
          <w:sz w:val="24"/>
          <w:szCs w:val="24"/>
        </w:rPr>
        <w:t>97</w:t>
      </w:r>
      <w:r w:rsidRPr="00745D53">
        <w:rPr>
          <w:rFonts w:ascii="Times New Roman" w:hAnsi="Times New Roman" w:cs="Times New Roman"/>
          <w:noProof/>
          <w:sz w:val="24"/>
          <w:szCs w:val="24"/>
        </w:rPr>
        <w:t>(4), 728–742. https://doi.org/10.3945/ajcn.112.045245</w:t>
      </w:r>
    </w:p>
    <w:p w14:paraId="25F3502C" w14:textId="77777777" w:rsidR="004C0FAA" w:rsidRPr="00745D53" w:rsidRDefault="004C0FAA" w:rsidP="004C0FAA">
      <w:pPr>
        <w:widowControl w:val="0"/>
        <w:autoSpaceDE w:val="0"/>
        <w:autoSpaceDN w:val="0"/>
        <w:adjustRightInd w:val="0"/>
        <w:spacing w:line="360" w:lineRule="auto"/>
        <w:ind w:left="480" w:hanging="480"/>
        <w:rPr>
          <w:rFonts w:ascii="Times New Roman" w:hAnsi="Times New Roman" w:cs="Times New Roman"/>
          <w:noProof/>
          <w:sz w:val="24"/>
          <w:szCs w:val="24"/>
        </w:rPr>
      </w:pPr>
      <w:r w:rsidRPr="00745D53">
        <w:rPr>
          <w:rFonts w:ascii="Times New Roman" w:hAnsi="Times New Roman" w:cs="Times New Roman"/>
          <w:noProof/>
          <w:sz w:val="24"/>
          <w:szCs w:val="24"/>
        </w:rPr>
        <w:t xml:space="preserve">Robinson, E., Thomas, J., Aveyard, P., &amp; Higgs, S. (2014). What everyone else is eating: A systematic review and meta-analysis of the effect of informational eating norms on eating behavior. </w:t>
      </w:r>
      <w:r w:rsidRPr="00745D53">
        <w:rPr>
          <w:rFonts w:ascii="Times New Roman" w:hAnsi="Times New Roman" w:cs="Times New Roman"/>
          <w:i/>
          <w:iCs/>
          <w:noProof/>
          <w:sz w:val="24"/>
          <w:szCs w:val="24"/>
        </w:rPr>
        <w:t>Journal of the Academy of Nutrition and Dietetics</w:t>
      </w:r>
      <w:r w:rsidRPr="00745D53">
        <w:rPr>
          <w:rFonts w:ascii="Times New Roman" w:hAnsi="Times New Roman" w:cs="Times New Roman"/>
          <w:noProof/>
          <w:sz w:val="24"/>
          <w:szCs w:val="24"/>
        </w:rPr>
        <w:t xml:space="preserve">, </w:t>
      </w:r>
      <w:r w:rsidRPr="00745D53">
        <w:rPr>
          <w:rFonts w:ascii="Times New Roman" w:hAnsi="Times New Roman" w:cs="Times New Roman"/>
          <w:i/>
          <w:iCs/>
          <w:noProof/>
          <w:sz w:val="24"/>
          <w:szCs w:val="24"/>
        </w:rPr>
        <w:t>114</w:t>
      </w:r>
      <w:r w:rsidRPr="00745D53">
        <w:rPr>
          <w:rFonts w:ascii="Times New Roman" w:hAnsi="Times New Roman" w:cs="Times New Roman"/>
          <w:noProof/>
          <w:sz w:val="24"/>
          <w:szCs w:val="24"/>
        </w:rPr>
        <w:t>(3), 414–429. https://doi.org/10.1016/j.jand.2013.11.009</w:t>
      </w:r>
    </w:p>
    <w:p w14:paraId="0257692D" w14:textId="77777777" w:rsidR="004C0FAA" w:rsidRPr="00745D53" w:rsidRDefault="004C0FAA" w:rsidP="004C0FAA">
      <w:pPr>
        <w:widowControl w:val="0"/>
        <w:autoSpaceDE w:val="0"/>
        <w:autoSpaceDN w:val="0"/>
        <w:adjustRightInd w:val="0"/>
        <w:spacing w:line="360" w:lineRule="auto"/>
        <w:ind w:left="480" w:hanging="480"/>
        <w:rPr>
          <w:rFonts w:ascii="Times New Roman" w:hAnsi="Times New Roman" w:cs="Times New Roman"/>
          <w:noProof/>
          <w:sz w:val="24"/>
          <w:szCs w:val="24"/>
        </w:rPr>
      </w:pPr>
      <w:r w:rsidRPr="00745D53">
        <w:rPr>
          <w:rFonts w:ascii="Times New Roman" w:hAnsi="Times New Roman" w:cs="Times New Roman"/>
          <w:noProof/>
          <w:sz w:val="24"/>
          <w:szCs w:val="24"/>
        </w:rPr>
        <w:t xml:space="preserve">Robinson, E., Tobias, T., Shaw, L., Freeman, E., &amp; Higgs, S. (2011). Social matching of food intake and the need for social acceptance. </w:t>
      </w:r>
      <w:r w:rsidRPr="00745D53">
        <w:rPr>
          <w:rFonts w:ascii="Times New Roman" w:hAnsi="Times New Roman" w:cs="Times New Roman"/>
          <w:i/>
          <w:iCs/>
          <w:noProof/>
          <w:sz w:val="24"/>
          <w:szCs w:val="24"/>
        </w:rPr>
        <w:t>Appetite</w:t>
      </w:r>
      <w:r w:rsidRPr="00745D53">
        <w:rPr>
          <w:rFonts w:ascii="Times New Roman" w:hAnsi="Times New Roman" w:cs="Times New Roman"/>
          <w:noProof/>
          <w:sz w:val="24"/>
          <w:szCs w:val="24"/>
        </w:rPr>
        <w:t xml:space="preserve">, </w:t>
      </w:r>
      <w:r w:rsidRPr="00745D53">
        <w:rPr>
          <w:rFonts w:ascii="Times New Roman" w:hAnsi="Times New Roman" w:cs="Times New Roman"/>
          <w:i/>
          <w:iCs/>
          <w:noProof/>
          <w:sz w:val="24"/>
          <w:szCs w:val="24"/>
        </w:rPr>
        <w:t>56</w:t>
      </w:r>
      <w:r w:rsidRPr="00745D53">
        <w:rPr>
          <w:rFonts w:ascii="Times New Roman" w:hAnsi="Times New Roman" w:cs="Times New Roman"/>
          <w:noProof/>
          <w:sz w:val="24"/>
          <w:szCs w:val="24"/>
        </w:rPr>
        <w:t>(3), 747–752. https://doi.org/10.1016/j.appet.2011.03.001</w:t>
      </w:r>
    </w:p>
    <w:p w14:paraId="6E6A97DF" w14:textId="77777777" w:rsidR="004C0FAA" w:rsidRPr="00745D53" w:rsidRDefault="004C0FAA" w:rsidP="004C0FAA">
      <w:pPr>
        <w:widowControl w:val="0"/>
        <w:autoSpaceDE w:val="0"/>
        <w:autoSpaceDN w:val="0"/>
        <w:adjustRightInd w:val="0"/>
        <w:spacing w:line="360" w:lineRule="auto"/>
        <w:ind w:left="480" w:hanging="480"/>
        <w:rPr>
          <w:rFonts w:ascii="Times New Roman" w:hAnsi="Times New Roman" w:cs="Times New Roman"/>
          <w:noProof/>
          <w:sz w:val="24"/>
          <w:szCs w:val="24"/>
        </w:rPr>
      </w:pPr>
      <w:r w:rsidRPr="00745D53">
        <w:rPr>
          <w:rFonts w:ascii="Times New Roman" w:hAnsi="Times New Roman" w:cs="Times New Roman"/>
          <w:noProof/>
          <w:sz w:val="24"/>
          <w:szCs w:val="24"/>
        </w:rPr>
        <w:t xml:space="preserve">Romero, N. D., Epstein, L. H., &amp; Salvy, S. J. (2009). Peer Modeling Influences Girls’ Snack </w:t>
      </w:r>
      <w:r w:rsidRPr="00745D53">
        <w:rPr>
          <w:rFonts w:ascii="Times New Roman" w:hAnsi="Times New Roman" w:cs="Times New Roman"/>
          <w:noProof/>
          <w:sz w:val="24"/>
          <w:szCs w:val="24"/>
        </w:rPr>
        <w:lastRenderedPageBreak/>
        <w:t xml:space="preserve">Intake. </w:t>
      </w:r>
      <w:r w:rsidRPr="00745D53">
        <w:rPr>
          <w:rFonts w:ascii="Times New Roman" w:hAnsi="Times New Roman" w:cs="Times New Roman"/>
          <w:i/>
          <w:iCs/>
          <w:noProof/>
          <w:sz w:val="24"/>
          <w:szCs w:val="24"/>
        </w:rPr>
        <w:t>Journal of the American Dietetic Association</w:t>
      </w:r>
      <w:r w:rsidRPr="00745D53">
        <w:rPr>
          <w:rFonts w:ascii="Times New Roman" w:hAnsi="Times New Roman" w:cs="Times New Roman"/>
          <w:noProof/>
          <w:sz w:val="24"/>
          <w:szCs w:val="24"/>
        </w:rPr>
        <w:t xml:space="preserve">, </w:t>
      </w:r>
      <w:r w:rsidRPr="00745D53">
        <w:rPr>
          <w:rFonts w:ascii="Times New Roman" w:hAnsi="Times New Roman" w:cs="Times New Roman"/>
          <w:i/>
          <w:iCs/>
          <w:noProof/>
          <w:sz w:val="24"/>
          <w:szCs w:val="24"/>
        </w:rPr>
        <w:t>109</w:t>
      </w:r>
      <w:r w:rsidRPr="00745D53">
        <w:rPr>
          <w:rFonts w:ascii="Times New Roman" w:hAnsi="Times New Roman" w:cs="Times New Roman"/>
          <w:noProof/>
          <w:sz w:val="24"/>
          <w:szCs w:val="24"/>
        </w:rPr>
        <w:t>(1), 133–136. https://doi.org/10.1016/j.jada.2008.10.005</w:t>
      </w:r>
    </w:p>
    <w:p w14:paraId="0A512C85" w14:textId="77777777" w:rsidR="004C0FAA" w:rsidRPr="00745D53" w:rsidRDefault="004C0FAA" w:rsidP="004C0FAA">
      <w:pPr>
        <w:widowControl w:val="0"/>
        <w:autoSpaceDE w:val="0"/>
        <w:autoSpaceDN w:val="0"/>
        <w:adjustRightInd w:val="0"/>
        <w:spacing w:line="360" w:lineRule="auto"/>
        <w:ind w:left="480" w:hanging="480"/>
        <w:rPr>
          <w:rFonts w:ascii="Times New Roman" w:hAnsi="Times New Roman" w:cs="Times New Roman"/>
          <w:noProof/>
          <w:sz w:val="24"/>
          <w:szCs w:val="24"/>
        </w:rPr>
      </w:pPr>
      <w:r w:rsidRPr="00745D53">
        <w:rPr>
          <w:rFonts w:ascii="Times New Roman" w:hAnsi="Times New Roman" w:cs="Times New Roman"/>
          <w:noProof/>
          <w:sz w:val="24"/>
          <w:szCs w:val="24"/>
        </w:rPr>
        <w:t xml:space="preserve">Ruddock, H. K., Brunstrom, J. M., Vartanian, L. R., &amp; Higgs, S. (2019). A systematic review and meta-analysis of the social facilitation of eating. </w:t>
      </w:r>
      <w:r w:rsidRPr="00745D53">
        <w:rPr>
          <w:rFonts w:ascii="Times New Roman" w:hAnsi="Times New Roman" w:cs="Times New Roman"/>
          <w:i/>
          <w:iCs/>
          <w:noProof/>
          <w:sz w:val="24"/>
          <w:szCs w:val="24"/>
        </w:rPr>
        <w:t>American Journal of Clinical Nutrition</w:t>
      </w:r>
      <w:r w:rsidRPr="00745D53">
        <w:rPr>
          <w:rFonts w:ascii="Times New Roman" w:hAnsi="Times New Roman" w:cs="Times New Roman"/>
          <w:noProof/>
          <w:sz w:val="24"/>
          <w:szCs w:val="24"/>
        </w:rPr>
        <w:t xml:space="preserve">, </w:t>
      </w:r>
      <w:r w:rsidRPr="00745D53">
        <w:rPr>
          <w:rFonts w:ascii="Times New Roman" w:hAnsi="Times New Roman" w:cs="Times New Roman"/>
          <w:i/>
          <w:iCs/>
          <w:noProof/>
          <w:sz w:val="24"/>
          <w:szCs w:val="24"/>
        </w:rPr>
        <w:t>110</w:t>
      </w:r>
      <w:r w:rsidRPr="00745D53">
        <w:rPr>
          <w:rFonts w:ascii="Times New Roman" w:hAnsi="Times New Roman" w:cs="Times New Roman"/>
          <w:noProof/>
          <w:sz w:val="24"/>
          <w:szCs w:val="24"/>
        </w:rPr>
        <w:t>(4), 842–861. https://doi.org/10.1093/ajcn/nqz155</w:t>
      </w:r>
    </w:p>
    <w:p w14:paraId="6725A116" w14:textId="77777777" w:rsidR="004C0FAA" w:rsidRPr="00745D53" w:rsidRDefault="004C0FAA" w:rsidP="004C0FAA">
      <w:pPr>
        <w:widowControl w:val="0"/>
        <w:autoSpaceDE w:val="0"/>
        <w:autoSpaceDN w:val="0"/>
        <w:adjustRightInd w:val="0"/>
        <w:spacing w:line="360" w:lineRule="auto"/>
        <w:ind w:left="480" w:hanging="480"/>
        <w:rPr>
          <w:rFonts w:ascii="Times New Roman" w:hAnsi="Times New Roman" w:cs="Times New Roman"/>
          <w:noProof/>
          <w:sz w:val="24"/>
          <w:szCs w:val="24"/>
        </w:rPr>
      </w:pPr>
      <w:r w:rsidRPr="00745D53">
        <w:rPr>
          <w:rFonts w:ascii="Times New Roman" w:hAnsi="Times New Roman" w:cs="Times New Roman"/>
          <w:noProof/>
          <w:sz w:val="24"/>
          <w:szCs w:val="24"/>
        </w:rPr>
        <w:t xml:space="preserve">Salvy, S. J., de la Haye, K., Bowker, J. C., &amp; Hermans, R. C. J. (2012). Influence of peers and friends on children’s and adolescents’ eating and activity behaviors. In </w:t>
      </w:r>
      <w:r w:rsidRPr="00745D53">
        <w:rPr>
          <w:rFonts w:ascii="Times New Roman" w:hAnsi="Times New Roman" w:cs="Times New Roman"/>
          <w:i/>
          <w:iCs/>
          <w:noProof/>
          <w:sz w:val="24"/>
          <w:szCs w:val="24"/>
        </w:rPr>
        <w:t>Physiology and Behavior</w:t>
      </w:r>
      <w:r w:rsidRPr="00745D53">
        <w:rPr>
          <w:rFonts w:ascii="Times New Roman" w:hAnsi="Times New Roman" w:cs="Times New Roman"/>
          <w:noProof/>
          <w:sz w:val="24"/>
          <w:szCs w:val="24"/>
        </w:rPr>
        <w:t>. https://doi.org/10.1016/j.physbeh.2012.03.022</w:t>
      </w:r>
    </w:p>
    <w:p w14:paraId="29A1C0BB" w14:textId="77777777" w:rsidR="004C0FAA" w:rsidRPr="00745D53" w:rsidRDefault="004C0FAA" w:rsidP="004C0FAA">
      <w:pPr>
        <w:widowControl w:val="0"/>
        <w:autoSpaceDE w:val="0"/>
        <w:autoSpaceDN w:val="0"/>
        <w:adjustRightInd w:val="0"/>
        <w:spacing w:line="360" w:lineRule="auto"/>
        <w:ind w:left="480" w:hanging="480"/>
        <w:rPr>
          <w:rFonts w:ascii="Times New Roman" w:hAnsi="Times New Roman" w:cs="Times New Roman"/>
          <w:noProof/>
          <w:sz w:val="24"/>
          <w:szCs w:val="24"/>
        </w:rPr>
      </w:pPr>
      <w:r w:rsidRPr="00745D53">
        <w:rPr>
          <w:rFonts w:ascii="Times New Roman" w:hAnsi="Times New Roman" w:cs="Times New Roman"/>
          <w:noProof/>
          <w:sz w:val="24"/>
          <w:szCs w:val="24"/>
        </w:rPr>
        <w:t xml:space="preserve">Sharps, M., &amp; Robinson, E. (2015). Perceived eating norms and vegetable consumption in children. </w:t>
      </w:r>
      <w:r w:rsidRPr="00745D53">
        <w:rPr>
          <w:rFonts w:ascii="Times New Roman" w:hAnsi="Times New Roman" w:cs="Times New Roman"/>
          <w:i/>
          <w:iCs/>
          <w:noProof/>
          <w:sz w:val="24"/>
          <w:szCs w:val="24"/>
        </w:rPr>
        <w:t>International Journal of Behavioral Nutrition and Physical Activity</w:t>
      </w:r>
      <w:r w:rsidRPr="00745D53">
        <w:rPr>
          <w:rFonts w:ascii="Times New Roman" w:hAnsi="Times New Roman" w:cs="Times New Roman"/>
          <w:noProof/>
          <w:sz w:val="24"/>
          <w:szCs w:val="24"/>
        </w:rPr>
        <w:t xml:space="preserve">, </w:t>
      </w:r>
      <w:r w:rsidRPr="00745D53">
        <w:rPr>
          <w:rFonts w:ascii="Times New Roman" w:hAnsi="Times New Roman" w:cs="Times New Roman"/>
          <w:i/>
          <w:iCs/>
          <w:noProof/>
          <w:sz w:val="24"/>
          <w:szCs w:val="24"/>
        </w:rPr>
        <w:t>12</w:t>
      </w:r>
      <w:r w:rsidRPr="00745D53">
        <w:rPr>
          <w:rFonts w:ascii="Times New Roman" w:hAnsi="Times New Roman" w:cs="Times New Roman"/>
          <w:noProof/>
          <w:sz w:val="24"/>
          <w:szCs w:val="24"/>
        </w:rPr>
        <w:t>(1), 10–13. https://doi.org/10.1186/s12966-015-0296-z</w:t>
      </w:r>
    </w:p>
    <w:p w14:paraId="3D6B8373" w14:textId="77777777" w:rsidR="004C0FAA" w:rsidRPr="00745D53" w:rsidRDefault="004C0FAA" w:rsidP="004C0FAA">
      <w:pPr>
        <w:widowControl w:val="0"/>
        <w:autoSpaceDE w:val="0"/>
        <w:autoSpaceDN w:val="0"/>
        <w:adjustRightInd w:val="0"/>
        <w:spacing w:line="360" w:lineRule="auto"/>
        <w:ind w:left="480" w:hanging="480"/>
        <w:rPr>
          <w:rFonts w:ascii="Times New Roman" w:hAnsi="Times New Roman" w:cs="Times New Roman"/>
          <w:noProof/>
          <w:sz w:val="24"/>
          <w:szCs w:val="24"/>
        </w:rPr>
      </w:pPr>
      <w:r w:rsidRPr="00745D53">
        <w:rPr>
          <w:rFonts w:ascii="Times New Roman" w:hAnsi="Times New Roman" w:cs="Times New Roman"/>
          <w:noProof/>
          <w:sz w:val="24"/>
          <w:szCs w:val="24"/>
        </w:rPr>
        <w:t xml:space="preserve">Sharps, M., &amp; Robinson, E. (2017). Perceived eating norms and children’s eating behaviour: An informational social influence account. </w:t>
      </w:r>
      <w:r w:rsidRPr="00745D53">
        <w:rPr>
          <w:rFonts w:ascii="Times New Roman" w:hAnsi="Times New Roman" w:cs="Times New Roman"/>
          <w:i/>
          <w:iCs/>
          <w:noProof/>
          <w:sz w:val="24"/>
          <w:szCs w:val="24"/>
        </w:rPr>
        <w:t>Appetite</w:t>
      </w:r>
      <w:r w:rsidRPr="00745D53">
        <w:rPr>
          <w:rFonts w:ascii="Times New Roman" w:hAnsi="Times New Roman" w:cs="Times New Roman"/>
          <w:noProof/>
          <w:sz w:val="24"/>
          <w:szCs w:val="24"/>
        </w:rPr>
        <w:t xml:space="preserve">, </w:t>
      </w:r>
      <w:r w:rsidRPr="00745D53">
        <w:rPr>
          <w:rFonts w:ascii="Times New Roman" w:hAnsi="Times New Roman" w:cs="Times New Roman"/>
          <w:i/>
          <w:iCs/>
          <w:noProof/>
          <w:sz w:val="24"/>
          <w:szCs w:val="24"/>
        </w:rPr>
        <w:t>113</w:t>
      </w:r>
      <w:r w:rsidRPr="00745D53">
        <w:rPr>
          <w:rFonts w:ascii="Times New Roman" w:hAnsi="Times New Roman" w:cs="Times New Roman"/>
          <w:noProof/>
          <w:sz w:val="24"/>
          <w:szCs w:val="24"/>
        </w:rPr>
        <w:t>, 41–50. https://doi.org/10.1016/j.appet.2017.02.015</w:t>
      </w:r>
    </w:p>
    <w:p w14:paraId="609EB17C" w14:textId="77777777" w:rsidR="004C0FAA" w:rsidRPr="00745D53" w:rsidRDefault="004C0FAA" w:rsidP="004C0FAA">
      <w:pPr>
        <w:widowControl w:val="0"/>
        <w:autoSpaceDE w:val="0"/>
        <w:autoSpaceDN w:val="0"/>
        <w:adjustRightInd w:val="0"/>
        <w:spacing w:line="360" w:lineRule="auto"/>
        <w:ind w:left="480" w:hanging="480"/>
        <w:rPr>
          <w:rFonts w:ascii="Times New Roman" w:hAnsi="Times New Roman" w:cs="Times New Roman"/>
          <w:noProof/>
          <w:sz w:val="24"/>
          <w:szCs w:val="24"/>
        </w:rPr>
      </w:pPr>
      <w:r w:rsidRPr="00745D53">
        <w:rPr>
          <w:rFonts w:ascii="Times New Roman" w:hAnsi="Times New Roman" w:cs="Times New Roman"/>
          <w:noProof/>
          <w:sz w:val="24"/>
          <w:szCs w:val="24"/>
        </w:rPr>
        <w:t xml:space="preserve">Stok, F. M., de Vet, E., de Ridder, D. T. D., &amp; de Wit, J. B. F. (2016). The potential of peer social norms to shape food intake in adolescents and young adults: a systematic review of effects and moderators. </w:t>
      </w:r>
      <w:r w:rsidRPr="00745D53">
        <w:rPr>
          <w:rFonts w:ascii="Times New Roman" w:hAnsi="Times New Roman" w:cs="Times New Roman"/>
          <w:i/>
          <w:iCs/>
          <w:noProof/>
          <w:sz w:val="24"/>
          <w:szCs w:val="24"/>
        </w:rPr>
        <w:t>Health Psychology Review</w:t>
      </w:r>
      <w:r w:rsidRPr="00745D53">
        <w:rPr>
          <w:rFonts w:ascii="Times New Roman" w:hAnsi="Times New Roman" w:cs="Times New Roman"/>
          <w:noProof/>
          <w:sz w:val="24"/>
          <w:szCs w:val="24"/>
        </w:rPr>
        <w:t xml:space="preserve">, </w:t>
      </w:r>
      <w:r w:rsidRPr="00745D53">
        <w:rPr>
          <w:rFonts w:ascii="Times New Roman" w:hAnsi="Times New Roman" w:cs="Times New Roman"/>
          <w:i/>
          <w:iCs/>
          <w:noProof/>
          <w:sz w:val="24"/>
          <w:szCs w:val="24"/>
        </w:rPr>
        <w:t>10</w:t>
      </w:r>
      <w:r w:rsidRPr="00745D53">
        <w:rPr>
          <w:rFonts w:ascii="Times New Roman" w:hAnsi="Times New Roman" w:cs="Times New Roman"/>
          <w:noProof/>
          <w:sz w:val="24"/>
          <w:szCs w:val="24"/>
        </w:rPr>
        <w:t>(3), 326–340. https://doi.org/10.1080/17437199.2016.1155161</w:t>
      </w:r>
    </w:p>
    <w:p w14:paraId="430BD2AA" w14:textId="77777777" w:rsidR="004C0FAA" w:rsidRPr="00745D53" w:rsidRDefault="004C0FAA" w:rsidP="004C0FAA">
      <w:pPr>
        <w:widowControl w:val="0"/>
        <w:autoSpaceDE w:val="0"/>
        <w:autoSpaceDN w:val="0"/>
        <w:adjustRightInd w:val="0"/>
        <w:spacing w:line="360" w:lineRule="auto"/>
        <w:ind w:left="480" w:hanging="480"/>
        <w:rPr>
          <w:rFonts w:ascii="Times New Roman" w:hAnsi="Times New Roman" w:cs="Times New Roman"/>
          <w:noProof/>
          <w:sz w:val="24"/>
        </w:rPr>
      </w:pPr>
      <w:r w:rsidRPr="00745D53">
        <w:rPr>
          <w:rFonts w:ascii="Times New Roman" w:hAnsi="Times New Roman" w:cs="Times New Roman"/>
          <w:noProof/>
          <w:sz w:val="24"/>
          <w:szCs w:val="24"/>
        </w:rPr>
        <w:t xml:space="preserve">Vartanian, L. R., Spanos, S., Herman, C. P., &amp; Polivy, J. (2015). Modeling of food intake: a meta-analytic review. </w:t>
      </w:r>
      <w:r w:rsidRPr="00745D53">
        <w:rPr>
          <w:rFonts w:ascii="Times New Roman" w:hAnsi="Times New Roman" w:cs="Times New Roman"/>
          <w:i/>
          <w:iCs/>
          <w:noProof/>
          <w:sz w:val="24"/>
          <w:szCs w:val="24"/>
        </w:rPr>
        <w:t>Social Influence</w:t>
      </w:r>
      <w:r w:rsidRPr="00745D53">
        <w:rPr>
          <w:rFonts w:ascii="Times New Roman" w:hAnsi="Times New Roman" w:cs="Times New Roman"/>
          <w:noProof/>
          <w:sz w:val="24"/>
          <w:szCs w:val="24"/>
        </w:rPr>
        <w:t xml:space="preserve">, </w:t>
      </w:r>
      <w:r w:rsidRPr="00745D53">
        <w:rPr>
          <w:rFonts w:ascii="Times New Roman" w:hAnsi="Times New Roman" w:cs="Times New Roman"/>
          <w:i/>
          <w:iCs/>
          <w:noProof/>
          <w:sz w:val="24"/>
          <w:szCs w:val="24"/>
        </w:rPr>
        <w:t>10</w:t>
      </w:r>
      <w:r w:rsidRPr="00745D53">
        <w:rPr>
          <w:rFonts w:ascii="Times New Roman" w:hAnsi="Times New Roman" w:cs="Times New Roman"/>
          <w:noProof/>
          <w:sz w:val="24"/>
          <w:szCs w:val="24"/>
        </w:rPr>
        <w:t>(3), 119–136. https://doi.org/10.1080/15534510.2015.1008037</w:t>
      </w:r>
    </w:p>
    <w:p w14:paraId="1099538A" w14:textId="77777777" w:rsidR="00521C0B" w:rsidRPr="00745D53" w:rsidRDefault="0056144F" w:rsidP="24C80C8B">
      <w:pPr>
        <w:spacing w:line="360" w:lineRule="auto"/>
        <w:rPr>
          <w:rFonts w:ascii="Times New Roman" w:hAnsi="Times New Roman" w:cs="Times New Roman"/>
          <w:sz w:val="24"/>
          <w:szCs w:val="24"/>
        </w:rPr>
      </w:pPr>
      <w:r w:rsidRPr="00745D53">
        <w:rPr>
          <w:rFonts w:ascii="Times New Roman" w:hAnsi="Times New Roman" w:cs="Times New Roman"/>
          <w:sz w:val="24"/>
          <w:szCs w:val="24"/>
        </w:rPr>
        <w:fldChar w:fldCharType="end"/>
      </w:r>
    </w:p>
    <w:p w14:paraId="236133C2" w14:textId="77777777" w:rsidR="00500583" w:rsidRPr="00745D53" w:rsidRDefault="00500583">
      <w:pPr>
        <w:rPr>
          <w:rFonts w:ascii="Times New Roman" w:hAnsi="Times New Roman" w:cs="Times New Roman"/>
        </w:rPr>
      </w:pPr>
      <w:r w:rsidRPr="00745D53">
        <w:rPr>
          <w:rFonts w:ascii="Times New Roman" w:hAnsi="Times New Roman" w:cs="Times New Roman"/>
        </w:rPr>
        <w:br w:type="page"/>
      </w:r>
    </w:p>
    <w:p w14:paraId="3AAFF2ED" w14:textId="5A665895" w:rsidR="00480530" w:rsidRPr="00745D53" w:rsidRDefault="00480530" w:rsidP="00480530">
      <w:pPr>
        <w:spacing w:line="360" w:lineRule="auto"/>
        <w:rPr>
          <w:rFonts w:ascii="Times New Roman" w:hAnsi="Times New Roman" w:cs="Times New Roman"/>
        </w:rPr>
      </w:pPr>
      <w:r w:rsidRPr="00745D53">
        <w:rPr>
          <w:rFonts w:ascii="Times New Roman" w:hAnsi="Times New Roman" w:cs="Times New Roman"/>
          <w:noProof/>
          <w:sz w:val="24"/>
          <w:szCs w:val="24"/>
          <w:lang w:eastAsia="en-GB"/>
        </w:rPr>
        <w:lastRenderedPageBreak/>
        <mc:AlternateContent>
          <mc:Choice Requires="wps">
            <w:drawing>
              <wp:anchor distT="36576" distB="36576" distL="36576" distR="36576" simplePos="0" relativeHeight="251682816" behindDoc="0" locked="0" layoutInCell="1" allowOverlap="1" wp14:anchorId="1CD4D8BF" wp14:editId="2C8BDA73">
                <wp:simplePos x="0" y="0"/>
                <wp:positionH relativeFrom="column">
                  <wp:posOffset>2743200</wp:posOffset>
                </wp:positionH>
                <wp:positionV relativeFrom="paragraph">
                  <wp:posOffset>3554730</wp:posOffset>
                </wp:positionV>
                <wp:extent cx="0" cy="410210"/>
                <wp:effectExtent l="57150" t="9525" r="57150" b="18415"/>
                <wp:wrapNone/>
                <wp:docPr id="97" name="Straight Arrow Connector 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1021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746C39FB" id="_x0000_t32" coordsize="21600,21600" o:spt="32" o:oned="t" path="m,l21600,21600e" filled="f">
                <v:path arrowok="t" fillok="f" o:connecttype="none"/>
                <o:lock v:ext="edit" shapetype="t"/>
              </v:shapetype>
              <v:shape id="Straight Arrow Connector 97" o:spid="_x0000_s1026" type="#_x0000_t32" style="position:absolute;margin-left:3in;margin-top:279.9pt;width:0;height:32.3pt;z-index:25168281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17hxrwIAAKY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">
                <v:stroke endarrow="block"/>
                <v:shadow color="#ccc"/>
              </v:shape>
            </w:pict>
          </mc:Fallback>
        </mc:AlternateContent>
      </w:r>
      <w:r w:rsidRPr="00745D53">
        <w:rPr>
          <w:rFonts w:ascii="Times New Roman" w:hAnsi="Times New Roman" w:cs="Times New Roman"/>
          <w:noProof/>
          <w:sz w:val="24"/>
          <w:szCs w:val="24"/>
          <w:lang w:eastAsia="en-GB"/>
        </w:rPr>
        <mc:AlternateContent>
          <mc:Choice Requires="wps">
            <w:drawing>
              <wp:anchor distT="0" distB="0" distL="114300" distR="114300" simplePos="0" relativeHeight="251674624" behindDoc="0" locked="0" layoutInCell="1" allowOverlap="1" wp14:anchorId="0C483710" wp14:editId="497506A7">
                <wp:simplePos x="0" y="0"/>
                <wp:positionH relativeFrom="column">
                  <wp:posOffset>1356995</wp:posOffset>
                </wp:positionH>
                <wp:positionV relativeFrom="paragraph">
                  <wp:posOffset>468630</wp:posOffset>
                </wp:positionV>
                <wp:extent cx="2791460" cy="1016000"/>
                <wp:effectExtent l="13970" t="9525" r="13970" b="12700"/>
                <wp:wrapNone/>
                <wp:docPr id="94" name="Rectangle 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91460" cy="1016000"/>
                        </a:xfrm>
                        <a:prstGeom prst="rect">
                          <a:avLst/>
                        </a:prstGeom>
                        <a:solidFill>
                          <a:srgbClr val="FFFFFF"/>
                        </a:solidFill>
                        <a:ln w="9525">
                          <a:solidFill>
                            <a:srgbClr val="000000"/>
                          </a:solidFill>
                          <a:miter lim="800000"/>
                          <a:headEnd/>
                          <a:tailEnd/>
                        </a:ln>
                      </wps:spPr>
                      <wps:txbx>
                        <w:txbxContent>
                          <w:p w14:paraId="712B4404" w14:textId="77777777" w:rsidR="00F373C0" w:rsidRPr="00480530" w:rsidRDefault="00F373C0" w:rsidP="00480530">
                            <w:pPr>
                              <w:jc w:val="center"/>
                              <w:rPr>
                                <w:rFonts w:ascii="Times New Roman" w:hAnsi="Times New Roman" w:cs="Times New Roman"/>
                              </w:rPr>
                            </w:pPr>
                            <w:r w:rsidRPr="00480530">
                              <w:rPr>
                                <w:rFonts w:ascii="Times New Roman" w:hAnsi="Times New Roman" w:cs="Times New Roman"/>
                              </w:rPr>
                              <w:t xml:space="preserve">Records identified through database searching (n = 1171) </w:t>
                            </w:r>
                          </w:p>
                          <w:p w14:paraId="23DD306F" w14:textId="77777777" w:rsidR="00F373C0" w:rsidRPr="00480530" w:rsidRDefault="00F373C0" w:rsidP="00480530">
                            <w:pPr>
                              <w:jc w:val="center"/>
                              <w:rPr>
                                <w:rFonts w:ascii="Times New Roman" w:hAnsi="Times New Roman" w:cs="Times New Roman"/>
                                <w:lang w:val="en"/>
                              </w:rPr>
                            </w:pPr>
                            <w:r w:rsidRPr="00480530">
                              <w:rPr>
                                <w:rFonts w:ascii="Times New Roman" w:hAnsi="Times New Roman" w:cs="Times New Roman"/>
                              </w:rPr>
                              <w:t xml:space="preserve"> (PsychInfo = 222; PubMed = 135; Web of Science = 81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C483710" id="Rectangle 94" o:spid="_x0000_s1026" style="position:absolute;margin-left:106.85pt;margin-top:36.9pt;width:219.8pt;height:80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">
                <v:textbox inset=",7.2pt,,7.2pt">
                  <w:txbxContent>
                    <w:p w14:paraId="712B4404" w14:textId="77777777" w:rsidR="00F373C0" w:rsidRPr="00480530" w:rsidRDefault="00F373C0" w:rsidP="00480530">
                      <w:pPr>
                        <w:jc w:val="center"/>
                        <w:rPr>
                          <w:rFonts w:ascii="Times New Roman" w:hAnsi="Times New Roman" w:cs="Times New Roman"/>
                        </w:rPr>
                      </w:pPr>
                      <w:r w:rsidRPr="00480530">
                        <w:rPr>
                          <w:rFonts w:ascii="Times New Roman" w:hAnsi="Times New Roman" w:cs="Times New Roman"/>
                        </w:rPr>
                        <w:t xml:space="preserve">Records identified through database searching (n = 1171) </w:t>
                      </w:r>
                    </w:p>
                    <w:p w14:paraId="23DD306F" w14:textId="77777777" w:rsidR="00F373C0" w:rsidRPr="00480530" w:rsidRDefault="00F373C0" w:rsidP="00480530">
                      <w:pPr>
                        <w:jc w:val="center"/>
                        <w:rPr>
                          <w:rFonts w:ascii="Times New Roman" w:hAnsi="Times New Roman" w:cs="Times New Roman"/>
                          <w:lang w:val="en"/>
                        </w:rPr>
                      </w:pPr>
                      <w:r w:rsidRPr="00480530">
                        <w:rPr>
                          <w:rFonts w:ascii="Times New Roman" w:hAnsi="Times New Roman" w:cs="Times New Roman"/>
                        </w:rPr>
                        <w:t xml:space="preserve"> (PsychInfo = 222; PubMed = 135; Web of Science = 814)</w:t>
                      </w:r>
                    </w:p>
                  </w:txbxContent>
                </v:textbox>
              </v:rect>
            </w:pict>
          </mc:Fallback>
        </mc:AlternateContent>
      </w:r>
      <w:r w:rsidRPr="00745D53">
        <w:rPr>
          <w:rFonts w:ascii="Times New Roman" w:hAnsi="Times New Roman" w:cs="Times New Roman"/>
          <w:noProof/>
          <w:sz w:val="24"/>
          <w:szCs w:val="24"/>
          <w:lang w:eastAsia="en-GB"/>
        </w:rPr>
        <mc:AlternateContent>
          <mc:Choice Requires="wps">
            <w:drawing>
              <wp:anchor distT="36576" distB="36576" distL="36576" distR="36576" simplePos="0" relativeHeight="251675648" behindDoc="0" locked="0" layoutInCell="1" allowOverlap="1" wp14:anchorId="298D0418" wp14:editId="21E2D4E0">
                <wp:simplePos x="0" y="0"/>
                <wp:positionH relativeFrom="column">
                  <wp:posOffset>2743200</wp:posOffset>
                </wp:positionH>
                <wp:positionV relativeFrom="paragraph">
                  <wp:posOffset>1484630</wp:posOffset>
                </wp:positionV>
                <wp:extent cx="0" cy="457200"/>
                <wp:effectExtent l="57150" t="6350" r="57150" b="22225"/>
                <wp:wrapNone/>
                <wp:docPr id="87" name="Straight Arrow Connector 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AAD9A07" id="Straight Arrow Connector 87" o:spid="_x0000_s1026" type="#_x0000_t32" style="position:absolute;margin-left:3in;margin-top:116.9pt;width:0;height:36pt;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pK0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Is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">
                <v:stroke endarrow="block"/>
                <v:shadow color="#ccc"/>
              </v:shape>
            </w:pict>
          </mc:Fallback>
        </mc:AlternateContent>
      </w:r>
      <w:r w:rsidRPr="00745D53">
        <w:rPr>
          <w:rFonts w:ascii="Times New Roman" w:hAnsi="Times New Roman" w:cs="Times New Roman"/>
          <w:noProof/>
          <w:sz w:val="24"/>
          <w:szCs w:val="24"/>
          <w:lang w:eastAsia="en-GB"/>
        </w:rPr>
        <mc:AlternateContent>
          <mc:Choice Requires="wps">
            <w:drawing>
              <wp:anchor distT="36576" distB="36576" distL="36576" distR="36576" simplePos="0" relativeHeight="251684864" behindDoc="0" locked="0" layoutInCell="1" allowOverlap="1" wp14:anchorId="160D6C25" wp14:editId="1BFA87F5">
                <wp:simplePos x="0" y="0"/>
                <wp:positionH relativeFrom="column">
                  <wp:posOffset>3578225</wp:posOffset>
                </wp:positionH>
                <wp:positionV relativeFrom="paragraph">
                  <wp:posOffset>3268980</wp:posOffset>
                </wp:positionV>
                <wp:extent cx="650875" cy="0"/>
                <wp:effectExtent l="6350" t="57150" r="19050" b="57150"/>
                <wp:wrapNone/>
                <wp:docPr id="83" name="Straight Arrow Connector 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4AA5118" id="Straight Arrow Connector 83" o:spid="_x0000_s1026" type="#_x0000_t32" style="position:absolute;margin-left:281.75pt;margin-top:257.4pt;width:51.25pt;height:0;z-index:25168486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">
                <v:stroke endarrow="block"/>
                <v:shadow color="#ccc"/>
              </v:shape>
            </w:pict>
          </mc:Fallback>
        </mc:AlternateContent>
      </w:r>
      <w:r w:rsidRPr="00745D53">
        <w:rPr>
          <w:rFonts w:ascii="Times New Roman" w:hAnsi="Times New Roman" w:cs="Times New Roman"/>
          <w:noProof/>
          <w:sz w:val="24"/>
          <w:szCs w:val="24"/>
          <w:lang w:eastAsia="en-GB"/>
        </w:rPr>
        <mc:AlternateContent>
          <mc:Choice Requires="wps">
            <w:drawing>
              <wp:anchor distT="0" distB="0" distL="114300" distR="114300" simplePos="0" relativeHeight="251677696" behindDoc="0" locked="0" layoutInCell="1" allowOverlap="1" wp14:anchorId="753E848A" wp14:editId="7A6F875C">
                <wp:simplePos x="0" y="0"/>
                <wp:positionH relativeFrom="column">
                  <wp:posOffset>1908175</wp:posOffset>
                </wp:positionH>
                <wp:positionV relativeFrom="paragraph">
                  <wp:posOffset>2983230</wp:posOffset>
                </wp:positionV>
                <wp:extent cx="1670050" cy="571500"/>
                <wp:effectExtent l="12700" t="9525" r="12700" b="9525"/>
                <wp:wrapNone/>
                <wp:docPr id="81" name="Rectangle 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7797EA36" w14:textId="77777777" w:rsidR="00F373C0" w:rsidRPr="00480530" w:rsidRDefault="00F373C0" w:rsidP="00480530">
                            <w:pPr>
                              <w:jc w:val="center"/>
                              <w:rPr>
                                <w:rFonts w:ascii="Times New Roman" w:hAnsi="Times New Roman" w:cs="Times New Roman"/>
                                <w:lang w:val="en"/>
                              </w:rPr>
                            </w:pPr>
                            <w:r w:rsidRPr="00480530">
                              <w:rPr>
                                <w:rFonts w:ascii="Times New Roman" w:hAnsi="Times New Roman" w:cs="Times New Roman"/>
                              </w:rPr>
                              <w:t>Records screened = 93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3E848A" id="Rectangle 81" o:spid="_x0000_s1027" style="position:absolute;margin-left:150.25pt;margin-top:234.9pt;width:131.5pt;height:4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">
                <v:textbox inset=",7.2pt,,7.2pt">
                  <w:txbxContent>
                    <w:p w14:paraId="7797EA36" w14:textId="77777777" w:rsidR="00F373C0" w:rsidRPr="00480530" w:rsidRDefault="00F373C0" w:rsidP="00480530">
                      <w:pPr>
                        <w:jc w:val="center"/>
                        <w:rPr>
                          <w:rFonts w:ascii="Times New Roman" w:hAnsi="Times New Roman" w:cs="Times New Roman"/>
                          <w:lang w:val="en"/>
                        </w:rPr>
                      </w:pPr>
                      <w:r w:rsidRPr="00480530">
                        <w:rPr>
                          <w:rFonts w:ascii="Times New Roman" w:hAnsi="Times New Roman" w:cs="Times New Roman"/>
                        </w:rPr>
                        <w:t>Records screened = 936</w:t>
                      </w:r>
                    </w:p>
                  </w:txbxContent>
                </v:textbox>
              </v:rect>
            </w:pict>
          </mc:Fallback>
        </mc:AlternateContent>
      </w:r>
      <w:r w:rsidRPr="00745D53">
        <w:rPr>
          <w:rFonts w:ascii="Times New Roman" w:hAnsi="Times New Roman" w:cs="Times New Roman"/>
          <w:noProof/>
          <w:sz w:val="24"/>
          <w:szCs w:val="24"/>
          <w:lang w:eastAsia="en-GB"/>
        </w:rPr>
        <mc:AlternateContent>
          <mc:Choice Requires="wps">
            <w:drawing>
              <wp:anchor distT="36576" distB="36576" distL="36576" distR="36576" simplePos="0" relativeHeight="251681792" behindDoc="0" locked="0" layoutInCell="1" allowOverlap="1" wp14:anchorId="23A8BD8C" wp14:editId="1B7C77B5">
                <wp:simplePos x="0" y="0"/>
                <wp:positionH relativeFrom="column">
                  <wp:posOffset>2743200</wp:posOffset>
                </wp:positionH>
                <wp:positionV relativeFrom="paragraph">
                  <wp:posOffset>2526030</wp:posOffset>
                </wp:positionV>
                <wp:extent cx="0" cy="457200"/>
                <wp:effectExtent l="57150" t="9525" r="57150" b="19050"/>
                <wp:wrapNone/>
                <wp:docPr id="80" name="Straight Arrow Connector 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22A76BC" id="Straight Arrow Connector 80" o:spid="_x0000_s1026" type="#_x0000_t32" style="position:absolute;margin-left:3in;margin-top:198.9pt;width:0;height:36pt;z-index:2516817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">
                <v:stroke endarrow="block"/>
                <v:shadow color="#ccc"/>
              </v:shape>
            </w:pict>
          </mc:Fallback>
        </mc:AlternateContent>
      </w:r>
      <w:r w:rsidRPr="00745D53">
        <w:rPr>
          <w:rFonts w:ascii="Times New Roman" w:hAnsi="Times New Roman" w:cs="Times New Roman"/>
          <w:noProof/>
          <w:sz w:val="24"/>
          <w:szCs w:val="24"/>
          <w:lang w:eastAsia="en-GB"/>
        </w:rPr>
        <mc:AlternateContent>
          <mc:Choice Requires="wps">
            <w:drawing>
              <wp:anchor distT="0" distB="0" distL="114300" distR="114300" simplePos="0" relativeHeight="251676672" behindDoc="0" locked="0" layoutInCell="1" allowOverlap="1" wp14:anchorId="1109180C" wp14:editId="24EC4E2A">
                <wp:simplePos x="0" y="0"/>
                <wp:positionH relativeFrom="column">
                  <wp:posOffset>1356995</wp:posOffset>
                </wp:positionH>
                <wp:positionV relativeFrom="paragraph">
                  <wp:posOffset>1954530</wp:posOffset>
                </wp:positionV>
                <wp:extent cx="2771775" cy="571500"/>
                <wp:effectExtent l="13970" t="9525" r="5080" b="9525"/>
                <wp:wrapNone/>
                <wp:docPr id="79" name="Rectangle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1A011C4B" w14:textId="77777777" w:rsidR="00F373C0" w:rsidRPr="00480530" w:rsidRDefault="00F373C0" w:rsidP="00480530">
                            <w:pPr>
                              <w:jc w:val="center"/>
                              <w:rPr>
                                <w:rFonts w:ascii="Times New Roman" w:hAnsi="Times New Roman" w:cs="Times New Roman"/>
                                <w:lang w:val="en"/>
                              </w:rPr>
                            </w:pPr>
                            <w:r w:rsidRPr="00480530">
                              <w:rPr>
                                <w:rFonts w:ascii="Times New Roman" w:hAnsi="Times New Roman" w:cs="Times New Roman"/>
                              </w:rPr>
                              <w:t>Records after duplicates removed</w:t>
                            </w:r>
                            <w:r w:rsidRPr="00480530">
                              <w:rPr>
                                <w:rFonts w:ascii="Times New Roman" w:hAnsi="Times New Roman" w:cs="Times New Roman"/>
                              </w:rPr>
                              <w:br/>
                              <w:t>= 93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109180C" id="Rectangle 79" o:spid="_x0000_s1028" style="position:absolute;margin-left:106.85pt;margin-top:153.9pt;width:218.25pt;height:4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">
                <v:textbox inset=",7.2pt,,7.2pt">
                  <w:txbxContent>
                    <w:p w14:paraId="1A011C4B" w14:textId="77777777" w:rsidR="00F373C0" w:rsidRPr="00480530" w:rsidRDefault="00F373C0" w:rsidP="00480530">
                      <w:pPr>
                        <w:jc w:val="center"/>
                        <w:rPr>
                          <w:rFonts w:ascii="Times New Roman" w:hAnsi="Times New Roman" w:cs="Times New Roman"/>
                          <w:lang w:val="en"/>
                        </w:rPr>
                      </w:pPr>
                      <w:r w:rsidRPr="00480530">
                        <w:rPr>
                          <w:rFonts w:ascii="Times New Roman" w:hAnsi="Times New Roman" w:cs="Times New Roman"/>
                        </w:rPr>
                        <w:t>Records after duplicates removed</w:t>
                      </w:r>
                      <w:r w:rsidRPr="00480530">
                        <w:rPr>
                          <w:rFonts w:ascii="Times New Roman" w:hAnsi="Times New Roman" w:cs="Times New Roman"/>
                        </w:rPr>
                        <w:br/>
                        <w:t>= 936</w:t>
                      </w:r>
                    </w:p>
                  </w:txbxContent>
                </v:textbox>
              </v:rect>
            </w:pict>
          </mc:Fallback>
        </mc:AlternateContent>
      </w:r>
      <w:r w:rsidRPr="00745D53">
        <w:rPr>
          <w:rFonts w:ascii="Times New Roman" w:hAnsi="Times New Roman" w:cs="Times New Roman"/>
        </w:rPr>
        <w:t>Figure 1. PRISMA flowchart</w:t>
      </w:r>
    </w:p>
    <w:p w14:paraId="0B07440B" w14:textId="77777777" w:rsidR="00480530" w:rsidRPr="00745D53" w:rsidRDefault="00480530" w:rsidP="00480530">
      <w:pPr>
        <w:spacing w:line="360" w:lineRule="auto"/>
        <w:rPr>
          <w:rFonts w:ascii="Times New Roman" w:hAnsi="Times New Roman" w:cs="Times New Roman"/>
          <w:sz w:val="24"/>
          <w:szCs w:val="24"/>
        </w:rPr>
      </w:pPr>
      <w:r w:rsidRPr="00745D53">
        <w:rPr>
          <w:noProof/>
          <w:sz w:val="24"/>
          <w:szCs w:val="24"/>
          <w:lang w:eastAsia="en-GB"/>
        </w:rPr>
        <mc:AlternateContent>
          <mc:Choice Requires="wps">
            <w:drawing>
              <wp:anchor distT="0" distB="0" distL="114300" distR="114300" simplePos="0" relativeHeight="251680768" behindDoc="0" locked="0" layoutInCell="1" allowOverlap="1" wp14:anchorId="187F77E1" wp14:editId="6D26A550">
                <wp:simplePos x="0" y="0"/>
                <wp:positionH relativeFrom="column">
                  <wp:posOffset>1933575</wp:posOffset>
                </wp:positionH>
                <wp:positionV relativeFrom="paragraph">
                  <wp:posOffset>5021580</wp:posOffset>
                </wp:positionV>
                <wp:extent cx="1714500" cy="914400"/>
                <wp:effectExtent l="9525" t="9525" r="9525" b="9525"/>
                <wp:wrapNone/>
                <wp:docPr id="85" name="Rectangle 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14400"/>
                        </a:xfrm>
                        <a:prstGeom prst="rect">
                          <a:avLst/>
                        </a:prstGeom>
                        <a:solidFill>
                          <a:srgbClr val="FFFFFF"/>
                        </a:solidFill>
                        <a:ln w="9525">
                          <a:solidFill>
                            <a:srgbClr val="000000"/>
                          </a:solidFill>
                          <a:miter lim="800000"/>
                          <a:headEnd/>
                          <a:tailEnd/>
                        </a:ln>
                      </wps:spPr>
                      <wps:txbx>
                        <w:txbxContent>
                          <w:p w14:paraId="37A73AB2" w14:textId="0A0A3F9B" w:rsidR="00F373C0" w:rsidRPr="00480530" w:rsidRDefault="00F373C0" w:rsidP="00480530">
                            <w:pPr>
                              <w:jc w:val="center"/>
                              <w:rPr>
                                <w:rFonts w:ascii="Times New Roman" w:hAnsi="Times New Roman" w:cs="Times New Roman"/>
                                <w:lang w:val="en"/>
                              </w:rPr>
                            </w:pPr>
                            <w:r>
                              <w:rPr>
                                <w:rFonts w:ascii="Times New Roman" w:hAnsi="Times New Roman" w:cs="Times New Roman"/>
                              </w:rPr>
                              <w:t>Articles</w:t>
                            </w:r>
                            <w:r w:rsidRPr="00480530">
                              <w:rPr>
                                <w:rFonts w:ascii="Times New Roman" w:hAnsi="Times New Roman" w:cs="Times New Roman"/>
                              </w:rPr>
                              <w:t xml:space="preserve"> included in systematic review </w:t>
                            </w:r>
                            <w:r w:rsidRPr="00480530">
                              <w:rPr>
                                <w:rFonts w:ascii="Times New Roman" w:hAnsi="Times New Roman" w:cs="Times New Roman"/>
                              </w:rPr>
                              <w:br/>
                              <w:t xml:space="preserve">= </w:t>
                            </w:r>
                            <w:r>
                              <w:rPr>
                                <w:rFonts w:ascii="Times New Roman" w:hAnsi="Times New Roman" w:cs="Times New Roman"/>
                              </w:rPr>
                              <w:t>6</w:t>
                            </w:r>
                            <w:r w:rsidRPr="00480530">
                              <w:rPr>
                                <w:rFonts w:ascii="Times New Roman" w:hAnsi="Times New Roman" w:cs="Times New Roman"/>
                              </w:rPr>
                              <w:t xml:space="preserve"> (</w:t>
                            </w:r>
                            <w:r>
                              <w:rPr>
                                <w:rFonts w:ascii="Times New Roman" w:hAnsi="Times New Roman" w:cs="Times New Roman"/>
                              </w:rPr>
                              <w:t>7 studies, 2 in one publication</w:t>
                            </w:r>
                            <w:r w:rsidRPr="00480530">
                              <w:rPr>
                                <w:rFonts w:ascii="Times New Roman" w:hAnsi="Times New Roman" w:cs="Times New Roman"/>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7F77E1" id="Rectangle 85" o:spid="_x0000_s1029" style="position:absolute;margin-left:152.25pt;margin-top:395.4pt;width:135pt;height:1in;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">
                <v:textbox inset=",7.2pt,,7.2pt">
                  <w:txbxContent>
                    <w:p w14:paraId="37A73AB2" w14:textId="0A0A3F9B" w:rsidR="00F373C0" w:rsidRPr="00480530" w:rsidRDefault="00F373C0" w:rsidP="00480530">
                      <w:pPr>
                        <w:jc w:val="center"/>
                        <w:rPr>
                          <w:rFonts w:ascii="Times New Roman" w:hAnsi="Times New Roman" w:cs="Times New Roman"/>
                          <w:lang w:val="en"/>
                        </w:rPr>
                      </w:pPr>
                      <w:r>
                        <w:rPr>
                          <w:rFonts w:ascii="Times New Roman" w:hAnsi="Times New Roman" w:cs="Times New Roman"/>
                        </w:rPr>
                        <w:t>Articles</w:t>
                      </w:r>
                      <w:r w:rsidRPr="00480530">
                        <w:rPr>
                          <w:rFonts w:ascii="Times New Roman" w:hAnsi="Times New Roman" w:cs="Times New Roman"/>
                        </w:rPr>
                        <w:t xml:space="preserve"> included in systematic review </w:t>
                      </w:r>
                      <w:r w:rsidRPr="00480530">
                        <w:rPr>
                          <w:rFonts w:ascii="Times New Roman" w:hAnsi="Times New Roman" w:cs="Times New Roman"/>
                        </w:rPr>
                        <w:br/>
                        <w:t xml:space="preserve">= </w:t>
                      </w:r>
                      <w:r>
                        <w:rPr>
                          <w:rFonts w:ascii="Times New Roman" w:hAnsi="Times New Roman" w:cs="Times New Roman"/>
                        </w:rPr>
                        <w:t>6</w:t>
                      </w:r>
                      <w:r w:rsidRPr="00480530">
                        <w:rPr>
                          <w:rFonts w:ascii="Times New Roman" w:hAnsi="Times New Roman" w:cs="Times New Roman"/>
                        </w:rPr>
                        <w:t xml:space="preserve"> (</w:t>
                      </w:r>
                      <w:r>
                        <w:rPr>
                          <w:rFonts w:ascii="Times New Roman" w:hAnsi="Times New Roman" w:cs="Times New Roman"/>
                        </w:rPr>
                        <w:t>7 studies, 2 in one publication</w:t>
                      </w:r>
                      <w:r w:rsidRPr="00480530">
                        <w:rPr>
                          <w:rFonts w:ascii="Times New Roman" w:hAnsi="Times New Roman" w:cs="Times New Roman"/>
                        </w:rPr>
                        <w:t>)</w:t>
                      </w:r>
                    </w:p>
                  </w:txbxContent>
                </v:textbox>
              </v:rect>
            </w:pict>
          </mc:Fallback>
        </mc:AlternateContent>
      </w:r>
      <w:r w:rsidRPr="00745D53">
        <w:rPr>
          <w:noProof/>
          <w:sz w:val="24"/>
          <w:szCs w:val="24"/>
          <w:lang w:eastAsia="en-GB"/>
        </w:rPr>
        <mc:AlternateContent>
          <mc:Choice Requires="wps">
            <w:drawing>
              <wp:anchor distT="0" distB="0" distL="114300" distR="114300" simplePos="0" relativeHeight="251679744" behindDoc="0" locked="0" layoutInCell="1" allowOverlap="1" wp14:anchorId="7EA0DF33" wp14:editId="7C9FB284">
                <wp:simplePos x="0" y="0"/>
                <wp:positionH relativeFrom="column">
                  <wp:posOffset>1885950</wp:posOffset>
                </wp:positionH>
                <wp:positionV relativeFrom="paragraph">
                  <wp:posOffset>3762375</wp:posOffset>
                </wp:positionV>
                <wp:extent cx="1714500" cy="742950"/>
                <wp:effectExtent l="0" t="0" r="19050" b="19050"/>
                <wp:wrapNone/>
                <wp:docPr id="84" name="Rectangle 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42950"/>
                        </a:xfrm>
                        <a:prstGeom prst="rect">
                          <a:avLst/>
                        </a:prstGeom>
                        <a:solidFill>
                          <a:srgbClr val="FFFFFF"/>
                        </a:solidFill>
                        <a:ln w="9525">
                          <a:solidFill>
                            <a:srgbClr val="000000"/>
                          </a:solidFill>
                          <a:miter lim="800000"/>
                          <a:headEnd/>
                          <a:tailEnd/>
                        </a:ln>
                      </wps:spPr>
                      <wps:txbx>
                        <w:txbxContent>
                          <w:p w14:paraId="25838327" w14:textId="08CDB525" w:rsidR="00F373C0" w:rsidRPr="00480530" w:rsidRDefault="00F373C0" w:rsidP="00480530">
                            <w:pPr>
                              <w:jc w:val="center"/>
                              <w:rPr>
                                <w:rFonts w:ascii="Times New Roman" w:hAnsi="Times New Roman" w:cs="Times New Roman"/>
                                <w:lang w:val="en"/>
                              </w:rPr>
                            </w:pPr>
                            <w:r w:rsidRPr="00480530">
                              <w:rPr>
                                <w:rFonts w:ascii="Times New Roman" w:hAnsi="Times New Roman" w:cs="Times New Roman"/>
                              </w:rPr>
                              <w:t xml:space="preserve">Full-text articles assessed for eligibility = </w:t>
                            </w:r>
                            <w:r w:rsidRPr="00D34910">
                              <w:rPr>
                                <w:rFonts w:ascii="Times New Roman" w:hAnsi="Times New Roman" w:cs="Times New Roman"/>
                                <w:color w:val="FF0000"/>
                              </w:rPr>
                              <w:t>68</w:t>
                            </w:r>
                          </w:p>
                          <w:p w14:paraId="414B2365" w14:textId="77777777" w:rsidR="00F373C0" w:rsidRDefault="00F373C0" w:rsidP="00480530">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EA0DF33" id="Rectangle 84" o:spid="_x0000_s1030" style="position:absolute;margin-left:148.5pt;margin-top:296.25pt;width:135pt;height:58.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">
                <v:textbox inset=",7.2pt,,7.2pt">
                  <w:txbxContent>
                    <w:p w14:paraId="25838327" w14:textId="08CDB525" w:rsidR="00F373C0" w:rsidRPr="00480530" w:rsidRDefault="00F373C0" w:rsidP="00480530">
                      <w:pPr>
                        <w:jc w:val="center"/>
                        <w:rPr>
                          <w:rFonts w:ascii="Times New Roman" w:hAnsi="Times New Roman" w:cs="Times New Roman"/>
                          <w:lang w:val="en"/>
                        </w:rPr>
                      </w:pPr>
                      <w:r w:rsidRPr="00480530">
                        <w:rPr>
                          <w:rFonts w:ascii="Times New Roman" w:hAnsi="Times New Roman" w:cs="Times New Roman"/>
                        </w:rPr>
                        <w:t xml:space="preserve">Full-text articles assessed for eligibility = </w:t>
                      </w:r>
                      <w:r w:rsidRPr="00D34910">
                        <w:rPr>
                          <w:rFonts w:ascii="Times New Roman" w:hAnsi="Times New Roman" w:cs="Times New Roman"/>
                          <w:color w:val="FF0000"/>
                        </w:rPr>
                        <w:t>68</w:t>
                      </w:r>
                    </w:p>
                    <w:p w14:paraId="414B2365" w14:textId="77777777" w:rsidR="00F373C0" w:rsidRDefault="00F373C0" w:rsidP="00480530">
                      <w:pPr>
                        <w:jc w:val="center"/>
                        <w:rPr>
                          <w:rFonts w:ascii="Calibri" w:hAnsi="Calibri"/>
                          <w:lang w:val="en"/>
                        </w:rPr>
                      </w:pPr>
                    </w:p>
                  </w:txbxContent>
                </v:textbox>
              </v:rect>
            </w:pict>
          </mc:Fallback>
        </mc:AlternateContent>
      </w:r>
      <w:r w:rsidRPr="00745D53">
        <w:rPr>
          <w:noProof/>
          <w:sz w:val="24"/>
          <w:szCs w:val="24"/>
          <w:lang w:eastAsia="en-GB"/>
        </w:rPr>
        <mc:AlternateContent>
          <mc:Choice Requires="wps">
            <w:drawing>
              <wp:anchor distT="36576" distB="36576" distL="36576" distR="36576" simplePos="0" relativeHeight="251683840" behindDoc="0" locked="0" layoutInCell="1" allowOverlap="1" wp14:anchorId="1590700F" wp14:editId="6127BDE6">
                <wp:simplePos x="0" y="0"/>
                <wp:positionH relativeFrom="column">
                  <wp:posOffset>2762250</wp:posOffset>
                </wp:positionH>
                <wp:positionV relativeFrom="paragraph">
                  <wp:posOffset>4545330</wp:posOffset>
                </wp:positionV>
                <wp:extent cx="0" cy="421640"/>
                <wp:effectExtent l="57150" t="6985" r="57150" b="19050"/>
                <wp:wrapNone/>
                <wp:docPr id="95" name="Straight Arrow Connector 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2164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F11F040" id="Straight Arrow Connector 95" o:spid="_x0000_s1026" type="#_x0000_t32" style="position:absolute;margin-left:217.5pt;margin-top:357.9pt;width:0;height:33.2pt;z-index:25168384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MhfrgIAAKY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">
                <v:stroke endarrow="block"/>
                <v:shadow color="#ccc"/>
              </v:shape>
            </w:pict>
          </mc:Fallback>
        </mc:AlternateContent>
      </w:r>
      <w:r w:rsidRPr="00745D53">
        <w:rPr>
          <w:noProof/>
          <w:sz w:val="24"/>
          <w:szCs w:val="24"/>
          <w:lang w:eastAsia="en-GB"/>
        </w:rPr>
        <mc:AlternateContent>
          <mc:Choice Requires="wps">
            <w:drawing>
              <wp:anchor distT="0" distB="0" distL="114300" distR="114300" simplePos="0" relativeHeight="251685888" behindDoc="0" locked="0" layoutInCell="1" allowOverlap="1" wp14:anchorId="4CAD0136" wp14:editId="24145A99">
                <wp:simplePos x="0" y="0"/>
                <wp:positionH relativeFrom="column">
                  <wp:posOffset>4238625</wp:posOffset>
                </wp:positionH>
                <wp:positionV relativeFrom="paragraph">
                  <wp:posOffset>3771265</wp:posOffset>
                </wp:positionV>
                <wp:extent cx="1714500" cy="771525"/>
                <wp:effectExtent l="0" t="0" r="19050" b="28575"/>
                <wp:wrapNone/>
                <wp:docPr id="88" name="Rectangle 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71525"/>
                        </a:xfrm>
                        <a:prstGeom prst="rect">
                          <a:avLst/>
                        </a:prstGeom>
                        <a:solidFill>
                          <a:srgbClr val="FFFFFF"/>
                        </a:solidFill>
                        <a:ln w="9525">
                          <a:solidFill>
                            <a:srgbClr val="000000"/>
                          </a:solidFill>
                          <a:miter lim="800000"/>
                          <a:headEnd/>
                          <a:tailEnd/>
                        </a:ln>
                      </wps:spPr>
                      <wps:txbx>
                        <w:txbxContent>
                          <w:p w14:paraId="7A99A451" w14:textId="6A746FDB" w:rsidR="00F373C0" w:rsidRPr="00480530" w:rsidRDefault="00F373C0" w:rsidP="00480530">
                            <w:pPr>
                              <w:jc w:val="center"/>
                              <w:rPr>
                                <w:rFonts w:ascii="Times New Roman" w:hAnsi="Times New Roman" w:cs="Times New Roman"/>
                                <w:lang w:val="en"/>
                              </w:rPr>
                            </w:pPr>
                            <w:r w:rsidRPr="00480530">
                              <w:rPr>
                                <w:rFonts w:ascii="Times New Roman" w:hAnsi="Times New Roman" w:cs="Times New Roman"/>
                              </w:rPr>
                              <w:t xml:space="preserve">Full-text articles excluded </w:t>
                            </w:r>
                            <w:r w:rsidRPr="00480530">
                              <w:rPr>
                                <w:rFonts w:ascii="Times New Roman" w:hAnsi="Times New Roman" w:cs="Times New Roman"/>
                              </w:rPr>
                              <w:br/>
                              <w:t xml:space="preserve">= </w:t>
                            </w:r>
                            <w:r w:rsidRPr="00D34910">
                              <w:rPr>
                                <w:rFonts w:ascii="Times New Roman" w:hAnsi="Times New Roman" w:cs="Times New Roman"/>
                                <w:color w:val="FF0000"/>
                              </w:rPr>
                              <w:t>6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AD0136" id="Rectangle 88" o:spid="_x0000_s1031" style="position:absolute;margin-left:333.75pt;margin-top:296.95pt;width:135pt;height:60.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">
                <v:textbox inset=",7.2pt,,7.2pt">
                  <w:txbxContent>
                    <w:p w14:paraId="7A99A451" w14:textId="6A746FDB" w:rsidR="00F373C0" w:rsidRPr="00480530" w:rsidRDefault="00F373C0" w:rsidP="00480530">
                      <w:pPr>
                        <w:jc w:val="center"/>
                        <w:rPr>
                          <w:rFonts w:ascii="Times New Roman" w:hAnsi="Times New Roman" w:cs="Times New Roman"/>
                          <w:lang w:val="en"/>
                        </w:rPr>
                      </w:pPr>
                      <w:r w:rsidRPr="00480530">
                        <w:rPr>
                          <w:rFonts w:ascii="Times New Roman" w:hAnsi="Times New Roman" w:cs="Times New Roman"/>
                        </w:rPr>
                        <w:t xml:space="preserve">Full-text articles excluded </w:t>
                      </w:r>
                      <w:r w:rsidRPr="00480530">
                        <w:rPr>
                          <w:rFonts w:ascii="Times New Roman" w:hAnsi="Times New Roman" w:cs="Times New Roman"/>
                        </w:rPr>
                        <w:br/>
                        <w:t xml:space="preserve">= </w:t>
                      </w:r>
                      <w:r w:rsidRPr="00D34910">
                        <w:rPr>
                          <w:rFonts w:ascii="Times New Roman" w:hAnsi="Times New Roman" w:cs="Times New Roman"/>
                          <w:color w:val="FF0000"/>
                        </w:rPr>
                        <w:t>62</w:t>
                      </w:r>
                    </w:p>
                  </w:txbxContent>
                </v:textbox>
              </v:rect>
            </w:pict>
          </mc:Fallback>
        </mc:AlternateContent>
      </w:r>
      <w:r w:rsidRPr="00745D53">
        <w:rPr>
          <w:noProof/>
          <w:sz w:val="24"/>
          <w:szCs w:val="24"/>
          <w:lang w:eastAsia="en-GB"/>
        </w:rPr>
        <mc:AlternateContent>
          <mc:Choice Requires="wps">
            <w:drawing>
              <wp:anchor distT="0" distB="0" distL="114300" distR="114300" simplePos="0" relativeHeight="251678720" behindDoc="0" locked="0" layoutInCell="1" allowOverlap="1" wp14:anchorId="3BE45B3A" wp14:editId="428C8A06">
                <wp:simplePos x="0" y="0"/>
                <wp:positionH relativeFrom="column">
                  <wp:posOffset>4248150</wp:posOffset>
                </wp:positionH>
                <wp:positionV relativeFrom="paragraph">
                  <wp:posOffset>2647315</wp:posOffset>
                </wp:positionV>
                <wp:extent cx="1714500" cy="752475"/>
                <wp:effectExtent l="0" t="0" r="19050" b="28575"/>
                <wp:wrapNone/>
                <wp:docPr id="82" name="Rectangle 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52475"/>
                        </a:xfrm>
                        <a:prstGeom prst="rect">
                          <a:avLst/>
                        </a:prstGeom>
                        <a:solidFill>
                          <a:srgbClr val="FFFFFF"/>
                        </a:solidFill>
                        <a:ln w="9525">
                          <a:solidFill>
                            <a:srgbClr val="000000"/>
                          </a:solidFill>
                          <a:miter lim="800000"/>
                          <a:headEnd/>
                          <a:tailEnd/>
                        </a:ln>
                      </wps:spPr>
                      <wps:txbx>
                        <w:txbxContent>
                          <w:p w14:paraId="7341B454" w14:textId="77777777" w:rsidR="00F373C0" w:rsidRPr="00480530" w:rsidRDefault="00F373C0" w:rsidP="00480530">
                            <w:pPr>
                              <w:jc w:val="center"/>
                              <w:rPr>
                                <w:rFonts w:ascii="Times New Roman" w:hAnsi="Times New Roman" w:cs="Times New Roman"/>
                                <w:lang w:val="en"/>
                              </w:rPr>
                            </w:pPr>
                            <w:r w:rsidRPr="00480530">
                              <w:rPr>
                                <w:rFonts w:ascii="Times New Roman" w:hAnsi="Times New Roman" w:cs="Times New Roman"/>
                              </w:rPr>
                              <w:t>Records removed based on title/abstract</w:t>
                            </w:r>
                            <w:r w:rsidRPr="00480530">
                              <w:rPr>
                                <w:rFonts w:ascii="Times New Roman" w:hAnsi="Times New Roman" w:cs="Times New Roman"/>
                              </w:rPr>
                              <w:br/>
                              <w:t>= 86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BE45B3A" id="Rectangle 82" o:spid="_x0000_s1032" style="position:absolute;margin-left:334.5pt;margin-top:208.45pt;width:135pt;height:59.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">
                <v:textbox inset=",7.2pt,,7.2pt">
                  <w:txbxContent>
                    <w:p w14:paraId="7341B454" w14:textId="77777777" w:rsidR="00F373C0" w:rsidRPr="00480530" w:rsidRDefault="00F373C0" w:rsidP="00480530">
                      <w:pPr>
                        <w:jc w:val="center"/>
                        <w:rPr>
                          <w:rFonts w:ascii="Times New Roman" w:hAnsi="Times New Roman" w:cs="Times New Roman"/>
                          <w:lang w:val="en"/>
                        </w:rPr>
                      </w:pPr>
                      <w:r w:rsidRPr="00480530">
                        <w:rPr>
                          <w:rFonts w:ascii="Times New Roman" w:hAnsi="Times New Roman" w:cs="Times New Roman"/>
                        </w:rPr>
                        <w:t>Records removed based on title/abstract</w:t>
                      </w:r>
                      <w:r w:rsidRPr="00480530">
                        <w:rPr>
                          <w:rFonts w:ascii="Times New Roman" w:hAnsi="Times New Roman" w:cs="Times New Roman"/>
                        </w:rPr>
                        <w:br/>
                        <w:t>= 868</w:t>
                      </w:r>
                    </w:p>
                  </w:txbxContent>
                </v:textbox>
              </v:rect>
            </w:pict>
          </mc:Fallback>
        </mc:AlternateContent>
      </w:r>
      <w:r w:rsidRPr="00745D53">
        <w:rPr>
          <w:noProof/>
          <w:sz w:val="24"/>
          <w:szCs w:val="24"/>
          <w:lang w:eastAsia="en-GB"/>
        </w:rPr>
        <mc:AlternateContent>
          <mc:Choice Requires="wps">
            <w:drawing>
              <wp:anchor distT="36576" distB="36576" distL="36576" distR="36576" simplePos="0" relativeHeight="251686912" behindDoc="0" locked="0" layoutInCell="1" allowOverlap="1" wp14:anchorId="2497ECBC" wp14:editId="7361B8FE">
                <wp:simplePos x="0" y="0"/>
                <wp:positionH relativeFrom="column">
                  <wp:posOffset>3578225</wp:posOffset>
                </wp:positionH>
                <wp:positionV relativeFrom="paragraph">
                  <wp:posOffset>4126230</wp:posOffset>
                </wp:positionV>
                <wp:extent cx="650875" cy="0"/>
                <wp:effectExtent l="6350" t="57150" r="19050" b="57150"/>
                <wp:wrapNone/>
                <wp:docPr id="90" name="Straight Arrow Connector 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4CA72B0" id="Straight Arrow Connector 90" o:spid="_x0000_s1026" type="#_x0000_t32" style="position:absolute;margin-left:281.75pt;margin-top:324.9pt;width:51.25pt;height:0;z-index:25168691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">
                <v:stroke endarrow="block"/>
                <v:shadow color="#ccc"/>
              </v:shape>
            </w:pict>
          </mc:Fallback>
        </mc:AlternateContent>
      </w:r>
    </w:p>
    <w:p w14:paraId="30CA1A96" w14:textId="77777777" w:rsidR="00480530" w:rsidRPr="00745D53" w:rsidRDefault="00480530" w:rsidP="00480530">
      <w:pPr>
        <w:rPr>
          <w:rFonts w:ascii="Times New Roman" w:hAnsi="Times New Roman" w:cs="Times New Roman"/>
          <w:sz w:val="24"/>
          <w:szCs w:val="24"/>
        </w:rPr>
      </w:pPr>
    </w:p>
    <w:p w14:paraId="546AB5FF" w14:textId="77777777" w:rsidR="00480530" w:rsidRPr="00745D53" w:rsidRDefault="00480530" w:rsidP="00480530">
      <w:pPr>
        <w:rPr>
          <w:rFonts w:ascii="Times New Roman" w:hAnsi="Times New Roman" w:cs="Times New Roman"/>
          <w:sz w:val="24"/>
          <w:szCs w:val="24"/>
        </w:rPr>
      </w:pPr>
      <w:r w:rsidRPr="00745D53">
        <w:rPr>
          <w:rFonts w:ascii="Times New Roman" w:hAnsi="Times New Roman" w:cs="Times New Roman"/>
          <w:sz w:val="24"/>
          <w:szCs w:val="24"/>
        </w:rPr>
        <w:br w:type="page"/>
      </w:r>
    </w:p>
    <w:p w14:paraId="14FFBB91" w14:textId="4BD212B0" w:rsidR="00480530" w:rsidRPr="00745D53" w:rsidRDefault="00480530" w:rsidP="00D60769">
      <w:pPr>
        <w:spacing w:line="360" w:lineRule="auto"/>
        <w:rPr>
          <w:rFonts w:ascii="Times New Roman" w:hAnsi="Times New Roman" w:cs="Times New Roman"/>
          <w:sz w:val="24"/>
          <w:szCs w:val="24"/>
        </w:rPr>
        <w:sectPr w:rsidR="00480530" w:rsidRPr="00745D53" w:rsidSect="00DE4149">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lnNumType w:countBy="1" w:restart="continuous"/>
          <w:cols w:space="708"/>
          <w:docGrid w:linePitch="360"/>
        </w:sectPr>
      </w:pPr>
    </w:p>
    <w:p w14:paraId="0B41FD4E" w14:textId="7EBADD0C" w:rsidR="00480530" w:rsidRPr="00745D53" w:rsidRDefault="00A87FC5">
      <w:pPr>
        <w:rPr>
          <w:rFonts w:ascii="Times New Roman" w:hAnsi="Times New Roman" w:cs="Times New Roman"/>
          <w:sz w:val="24"/>
          <w:szCs w:val="24"/>
        </w:rPr>
      </w:pPr>
      <w:r w:rsidRPr="00745D53">
        <w:rPr>
          <w:noProof/>
        </w:rPr>
        <w:lastRenderedPageBreak/>
        <w:drawing>
          <wp:inline distT="0" distB="0" distL="0" distR="0" wp14:anchorId="61BF242C" wp14:editId="7CDB8DEA">
            <wp:extent cx="5731510" cy="5885815"/>
            <wp:effectExtent l="0" t="0" r="254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5885815"/>
                    </a:xfrm>
                    <a:prstGeom prst="rect">
                      <a:avLst/>
                    </a:prstGeom>
                  </pic:spPr>
                </pic:pic>
              </a:graphicData>
            </a:graphic>
          </wp:inline>
        </w:drawing>
      </w:r>
    </w:p>
    <w:p w14:paraId="24521274" w14:textId="272328D8" w:rsidR="00F11CA9" w:rsidRPr="00745D53" w:rsidRDefault="00480530">
      <w:pPr>
        <w:rPr>
          <w:rFonts w:ascii="Times New Roman" w:hAnsi="Times New Roman" w:cs="Times New Roman"/>
          <w:sz w:val="24"/>
          <w:szCs w:val="24"/>
        </w:rPr>
        <w:sectPr w:rsidR="00F11CA9" w:rsidRPr="00745D53" w:rsidSect="0025393F">
          <w:pgSz w:w="11906" w:h="16838"/>
          <w:pgMar w:top="1440" w:right="1440" w:bottom="1440" w:left="1440" w:header="708" w:footer="708" w:gutter="0"/>
          <w:cols w:space="708"/>
          <w:docGrid w:linePitch="360"/>
        </w:sectPr>
      </w:pPr>
      <w:r w:rsidRPr="00745D53">
        <w:rPr>
          <w:rFonts w:ascii="Times New Roman" w:hAnsi="Times New Roman" w:cs="Times New Roman"/>
          <w:b/>
          <w:sz w:val="24"/>
          <w:szCs w:val="24"/>
        </w:rPr>
        <w:t>Figure 2</w:t>
      </w:r>
      <w:r w:rsidRPr="00745D53">
        <w:rPr>
          <w:rFonts w:ascii="Times New Roman" w:hAnsi="Times New Roman" w:cs="Times New Roman"/>
          <w:sz w:val="24"/>
          <w:szCs w:val="24"/>
        </w:rPr>
        <w:t xml:space="preserve"> Forest plot </w:t>
      </w:r>
      <w:r w:rsidR="0095095A" w:rsidRPr="00745D53">
        <w:rPr>
          <w:rFonts w:ascii="Times New Roman" w:hAnsi="Times New Roman" w:cs="Times New Roman"/>
          <w:sz w:val="24"/>
          <w:szCs w:val="24"/>
        </w:rPr>
        <w:t xml:space="preserve">for experimental studies comparing food intake when participants ate with a high vs. a low or no intake confederate. The forest plot also compares sub-group analyses to compare the influence of high vs. no and high vs. low intake confederates, present vs. remote </w:t>
      </w:r>
      <w:r w:rsidR="009430AE" w:rsidRPr="00745D53">
        <w:rPr>
          <w:rFonts w:ascii="Times New Roman" w:hAnsi="Times New Roman" w:cs="Times New Roman"/>
          <w:sz w:val="24"/>
          <w:szCs w:val="24"/>
        </w:rPr>
        <w:t>confederates</w:t>
      </w:r>
      <w:r w:rsidR="0095095A" w:rsidRPr="00745D53">
        <w:rPr>
          <w:rFonts w:ascii="Times New Roman" w:hAnsi="Times New Roman" w:cs="Times New Roman"/>
          <w:sz w:val="24"/>
          <w:szCs w:val="24"/>
        </w:rPr>
        <w:t xml:space="preserve">, and the </w:t>
      </w:r>
      <w:r w:rsidR="00381426" w:rsidRPr="00745D53">
        <w:rPr>
          <w:rFonts w:ascii="Times New Roman" w:hAnsi="Times New Roman" w:cs="Times New Roman"/>
          <w:sz w:val="24"/>
          <w:szCs w:val="24"/>
        </w:rPr>
        <w:t xml:space="preserve">intake of healthy snacks vs. </w:t>
      </w:r>
      <w:r w:rsidR="004C2D67" w:rsidRPr="00745D53">
        <w:rPr>
          <w:rFonts w:ascii="Times New Roman" w:hAnsi="Times New Roman" w:cs="Times New Roman"/>
          <w:sz w:val="24"/>
          <w:szCs w:val="24"/>
        </w:rPr>
        <w:t>HFHS</w:t>
      </w:r>
      <w:r w:rsidR="00381426" w:rsidRPr="00745D53">
        <w:rPr>
          <w:rFonts w:ascii="Times New Roman" w:hAnsi="Times New Roman" w:cs="Times New Roman"/>
          <w:sz w:val="24"/>
          <w:szCs w:val="24"/>
        </w:rPr>
        <w:t xml:space="preserve"> snack foods</w:t>
      </w:r>
      <w:r w:rsidRPr="00745D53">
        <w:rPr>
          <w:rFonts w:ascii="Times New Roman" w:hAnsi="Times New Roman" w:cs="Times New Roman"/>
          <w:sz w:val="24"/>
          <w:szCs w:val="24"/>
        </w:rPr>
        <w:t>.</w:t>
      </w:r>
      <w:r w:rsidR="0095095A" w:rsidRPr="00745D53">
        <w:rPr>
          <w:rFonts w:ascii="Times New Roman" w:hAnsi="Times New Roman" w:cs="Times New Roman"/>
          <w:sz w:val="24"/>
          <w:szCs w:val="24"/>
        </w:rPr>
        <w:t xml:space="preserve"> Total refers to the number of participants.</w:t>
      </w:r>
      <w:r w:rsidR="00C113CB" w:rsidRPr="00745D53">
        <w:rPr>
          <w:rFonts w:ascii="Times New Roman" w:hAnsi="Times New Roman" w:cs="Times New Roman"/>
          <w:sz w:val="24"/>
          <w:szCs w:val="24"/>
        </w:rPr>
        <w:t xml:space="preserve"> Bevelander, Anschutz and Engels </w:t>
      </w:r>
      <w:r w:rsidR="006A5BBD" w:rsidRPr="00745D53">
        <w:rPr>
          <w:rFonts w:ascii="Times New Roman" w:hAnsi="Times New Roman" w:cs="Times New Roman"/>
          <w:sz w:val="24"/>
          <w:szCs w:val="24"/>
        </w:rPr>
        <w:t>(</w:t>
      </w:r>
      <w:r w:rsidR="00C113CB" w:rsidRPr="00745D53">
        <w:rPr>
          <w:rFonts w:ascii="Times New Roman" w:hAnsi="Times New Roman" w:cs="Times New Roman"/>
          <w:sz w:val="24"/>
          <w:szCs w:val="24"/>
        </w:rPr>
        <w:t>2012b</w:t>
      </w:r>
      <w:r w:rsidR="006A5BBD" w:rsidRPr="00745D53">
        <w:rPr>
          <w:rFonts w:ascii="Times New Roman" w:hAnsi="Times New Roman" w:cs="Times New Roman"/>
          <w:sz w:val="24"/>
          <w:szCs w:val="24"/>
        </w:rPr>
        <w:t>)</w:t>
      </w:r>
      <w:r w:rsidR="00C113CB" w:rsidRPr="00745D53">
        <w:rPr>
          <w:rFonts w:ascii="Times New Roman" w:hAnsi="Times New Roman" w:cs="Times New Roman"/>
          <w:sz w:val="24"/>
          <w:szCs w:val="24"/>
        </w:rPr>
        <w:t xml:space="preserve"> refers to a second comparison within the same paper.</w:t>
      </w:r>
    </w:p>
    <w:p w14:paraId="09DCAC27" w14:textId="0B056EE1" w:rsidR="00F11CA9" w:rsidRPr="00745D53" w:rsidRDefault="00F11CA9">
      <w:pPr>
        <w:rPr>
          <w:rFonts w:ascii="Times New Roman" w:hAnsi="Times New Roman" w:cs="Times New Roman"/>
          <w:sz w:val="24"/>
          <w:szCs w:val="24"/>
        </w:rPr>
      </w:pPr>
      <w:r w:rsidRPr="00745D53">
        <w:rPr>
          <w:rFonts w:ascii="Times New Roman" w:hAnsi="Times New Roman" w:cs="Times New Roman"/>
          <w:sz w:val="24"/>
          <w:szCs w:val="24"/>
        </w:rPr>
        <w:lastRenderedPageBreak/>
        <w:t>Table 1</w:t>
      </w:r>
      <w:r w:rsidR="0095095A" w:rsidRPr="00745D53">
        <w:rPr>
          <w:rFonts w:ascii="Times New Roman" w:hAnsi="Times New Roman" w:cs="Times New Roman"/>
          <w:sz w:val="24"/>
          <w:szCs w:val="24"/>
        </w:rPr>
        <w:t>. Study information and methods of selected studies</w:t>
      </w:r>
    </w:p>
    <w:tbl>
      <w:tblPr>
        <w:tblStyle w:val="TableGrid"/>
        <w:tblW w:w="14775" w:type="dxa"/>
        <w:tblInd w:w="-6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1"/>
        <w:gridCol w:w="546"/>
        <w:gridCol w:w="1819"/>
        <w:gridCol w:w="1297"/>
        <w:gridCol w:w="1182"/>
        <w:gridCol w:w="2519"/>
        <w:gridCol w:w="1194"/>
        <w:gridCol w:w="2258"/>
        <w:gridCol w:w="1201"/>
        <w:gridCol w:w="1458"/>
      </w:tblGrid>
      <w:tr w:rsidR="00745D53" w:rsidRPr="00745D53" w14:paraId="7D970DBE" w14:textId="77777777" w:rsidTr="00F11CA9">
        <w:tc>
          <w:tcPr>
            <w:tcW w:w="1307" w:type="dxa"/>
            <w:tcBorders>
              <w:top w:val="single" w:sz="4" w:space="0" w:color="auto"/>
              <w:bottom w:val="single" w:sz="4" w:space="0" w:color="auto"/>
            </w:tcBorders>
          </w:tcPr>
          <w:p w14:paraId="05C5D5B6" w14:textId="7CEFDC87" w:rsidR="00F11CA9" w:rsidRPr="00745D53" w:rsidRDefault="00F11CA9" w:rsidP="00A40FDA">
            <w:pPr>
              <w:rPr>
                <w:rFonts w:ascii="Times New Roman" w:hAnsi="Times New Roman" w:cs="Times New Roman"/>
              </w:rPr>
            </w:pPr>
            <w:r w:rsidRPr="00745D53">
              <w:rPr>
                <w:rFonts w:ascii="Times New Roman" w:hAnsi="Times New Roman" w:cs="Times New Roman"/>
              </w:rPr>
              <w:t xml:space="preserve">Authors </w:t>
            </w:r>
            <w:r w:rsidR="006A5BBD" w:rsidRPr="00745D53">
              <w:rPr>
                <w:rFonts w:ascii="Times New Roman" w:hAnsi="Times New Roman" w:cs="Times New Roman"/>
              </w:rPr>
              <w:t>(</w:t>
            </w:r>
            <w:r w:rsidRPr="00745D53">
              <w:rPr>
                <w:rFonts w:ascii="Times New Roman" w:hAnsi="Times New Roman" w:cs="Times New Roman"/>
              </w:rPr>
              <w:t>year</w:t>
            </w:r>
            <w:r w:rsidR="006A5BBD" w:rsidRPr="00745D53">
              <w:rPr>
                <w:rFonts w:ascii="Times New Roman" w:hAnsi="Times New Roman" w:cs="Times New Roman"/>
              </w:rPr>
              <w:t>)</w:t>
            </w:r>
          </w:p>
        </w:tc>
        <w:tc>
          <w:tcPr>
            <w:tcW w:w="535" w:type="dxa"/>
            <w:tcBorders>
              <w:top w:val="single" w:sz="4" w:space="0" w:color="auto"/>
              <w:bottom w:val="single" w:sz="4" w:space="0" w:color="auto"/>
            </w:tcBorders>
          </w:tcPr>
          <w:p w14:paraId="11A46430"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n</w:t>
            </w:r>
          </w:p>
        </w:tc>
        <w:tc>
          <w:tcPr>
            <w:tcW w:w="1978" w:type="dxa"/>
            <w:tcBorders>
              <w:top w:val="single" w:sz="4" w:space="0" w:color="auto"/>
              <w:bottom w:val="single" w:sz="4" w:space="0" w:color="auto"/>
            </w:tcBorders>
          </w:tcPr>
          <w:p w14:paraId="6AA43A56" w14:textId="0535DA1B" w:rsidR="00F11CA9" w:rsidRPr="00745D53" w:rsidRDefault="00F11CA9" w:rsidP="00A40FDA">
            <w:pPr>
              <w:rPr>
                <w:rFonts w:ascii="Times New Roman" w:hAnsi="Times New Roman" w:cs="Times New Roman"/>
              </w:rPr>
            </w:pPr>
            <w:r w:rsidRPr="00745D53">
              <w:rPr>
                <w:rFonts w:ascii="Times New Roman" w:hAnsi="Times New Roman" w:cs="Times New Roman"/>
              </w:rPr>
              <w:t xml:space="preserve">Participant age (years), </w:t>
            </w:r>
            <w:r w:rsidR="00437B45" w:rsidRPr="00745D53">
              <w:rPr>
                <w:rFonts w:ascii="Times New Roman" w:hAnsi="Times New Roman" w:cs="Times New Roman"/>
              </w:rPr>
              <w:t>gender</w:t>
            </w:r>
            <w:r w:rsidRPr="00745D53">
              <w:rPr>
                <w:rFonts w:ascii="Times New Roman" w:hAnsi="Times New Roman" w:cs="Times New Roman"/>
              </w:rPr>
              <w:t>, and weight-status</w:t>
            </w:r>
          </w:p>
        </w:tc>
        <w:tc>
          <w:tcPr>
            <w:tcW w:w="1199" w:type="dxa"/>
            <w:tcBorders>
              <w:top w:val="single" w:sz="4" w:space="0" w:color="auto"/>
              <w:bottom w:val="single" w:sz="4" w:space="0" w:color="auto"/>
            </w:tcBorders>
          </w:tcPr>
          <w:p w14:paraId="395ED839"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Peer type</w:t>
            </w:r>
          </w:p>
        </w:tc>
        <w:tc>
          <w:tcPr>
            <w:tcW w:w="1094" w:type="dxa"/>
            <w:tcBorders>
              <w:top w:val="single" w:sz="4" w:space="0" w:color="auto"/>
              <w:bottom w:val="single" w:sz="4" w:space="0" w:color="auto"/>
            </w:tcBorders>
          </w:tcPr>
          <w:p w14:paraId="0699DA87"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Food type</w:t>
            </w:r>
          </w:p>
        </w:tc>
        <w:tc>
          <w:tcPr>
            <w:tcW w:w="2818" w:type="dxa"/>
            <w:tcBorders>
              <w:top w:val="single" w:sz="4" w:space="0" w:color="auto"/>
              <w:bottom w:val="single" w:sz="4" w:space="0" w:color="auto"/>
            </w:tcBorders>
          </w:tcPr>
          <w:p w14:paraId="57611C06"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Design</w:t>
            </w:r>
          </w:p>
        </w:tc>
        <w:tc>
          <w:tcPr>
            <w:tcW w:w="709" w:type="dxa"/>
            <w:tcBorders>
              <w:top w:val="single" w:sz="4" w:space="0" w:color="auto"/>
              <w:bottom w:val="single" w:sz="4" w:space="0" w:color="auto"/>
            </w:tcBorders>
          </w:tcPr>
          <w:p w14:paraId="437CE7BF"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Setting</w:t>
            </w:r>
          </w:p>
        </w:tc>
        <w:tc>
          <w:tcPr>
            <w:tcW w:w="2454" w:type="dxa"/>
            <w:tcBorders>
              <w:top w:val="single" w:sz="4" w:space="0" w:color="auto"/>
              <w:bottom w:val="single" w:sz="4" w:space="0" w:color="auto"/>
            </w:tcBorders>
          </w:tcPr>
          <w:p w14:paraId="29D374DD"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Cover story</w:t>
            </w:r>
          </w:p>
        </w:tc>
        <w:tc>
          <w:tcPr>
            <w:tcW w:w="1203" w:type="dxa"/>
            <w:tcBorders>
              <w:top w:val="single" w:sz="4" w:space="0" w:color="auto"/>
              <w:bottom w:val="single" w:sz="4" w:space="0" w:color="auto"/>
            </w:tcBorders>
          </w:tcPr>
          <w:p w14:paraId="3036FA08"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Game/task</w:t>
            </w:r>
          </w:p>
        </w:tc>
        <w:tc>
          <w:tcPr>
            <w:tcW w:w="1478" w:type="dxa"/>
            <w:tcBorders>
              <w:top w:val="single" w:sz="4" w:space="0" w:color="auto"/>
              <w:bottom w:val="single" w:sz="4" w:space="0" w:color="auto"/>
            </w:tcBorders>
          </w:tcPr>
          <w:p w14:paraId="4822E424"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Moderators examined</w:t>
            </w:r>
          </w:p>
        </w:tc>
      </w:tr>
      <w:tr w:rsidR="00745D53" w:rsidRPr="00745D53" w14:paraId="03154C38" w14:textId="77777777" w:rsidTr="00F11CA9">
        <w:tc>
          <w:tcPr>
            <w:tcW w:w="1307" w:type="dxa"/>
            <w:tcBorders>
              <w:top w:val="single" w:sz="4" w:space="0" w:color="auto"/>
            </w:tcBorders>
          </w:tcPr>
          <w:p w14:paraId="26F73BF8" w14:textId="18EC162A" w:rsidR="00F11CA9" w:rsidRPr="00745D53" w:rsidRDefault="00F11CA9" w:rsidP="00A40FDA">
            <w:pPr>
              <w:rPr>
                <w:rFonts w:ascii="Times New Roman" w:hAnsi="Times New Roman" w:cs="Times New Roman"/>
              </w:rPr>
            </w:pPr>
            <w:r w:rsidRPr="00745D53">
              <w:rPr>
                <w:rFonts w:ascii="Times New Roman" w:hAnsi="Times New Roman" w:cs="Times New Roman"/>
              </w:rPr>
              <w:t>Bevelander, Anschutz, Engels. (2012)</w:t>
            </w:r>
          </w:p>
        </w:tc>
        <w:tc>
          <w:tcPr>
            <w:tcW w:w="535" w:type="dxa"/>
            <w:tcBorders>
              <w:top w:val="single" w:sz="4" w:space="0" w:color="auto"/>
            </w:tcBorders>
          </w:tcPr>
          <w:p w14:paraId="75C45C00"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233</w:t>
            </w:r>
          </w:p>
          <w:p w14:paraId="090A7413" w14:textId="77777777" w:rsidR="00F11CA9" w:rsidRPr="00745D53" w:rsidRDefault="00F11CA9" w:rsidP="00A40FDA">
            <w:pPr>
              <w:rPr>
                <w:rFonts w:ascii="Times New Roman" w:hAnsi="Times New Roman" w:cs="Times New Roman"/>
              </w:rPr>
            </w:pPr>
          </w:p>
          <w:p w14:paraId="7113AAFB" w14:textId="77777777" w:rsidR="00F11CA9" w:rsidRPr="00745D53" w:rsidRDefault="00F11CA9" w:rsidP="00A40FDA">
            <w:pPr>
              <w:rPr>
                <w:rFonts w:ascii="Times New Roman" w:hAnsi="Times New Roman" w:cs="Times New Roman"/>
              </w:rPr>
            </w:pPr>
          </w:p>
        </w:tc>
        <w:tc>
          <w:tcPr>
            <w:tcW w:w="1978" w:type="dxa"/>
            <w:tcBorders>
              <w:top w:val="single" w:sz="4" w:space="0" w:color="auto"/>
            </w:tcBorders>
          </w:tcPr>
          <w:p w14:paraId="1A935439"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Age = 7-10 years old.</w:t>
            </w:r>
          </w:p>
          <w:p w14:paraId="2112DE0F" w14:textId="77777777" w:rsidR="00F11CA9" w:rsidRPr="00745D53" w:rsidRDefault="00F11CA9" w:rsidP="00A40FDA">
            <w:pPr>
              <w:rPr>
                <w:rFonts w:ascii="Times New Roman" w:hAnsi="Times New Roman" w:cs="Times New Roman"/>
              </w:rPr>
            </w:pPr>
          </w:p>
          <w:p w14:paraId="6BDDA6A2" w14:textId="42FFFA84" w:rsidR="00F11CA9" w:rsidRPr="00745D53" w:rsidRDefault="00634E5E" w:rsidP="00A40FDA">
            <w:pPr>
              <w:rPr>
                <w:rFonts w:ascii="Times New Roman" w:hAnsi="Times New Roman" w:cs="Times New Roman"/>
              </w:rPr>
            </w:pPr>
            <w:r w:rsidRPr="00745D53">
              <w:rPr>
                <w:rFonts w:ascii="Times New Roman" w:hAnsi="Times New Roman" w:cs="Times New Roman"/>
              </w:rPr>
              <w:t>Gender</w:t>
            </w:r>
            <w:r w:rsidR="00F11CA9" w:rsidRPr="00745D53">
              <w:rPr>
                <w:rFonts w:ascii="Times New Roman" w:hAnsi="Times New Roman" w:cs="Times New Roman"/>
              </w:rPr>
              <w:t xml:space="preserve"> = 52% </w:t>
            </w:r>
            <w:r w:rsidR="00437B45" w:rsidRPr="00745D53">
              <w:rPr>
                <w:rFonts w:ascii="Times New Roman" w:hAnsi="Times New Roman" w:cs="Times New Roman"/>
              </w:rPr>
              <w:t>cis</w:t>
            </w:r>
            <w:r w:rsidR="00EC46BC" w:rsidRPr="00745D53">
              <w:rPr>
                <w:rFonts w:ascii="Times New Roman" w:hAnsi="Times New Roman" w:cs="Times New Roman"/>
              </w:rPr>
              <w:t>boys</w:t>
            </w:r>
          </w:p>
          <w:p w14:paraId="314E961B" w14:textId="77777777" w:rsidR="00F11CA9" w:rsidRPr="00745D53" w:rsidRDefault="00F11CA9" w:rsidP="00A40FDA">
            <w:pPr>
              <w:rPr>
                <w:rFonts w:ascii="Times New Roman" w:hAnsi="Times New Roman" w:cs="Times New Roman"/>
              </w:rPr>
            </w:pPr>
          </w:p>
          <w:p w14:paraId="2EE14A06" w14:textId="341B0B1F" w:rsidR="00F11CA9" w:rsidRPr="00745D53" w:rsidRDefault="00F11CA9" w:rsidP="00A40FDA">
            <w:pPr>
              <w:rPr>
                <w:rFonts w:ascii="Times New Roman" w:hAnsi="Times New Roman" w:cs="Times New Roman"/>
              </w:rPr>
            </w:pPr>
            <w:r w:rsidRPr="00745D53">
              <w:rPr>
                <w:rFonts w:ascii="Times New Roman" w:hAnsi="Times New Roman" w:cs="Times New Roman"/>
              </w:rPr>
              <w:t>Weight-status = 65% healthy-weight</w:t>
            </w:r>
          </w:p>
          <w:p w14:paraId="13E19536" w14:textId="77777777" w:rsidR="00F11CA9" w:rsidRPr="00745D53" w:rsidRDefault="00F11CA9" w:rsidP="00A40FDA">
            <w:pPr>
              <w:rPr>
                <w:rFonts w:ascii="Times New Roman" w:hAnsi="Times New Roman" w:cs="Times New Roman"/>
              </w:rPr>
            </w:pPr>
          </w:p>
        </w:tc>
        <w:tc>
          <w:tcPr>
            <w:tcW w:w="1199" w:type="dxa"/>
            <w:tcBorders>
              <w:top w:val="single" w:sz="4" w:space="0" w:color="auto"/>
            </w:tcBorders>
          </w:tcPr>
          <w:p w14:paraId="5025E19A"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Present confederate.</w:t>
            </w:r>
          </w:p>
        </w:tc>
        <w:tc>
          <w:tcPr>
            <w:tcW w:w="1094" w:type="dxa"/>
            <w:tcBorders>
              <w:top w:val="single" w:sz="4" w:space="0" w:color="auto"/>
            </w:tcBorders>
          </w:tcPr>
          <w:p w14:paraId="584CB87F"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Chocolate covered peanuts</w:t>
            </w:r>
          </w:p>
        </w:tc>
        <w:tc>
          <w:tcPr>
            <w:tcW w:w="2818" w:type="dxa"/>
            <w:tcBorders>
              <w:top w:val="single" w:sz="4" w:space="0" w:color="auto"/>
            </w:tcBorders>
          </w:tcPr>
          <w:p w14:paraId="124EBB07" w14:textId="796E1EAC" w:rsidR="00F11CA9" w:rsidRPr="00745D53" w:rsidRDefault="00F11CA9" w:rsidP="00A40FDA">
            <w:pPr>
              <w:rPr>
                <w:rFonts w:ascii="Times New Roman" w:hAnsi="Times New Roman" w:cs="Times New Roman"/>
              </w:rPr>
            </w:pPr>
            <w:r w:rsidRPr="00745D53">
              <w:rPr>
                <w:rFonts w:ascii="Times New Roman" w:hAnsi="Times New Roman" w:cs="Times New Roman"/>
              </w:rPr>
              <w:t>3 (condition: high intake vs. low intake vs. no intake) x 2 (weight-status)</w:t>
            </w:r>
            <w:r w:rsidR="006A5BBD" w:rsidRPr="00745D53">
              <w:rPr>
                <w:rFonts w:ascii="Times New Roman" w:hAnsi="Times New Roman" w:cs="Times New Roman"/>
              </w:rPr>
              <w:t xml:space="preserve"> between-subjects</w:t>
            </w:r>
            <w:r w:rsidRPr="00745D53">
              <w:rPr>
                <w:rFonts w:ascii="Times New Roman" w:hAnsi="Times New Roman" w:cs="Times New Roman"/>
              </w:rPr>
              <w:t xml:space="preserve"> design. </w:t>
            </w:r>
          </w:p>
          <w:p w14:paraId="7169BBAE" w14:textId="62FFF5E4" w:rsidR="00F11CA9" w:rsidRPr="00745D53" w:rsidRDefault="00F11CA9" w:rsidP="00A40FDA">
            <w:pPr>
              <w:rPr>
                <w:rFonts w:ascii="Times New Roman" w:hAnsi="Times New Roman" w:cs="Times New Roman"/>
              </w:rPr>
            </w:pPr>
            <w:r w:rsidRPr="00745D53">
              <w:rPr>
                <w:rFonts w:ascii="Times New Roman" w:hAnsi="Times New Roman" w:cs="Times New Roman"/>
              </w:rPr>
              <w:t>All children were paired with a healthy-weight confederate.</w:t>
            </w:r>
          </w:p>
          <w:p w14:paraId="0051EEA3"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Also included a session a day or two later where participants completed the puzzle and ate alone.</w:t>
            </w:r>
          </w:p>
        </w:tc>
        <w:tc>
          <w:tcPr>
            <w:tcW w:w="709" w:type="dxa"/>
            <w:tcBorders>
              <w:top w:val="single" w:sz="4" w:space="0" w:color="auto"/>
            </w:tcBorders>
          </w:tcPr>
          <w:p w14:paraId="623C9065"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Primary school</w:t>
            </w:r>
          </w:p>
        </w:tc>
        <w:tc>
          <w:tcPr>
            <w:tcW w:w="2454" w:type="dxa"/>
            <w:tcBorders>
              <w:top w:val="single" w:sz="4" w:space="0" w:color="auto"/>
            </w:tcBorders>
          </w:tcPr>
          <w:p w14:paraId="487C60D6"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 xml:space="preserve">Children were told that the experimenter was interested in different strategies used to solve a puzzle while working together or alone. The confederates were also told that they would be involved in a secret mission to make even more fun out of the puzzle task, and the experimenters were also interested in whether they could keep a secret while cooperating with someone else. </w:t>
            </w:r>
          </w:p>
        </w:tc>
        <w:tc>
          <w:tcPr>
            <w:tcW w:w="1203" w:type="dxa"/>
            <w:tcBorders>
              <w:top w:val="single" w:sz="4" w:space="0" w:color="auto"/>
            </w:tcBorders>
          </w:tcPr>
          <w:p w14:paraId="669BDA6A"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Puzzle</w:t>
            </w:r>
          </w:p>
        </w:tc>
        <w:tc>
          <w:tcPr>
            <w:tcW w:w="1478" w:type="dxa"/>
            <w:tcBorders>
              <w:top w:val="single" w:sz="4" w:space="0" w:color="auto"/>
            </w:tcBorders>
          </w:tcPr>
          <w:p w14:paraId="04170B33"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Weight-status</w:t>
            </w:r>
          </w:p>
        </w:tc>
      </w:tr>
      <w:tr w:rsidR="00745D53" w:rsidRPr="00745D53" w14:paraId="4A35D124" w14:textId="77777777" w:rsidTr="00F11CA9">
        <w:tc>
          <w:tcPr>
            <w:tcW w:w="1307" w:type="dxa"/>
          </w:tcPr>
          <w:p w14:paraId="6319A5A8" w14:textId="1CAF337E" w:rsidR="00F11CA9" w:rsidRPr="00745D53" w:rsidRDefault="00F11CA9" w:rsidP="00A40FDA">
            <w:pPr>
              <w:rPr>
                <w:rFonts w:ascii="Times New Roman" w:hAnsi="Times New Roman" w:cs="Times New Roman"/>
              </w:rPr>
            </w:pPr>
            <w:r w:rsidRPr="00745D53">
              <w:rPr>
                <w:rFonts w:ascii="Times New Roman" w:hAnsi="Times New Roman" w:cs="Times New Roman"/>
              </w:rPr>
              <w:t xml:space="preserve">Bevelander, Anschutz, Creemers et al </w:t>
            </w:r>
            <w:r w:rsidR="006A5BBD" w:rsidRPr="00745D53">
              <w:rPr>
                <w:rFonts w:ascii="Times New Roman" w:hAnsi="Times New Roman" w:cs="Times New Roman"/>
              </w:rPr>
              <w:t>(</w:t>
            </w:r>
            <w:r w:rsidRPr="00745D53">
              <w:rPr>
                <w:rFonts w:ascii="Times New Roman" w:hAnsi="Times New Roman" w:cs="Times New Roman"/>
              </w:rPr>
              <w:t>2013</w:t>
            </w:r>
            <w:r w:rsidR="006A5BBD" w:rsidRPr="00745D53">
              <w:rPr>
                <w:rFonts w:ascii="Times New Roman" w:hAnsi="Times New Roman" w:cs="Times New Roman"/>
              </w:rPr>
              <w:t>)</w:t>
            </w:r>
          </w:p>
        </w:tc>
        <w:tc>
          <w:tcPr>
            <w:tcW w:w="535" w:type="dxa"/>
          </w:tcPr>
          <w:p w14:paraId="69F50967"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118</w:t>
            </w:r>
          </w:p>
          <w:p w14:paraId="7876B06C" w14:textId="77777777" w:rsidR="00F11CA9" w:rsidRPr="00745D53" w:rsidRDefault="00F11CA9" w:rsidP="00A40FDA">
            <w:pPr>
              <w:rPr>
                <w:rFonts w:ascii="Times New Roman" w:hAnsi="Times New Roman" w:cs="Times New Roman"/>
              </w:rPr>
            </w:pPr>
          </w:p>
          <w:p w14:paraId="7C5B10AC" w14:textId="77777777" w:rsidR="00F11CA9" w:rsidRPr="00745D53" w:rsidRDefault="00F11CA9" w:rsidP="00A40FDA">
            <w:pPr>
              <w:rPr>
                <w:rFonts w:ascii="Times New Roman" w:hAnsi="Times New Roman" w:cs="Times New Roman"/>
              </w:rPr>
            </w:pPr>
          </w:p>
        </w:tc>
        <w:tc>
          <w:tcPr>
            <w:tcW w:w="1978" w:type="dxa"/>
          </w:tcPr>
          <w:p w14:paraId="4C9B96FC" w14:textId="4C9DB521" w:rsidR="00F11CA9" w:rsidRPr="00745D53" w:rsidRDefault="00F11CA9" w:rsidP="00A40FDA">
            <w:pPr>
              <w:rPr>
                <w:rFonts w:ascii="Times New Roman" w:hAnsi="Times New Roman" w:cs="Times New Roman"/>
              </w:rPr>
            </w:pPr>
            <w:r w:rsidRPr="00745D53">
              <w:rPr>
                <w:rFonts w:ascii="Times New Roman" w:hAnsi="Times New Roman" w:cs="Times New Roman"/>
              </w:rPr>
              <w:t>Age = 10-12 years</w:t>
            </w:r>
            <w:r w:rsidR="006A5BBD" w:rsidRPr="00745D53">
              <w:rPr>
                <w:rFonts w:ascii="Times New Roman" w:hAnsi="Times New Roman" w:cs="Times New Roman"/>
              </w:rPr>
              <w:t xml:space="preserve"> old</w:t>
            </w:r>
          </w:p>
          <w:p w14:paraId="07FC2F2C" w14:textId="77777777" w:rsidR="00F11CA9" w:rsidRPr="00745D53" w:rsidRDefault="00F11CA9" w:rsidP="00A40FDA">
            <w:pPr>
              <w:rPr>
                <w:rFonts w:ascii="Times New Roman" w:hAnsi="Times New Roman" w:cs="Times New Roman"/>
              </w:rPr>
            </w:pPr>
          </w:p>
          <w:p w14:paraId="1C3E3542" w14:textId="08CC41A5" w:rsidR="00EC46BC" w:rsidRPr="00745D53" w:rsidRDefault="00EC46BC" w:rsidP="00A40FDA">
            <w:pPr>
              <w:rPr>
                <w:rFonts w:ascii="Times New Roman" w:hAnsi="Times New Roman" w:cs="Times New Roman"/>
              </w:rPr>
            </w:pPr>
            <w:r w:rsidRPr="00745D53">
              <w:rPr>
                <w:rFonts w:ascii="Times New Roman" w:hAnsi="Times New Roman" w:cs="Times New Roman"/>
              </w:rPr>
              <w:t>Gender</w:t>
            </w:r>
            <w:r w:rsidR="00F11CA9" w:rsidRPr="00745D53">
              <w:rPr>
                <w:rFonts w:ascii="Times New Roman" w:hAnsi="Times New Roman" w:cs="Times New Roman"/>
              </w:rPr>
              <w:t xml:space="preserve"> = 61.9% </w:t>
            </w:r>
            <w:r w:rsidRPr="00745D53">
              <w:rPr>
                <w:rFonts w:ascii="Times New Roman" w:hAnsi="Times New Roman" w:cs="Times New Roman"/>
              </w:rPr>
              <w:t>cisgirls</w:t>
            </w:r>
          </w:p>
          <w:p w14:paraId="517857BD" w14:textId="77777777" w:rsidR="00F11CA9" w:rsidRPr="00745D53" w:rsidRDefault="00F11CA9" w:rsidP="00A40FDA">
            <w:pPr>
              <w:rPr>
                <w:rFonts w:ascii="Times New Roman" w:hAnsi="Times New Roman" w:cs="Times New Roman"/>
              </w:rPr>
            </w:pPr>
          </w:p>
          <w:p w14:paraId="10CAD224" w14:textId="1EFF0207" w:rsidR="00F11CA9" w:rsidRPr="00745D53" w:rsidRDefault="00F11CA9" w:rsidP="00A40FDA">
            <w:pPr>
              <w:rPr>
                <w:rFonts w:ascii="Times New Roman" w:hAnsi="Times New Roman" w:cs="Times New Roman"/>
              </w:rPr>
            </w:pPr>
            <w:r w:rsidRPr="00745D53">
              <w:rPr>
                <w:rFonts w:ascii="Times New Roman" w:hAnsi="Times New Roman" w:cs="Times New Roman"/>
              </w:rPr>
              <w:t>Weight status = 85.6% healthy</w:t>
            </w:r>
            <w:r w:rsidR="006A5BBD" w:rsidRPr="00745D53">
              <w:rPr>
                <w:rFonts w:ascii="Times New Roman" w:hAnsi="Times New Roman" w:cs="Times New Roman"/>
              </w:rPr>
              <w:t>-</w:t>
            </w:r>
            <w:r w:rsidRPr="00745D53">
              <w:rPr>
                <w:rFonts w:ascii="Times New Roman" w:hAnsi="Times New Roman" w:cs="Times New Roman"/>
              </w:rPr>
              <w:t>weight</w:t>
            </w:r>
          </w:p>
          <w:p w14:paraId="4FEC78CF" w14:textId="77777777" w:rsidR="00F11CA9" w:rsidRPr="00745D53" w:rsidRDefault="00F11CA9" w:rsidP="00A40FDA">
            <w:pPr>
              <w:rPr>
                <w:rFonts w:ascii="Times New Roman" w:hAnsi="Times New Roman" w:cs="Times New Roman"/>
              </w:rPr>
            </w:pPr>
          </w:p>
          <w:p w14:paraId="3DE36CD9" w14:textId="77777777" w:rsidR="00F11CA9" w:rsidRPr="00745D53" w:rsidRDefault="00F11CA9" w:rsidP="00A40FDA">
            <w:pPr>
              <w:rPr>
                <w:rFonts w:ascii="Times New Roman" w:hAnsi="Times New Roman" w:cs="Times New Roman"/>
              </w:rPr>
            </w:pPr>
          </w:p>
        </w:tc>
        <w:tc>
          <w:tcPr>
            <w:tcW w:w="1199" w:type="dxa"/>
          </w:tcPr>
          <w:p w14:paraId="58D39DE4" w14:textId="37FD8B07" w:rsidR="00F11CA9" w:rsidRPr="00745D53" w:rsidRDefault="00F11CA9" w:rsidP="00A40FDA">
            <w:pPr>
              <w:rPr>
                <w:rFonts w:ascii="Times New Roman" w:hAnsi="Times New Roman" w:cs="Times New Roman"/>
              </w:rPr>
            </w:pPr>
            <w:r w:rsidRPr="00745D53">
              <w:rPr>
                <w:rFonts w:ascii="Times New Roman" w:hAnsi="Times New Roman" w:cs="Times New Roman"/>
              </w:rPr>
              <w:t>Remote</w:t>
            </w:r>
            <w:r w:rsidR="006A5BBD" w:rsidRPr="00745D53">
              <w:rPr>
                <w:rFonts w:ascii="Times New Roman" w:hAnsi="Times New Roman" w:cs="Times New Roman"/>
              </w:rPr>
              <w:t>-</w:t>
            </w:r>
            <w:r w:rsidRPr="00745D53">
              <w:rPr>
                <w:rFonts w:ascii="Times New Roman" w:hAnsi="Times New Roman" w:cs="Times New Roman"/>
              </w:rPr>
              <w:t xml:space="preserve">confederate </w:t>
            </w:r>
          </w:p>
        </w:tc>
        <w:tc>
          <w:tcPr>
            <w:tcW w:w="1094" w:type="dxa"/>
          </w:tcPr>
          <w:p w14:paraId="495D2498"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Chocolate covered rice crispies.</w:t>
            </w:r>
          </w:p>
        </w:tc>
        <w:tc>
          <w:tcPr>
            <w:tcW w:w="2818" w:type="dxa"/>
          </w:tcPr>
          <w:p w14:paraId="1551C339" w14:textId="14CB6622" w:rsidR="00F11CA9" w:rsidRPr="00745D53" w:rsidRDefault="00F11CA9" w:rsidP="00A40FDA">
            <w:pPr>
              <w:rPr>
                <w:rFonts w:ascii="Times New Roman" w:hAnsi="Times New Roman" w:cs="Times New Roman"/>
              </w:rPr>
            </w:pPr>
            <w:r w:rsidRPr="00745D53">
              <w:rPr>
                <w:rFonts w:ascii="Times New Roman" w:hAnsi="Times New Roman" w:cs="Times New Roman"/>
              </w:rPr>
              <w:t xml:space="preserve">Between-subjects design with 3 conditions </w:t>
            </w:r>
            <w:r w:rsidR="006A5BBD" w:rsidRPr="00745D53">
              <w:rPr>
                <w:rFonts w:ascii="Times New Roman" w:hAnsi="Times New Roman" w:cs="Times New Roman"/>
              </w:rPr>
              <w:t>(</w:t>
            </w:r>
            <w:r w:rsidRPr="00745D53">
              <w:rPr>
                <w:rFonts w:ascii="Times New Roman" w:hAnsi="Times New Roman" w:cs="Times New Roman"/>
              </w:rPr>
              <w:t>high intake (15 pieces of candy), low intake (4 pieces of candy), control (no intake).</w:t>
            </w:r>
          </w:p>
        </w:tc>
        <w:tc>
          <w:tcPr>
            <w:tcW w:w="709" w:type="dxa"/>
          </w:tcPr>
          <w:p w14:paraId="7CBB19AD"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Primary school</w:t>
            </w:r>
          </w:p>
        </w:tc>
        <w:tc>
          <w:tcPr>
            <w:tcW w:w="2454" w:type="dxa"/>
          </w:tcPr>
          <w:p w14:paraId="30D4F5FD" w14:textId="00359D7B" w:rsidR="00F11CA9" w:rsidRPr="00745D53" w:rsidRDefault="00F11CA9" w:rsidP="00A40FDA">
            <w:pPr>
              <w:rPr>
                <w:rFonts w:ascii="Times New Roman" w:hAnsi="Times New Roman" w:cs="Times New Roman"/>
              </w:rPr>
            </w:pPr>
            <w:r w:rsidRPr="00745D53">
              <w:rPr>
                <w:rFonts w:ascii="Times New Roman" w:hAnsi="Times New Roman" w:cs="Times New Roman"/>
              </w:rPr>
              <w:t xml:space="preserve">Participants were told that the experimenters were interested in computer gaming with another </w:t>
            </w:r>
            <w:r w:rsidR="009430AE" w:rsidRPr="00745D53">
              <w:rPr>
                <w:rFonts w:ascii="Times New Roman" w:hAnsi="Times New Roman" w:cs="Times New Roman"/>
              </w:rPr>
              <w:t>child</w:t>
            </w:r>
            <w:r w:rsidRPr="00745D53">
              <w:rPr>
                <w:rFonts w:ascii="Times New Roman" w:hAnsi="Times New Roman" w:cs="Times New Roman"/>
              </w:rPr>
              <w:t>.</w:t>
            </w:r>
          </w:p>
        </w:tc>
        <w:tc>
          <w:tcPr>
            <w:tcW w:w="1203" w:type="dxa"/>
          </w:tcPr>
          <w:p w14:paraId="74EDB35D"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Playing a computer game involving shooting blocks.</w:t>
            </w:r>
          </w:p>
        </w:tc>
        <w:tc>
          <w:tcPr>
            <w:tcW w:w="1478" w:type="dxa"/>
          </w:tcPr>
          <w:p w14:paraId="5E06E96D"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Explicit and implicit self-esteem and body esteem.</w:t>
            </w:r>
          </w:p>
        </w:tc>
      </w:tr>
      <w:tr w:rsidR="00745D53" w:rsidRPr="00745D53" w14:paraId="38A10FC8" w14:textId="77777777" w:rsidTr="00F11CA9">
        <w:tc>
          <w:tcPr>
            <w:tcW w:w="1307" w:type="dxa"/>
          </w:tcPr>
          <w:p w14:paraId="0DA5240E"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lastRenderedPageBreak/>
              <w:t>Bevelander,  Meiselman, Anschutz et al (2013)</w:t>
            </w:r>
          </w:p>
        </w:tc>
        <w:tc>
          <w:tcPr>
            <w:tcW w:w="535" w:type="dxa"/>
          </w:tcPr>
          <w:p w14:paraId="1364D5A0"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112</w:t>
            </w:r>
          </w:p>
        </w:tc>
        <w:tc>
          <w:tcPr>
            <w:tcW w:w="1978" w:type="dxa"/>
          </w:tcPr>
          <w:p w14:paraId="1E6418DE" w14:textId="3FB4EB65" w:rsidR="00F11CA9" w:rsidRPr="00745D53" w:rsidRDefault="00634E5E" w:rsidP="00A40FDA">
            <w:pPr>
              <w:rPr>
                <w:rFonts w:ascii="Times New Roman" w:hAnsi="Times New Roman" w:cs="Times New Roman"/>
              </w:rPr>
            </w:pPr>
            <w:r w:rsidRPr="00745D53">
              <w:rPr>
                <w:rFonts w:ascii="Times New Roman" w:hAnsi="Times New Roman" w:cs="Times New Roman"/>
              </w:rPr>
              <w:t>A</w:t>
            </w:r>
            <w:r w:rsidR="00F11CA9" w:rsidRPr="00745D53">
              <w:rPr>
                <w:rFonts w:ascii="Times New Roman" w:hAnsi="Times New Roman" w:cs="Times New Roman"/>
              </w:rPr>
              <w:t xml:space="preserve">ge = </w:t>
            </w:r>
            <w:r w:rsidRPr="00745D53">
              <w:rPr>
                <w:rFonts w:ascii="Times New Roman" w:hAnsi="Times New Roman" w:cs="Times New Roman"/>
              </w:rPr>
              <w:t>10-13</w:t>
            </w:r>
            <w:r w:rsidR="00F11CA9" w:rsidRPr="00745D53">
              <w:rPr>
                <w:rFonts w:ascii="Times New Roman" w:hAnsi="Times New Roman" w:cs="Times New Roman"/>
              </w:rPr>
              <w:t xml:space="preserve"> years</w:t>
            </w:r>
            <w:r w:rsidRPr="00745D53">
              <w:rPr>
                <w:rFonts w:ascii="Times New Roman" w:hAnsi="Times New Roman" w:cs="Times New Roman"/>
              </w:rPr>
              <w:t xml:space="preserve"> old</w:t>
            </w:r>
          </w:p>
          <w:p w14:paraId="011AC9E7" w14:textId="77777777" w:rsidR="00F11CA9" w:rsidRPr="00745D53" w:rsidRDefault="00F11CA9" w:rsidP="00A40FDA">
            <w:pPr>
              <w:rPr>
                <w:rFonts w:ascii="Times New Roman" w:hAnsi="Times New Roman" w:cs="Times New Roman"/>
              </w:rPr>
            </w:pPr>
          </w:p>
          <w:p w14:paraId="7BC060CE" w14:textId="7AD77031" w:rsidR="00F11CA9" w:rsidRPr="00745D53" w:rsidRDefault="00634E5E" w:rsidP="00A40FDA">
            <w:pPr>
              <w:rPr>
                <w:rFonts w:ascii="Times New Roman" w:hAnsi="Times New Roman" w:cs="Times New Roman"/>
              </w:rPr>
            </w:pPr>
            <w:r w:rsidRPr="00745D53">
              <w:rPr>
                <w:rFonts w:ascii="Times New Roman" w:hAnsi="Times New Roman" w:cs="Times New Roman"/>
              </w:rPr>
              <w:t>Gender</w:t>
            </w:r>
            <w:r w:rsidR="00F11CA9" w:rsidRPr="00745D53">
              <w:rPr>
                <w:rFonts w:ascii="Times New Roman" w:hAnsi="Times New Roman" w:cs="Times New Roman"/>
              </w:rPr>
              <w:t xml:space="preserve"> = 51.8% </w:t>
            </w:r>
            <w:r w:rsidR="000801A0" w:rsidRPr="00745D53">
              <w:rPr>
                <w:rFonts w:ascii="Times New Roman" w:hAnsi="Times New Roman" w:cs="Times New Roman"/>
              </w:rPr>
              <w:t>cisboys</w:t>
            </w:r>
          </w:p>
          <w:p w14:paraId="1E4EC064" w14:textId="77777777" w:rsidR="00F11CA9" w:rsidRPr="00745D53" w:rsidRDefault="00F11CA9" w:rsidP="00A40FDA">
            <w:pPr>
              <w:rPr>
                <w:rFonts w:ascii="Times New Roman" w:hAnsi="Times New Roman" w:cs="Times New Roman"/>
              </w:rPr>
            </w:pPr>
          </w:p>
          <w:p w14:paraId="4E377D97" w14:textId="08CBF03C" w:rsidR="00F11CA9" w:rsidRPr="00745D53" w:rsidRDefault="00F11CA9" w:rsidP="00A40FDA">
            <w:pPr>
              <w:rPr>
                <w:rFonts w:ascii="Times New Roman" w:hAnsi="Times New Roman" w:cs="Times New Roman"/>
              </w:rPr>
            </w:pPr>
            <w:r w:rsidRPr="00745D53">
              <w:rPr>
                <w:rFonts w:ascii="Times New Roman" w:hAnsi="Times New Roman" w:cs="Times New Roman"/>
              </w:rPr>
              <w:t>Weight-status = 77.7% healthy</w:t>
            </w:r>
            <w:r w:rsidR="006A5BBD" w:rsidRPr="00745D53">
              <w:rPr>
                <w:rFonts w:ascii="Times New Roman" w:hAnsi="Times New Roman" w:cs="Times New Roman"/>
              </w:rPr>
              <w:t>-</w:t>
            </w:r>
            <w:r w:rsidRPr="00745D53">
              <w:rPr>
                <w:rFonts w:ascii="Times New Roman" w:hAnsi="Times New Roman" w:cs="Times New Roman"/>
              </w:rPr>
              <w:t>weight</w:t>
            </w:r>
          </w:p>
        </w:tc>
        <w:tc>
          <w:tcPr>
            <w:tcW w:w="1199" w:type="dxa"/>
          </w:tcPr>
          <w:p w14:paraId="41D9EBB6"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Present confederate</w:t>
            </w:r>
          </w:p>
        </w:tc>
        <w:tc>
          <w:tcPr>
            <w:tcW w:w="1094" w:type="dxa"/>
          </w:tcPr>
          <w:p w14:paraId="6034877F"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Chocolate-coated peanuts</w:t>
            </w:r>
          </w:p>
        </w:tc>
        <w:tc>
          <w:tcPr>
            <w:tcW w:w="2818" w:type="dxa"/>
          </w:tcPr>
          <w:p w14:paraId="5A3EFFEE"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3 (movie clip: happy vs. neutral vs. sad) x 2 (high intake vs. no intake) between-subjects design</w:t>
            </w:r>
          </w:p>
        </w:tc>
        <w:tc>
          <w:tcPr>
            <w:tcW w:w="709" w:type="dxa"/>
          </w:tcPr>
          <w:p w14:paraId="3DED43C6"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Primary school</w:t>
            </w:r>
          </w:p>
        </w:tc>
        <w:tc>
          <w:tcPr>
            <w:tcW w:w="2454" w:type="dxa"/>
          </w:tcPr>
          <w:p w14:paraId="524DD580"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Children were told that moviemakers had created a new version of Walt Disney’s Bambi, and were interested in the children’s evaluations of the movie, and the food and water was there for them if they desired.</w:t>
            </w:r>
          </w:p>
        </w:tc>
        <w:tc>
          <w:tcPr>
            <w:tcW w:w="1203" w:type="dxa"/>
          </w:tcPr>
          <w:p w14:paraId="0F046FC9"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Watching a movie clip</w:t>
            </w:r>
          </w:p>
        </w:tc>
        <w:tc>
          <w:tcPr>
            <w:tcW w:w="1478" w:type="dxa"/>
          </w:tcPr>
          <w:p w14:paraId="38413528" w14:textId="0E454C78" w:rsidR="00F11CA9" w:rsidRPr="00745D53" w:rsidRDefault="00CB723A" w:rsidP="00A40FDA">
            <w:pPr>
              <w:rPr>
                <w:rFonts w:ascii="Times New Roman" w:hAnsi="Times New Roman" w:cs="Times New Roman"/>
              </w:rPr>
            </w:pPr>
            <w:r w:rsidRPr="00745D53">
              <w:rPr>
                <w:rFonts w:ascii="Times New Roman" w:hAnsi="Times New Roman" w:cs="Times New Roman"/>
              </w:rPr>
              <w:t>Emotional manipulation</w:t>
            </w:r>
          </w:p>
        </w:tc>
      </w:tr>
      <w:tr w:rsidR="00745D53" w:rsidRPr="00745D53" w14:paraId="0AECA5F6" w14:textId="77777777" w:rsidTr="00F11CA9">
        <w:tc>
          <w:tcPr>
            <w:tcW w:w="1307" w:type="dxa"/>
          </w:tcPr>
          <w:p w14:paraId="15E733BD" w14:textId="12CBE792" w:rsidR="00F11CA9" w:rsidRPr="00745D53" w:rsidRDefault="00F11CA9" w:rsidP="00A40FDA">
            <w:pPr>
              <w:rPr>
                <w:rFonts w:ascii="Times New Roman" w:hAnsi="Times New Roman" w:cs="Times New Roman"/>
              </w:rPr>
            </w:pPr>
            <w:r w:rsidRPr="00745D53">
              <w:rPr>
                <w:rFonts w:ascii="Times New Roman" w:hAnsi="Times New Roman" w:cs="Times New Roman"/>
              </w:rPr>
              <w:t xml:space="preserve">Romero, Epstein and Salvy </w:t>
            </w:r>
            <w:r w:rsidR="006A5BBD" w:rsidRPr="00745D53">
              <w:rPr>
                <w:rFonts w:ascii="Times New Roman" w:hAnsi="Times New Roman" w:cs="Times New Roman"/>
              </w:rPr>
              <w:t>(</w:t>
            </w:r>
            <w:r w:rsidRPr="00745D53">
              <w:rPr>
                <w:rFonts w:ascii="Times New Roman" w:hAnsi="Times New Roman" w:cs="Times New Roman"/>
              </w:rPr>
              <w:t>2009</w:t>
            </w:r>
            <w:r w:rsidR="006A5BBD" w:rsidRPr="00745D53">
              <w:rPr>
                <w:rFonts w:ascii="Times New Roman" w:hAnsi="Times New Roman" w:cs="Times New Roman"/>
              </w:rPr>
              <w:t>)</w:t>
            </w:r>
          </w:p>
        </w:tc>
        <w:tc>
          <w:tcPr>
            <w:tcW w:w="535" w:type="dxa"/>
          </w:tcPr>
          <w:p w14:paraId="61B8A975"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44</w:t>
            </w:r>
          </w:p>
          <w:p w14:paraId="0449D881" w14:textId="77777777" w:rsidR="00F11CA9" w:rsidRPr="00745D53" w:rsidRDefault="00F11CA9" w:rsidP="00A40FDA">
            <w:pPr>
              <w:rPr>
                <w:rFonts w:ascii="Times New Roman" w:hAnsi="Times New Roman" w:cs="Times New Roman"/>
              </w:rPr>
            </w:pPr>
          </w:p>
          <w:p w14:paraId="20038F07" w14:textId="77777777" w:rsidR="00F11CA9" w:rsidRPr="00745D53" w:rsidRDefault="00F11CA9" w:rsidP="00A40FDA">
            <w:pPr>
              <w:rPr>
                <w:rFonts w:ascii="Times New Roman" w:hAnsi="Times New Roman" w:cs="Times New Roman"/>
              </w:rPr>
            </w:pPr>
          </w:p>
        </w:tc>
        <w:tc>
          <w:tcPr>
            <w:tcW w:w="1978" w:type="dxa"/>
          </w:tcPr>
          <w:p w14:paraId="4392C1EE"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Age = 8-12 years old</w:t>
            </w:r>
          </w:p>
          <w:p w14:paraId="70269EC0" w14:textId="77777777" w:rsidR="00F11CA9" w:rsidRPr="00745D53" w:rsidRDefault="00F11CA9" w:rsidP="00A40FDA">
            <w:pPr>
              <w:rPr>
                <w:rFonts w:ascii="Times New Roman" w:hAnsi="Times New Roman" w:cs="Times New Roman"/>
              </w:rPr>
            </w:pPr>
          </w:p>
          <w:p w14:paraId="14A51D0B" w14:textId="3EB699D7" w:rsidR="00F11CA9" w:rsidRPr="00745D53" w:rsidRDefault="00634E5E" w:rsidP="00A40FDA">
            <w:pPr>
              <w:rPr>
                <w:rFonts w:ascii="Times New Roman" w:hAnsi="Times New Roman" w:cs="Times New Roman"/>
              </w:rPr>
            </w:pPr>
            <w:r w:rsidRPr="00745D53">
              <w:rPr>
                <w:rFonts w:ascii="Times New Roman" w:hAnsi="Times New Roman" w:cs="Times New Roman"/>
              </w:rPr>
              <w:t>Gender</w:t>
            </w:r>
            <w:r w:rsidR="00F11CA9" w:rsidRPr="00745D53">
              <w:rPr>
                <w:rFonts w:ascii="Times New Roman" w:hAnsi="Times New Roman" w:cs="Times New Roman"/>
              </w:rPr>
              <w:t xml:space="preserve"> = </w:t>
            </w:r>
            <w:r w:rsidR="000801A0" w:rsidRPr="00745D53">
              <w:rPr>
                <w:rFonts w:ascii="Times New Roman" w:hAnsi="Times New Roman" w:cs="Times New Roman"/>
              </w:rPr>
              <w:t>cisgirls</w:t>
            </w:r>
          </w:p>
          <w:p w14:paraId="1D57FB0D" w14:textId="77777777" w:rsidR="00F11CA9" w:rsidRPr="00745D53" w:rsidRDefault="00F11CA9" w:rsidP="00A40FDA">
            <w:pPr>
              <w:rPr>
                <w:rFonts w:ascii="Times New Roman" w:hAnsi="Times New Roman" w:cs="Times New Roman"/>
              </w:rPr>
            </w:pPr>
          </w:p>
          <w:p w14:paraId="5346E336"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Weight-status = 50% healthy-weight</w:t>
            </w:r>
          </w:p>
          <w:p w14:paraId="61875F03" w14:textId="77777777" w:rsidR="00F11CA9" w:rsidRPr="00745D53" w:rsidRDefault="00F11CA9" w:rsidP="00A40FDA">
            <w:pPr>
              <w:rPr>
                <w:rFonts w:ascii="Times New Roman" w:hAnsi="Times New Roman" w:cs="Times New Roman"/>
              </w:rPr>
            </w:pPr>
          </w:p>
        </w:tc>
        <w:tc>
          <w:tcPr>
            <w:tcW w:w="1199" w:type="dxa"/>
          </w:tcPr>
          <w:p w14:paraId="2154F279" w14:textId="08573235" w:rsidR="00F11CA9" w:rsidRPr="00745D53" w:rsidRDefault="00F11CA9" w:rsidP="00A40FDA">
            <w:pPr>
              <w:rPr>
                <w:rFonts w:ascii="Times New Roman" w:hAnsi="Times New Roman" w:cs="Times New Roman"/>
              </w:rPr>
            </w:pPr>
            <w:r w:rsidRPr="00745D53">
              <w:rPr>
                <w:rFonts w:ascii="Times New Roman" w:hAnsi="Times New Roman" w:cs="Times New Roman"/>
              </w:rPr>
              <w:t>Remote</w:t>
            </w:r>
            <w:r w:rsidR="006A5BBD" w:rsidRPr="00745D53">
              <w:rPr>
                <w:rFonts w:ascii="Times New Roman" w:hAnsi="Times New Roman" w:cs="Times New Roman"/>
              </w:rPr>
              <w:t>-</w:t>
            </w:r>
            <w:r w:rsidRPr="00745D53">
              <w:rPr>
                <w:rFonts w:ascii="Times New Roman" w:hAnsi="Times New Roman" w:cs="Times New Roman"/>
              </w:rPr>
              <w:t>confederate</w:t>
            </w:r>
          </w:p>
        </w:tc>
        <w:tc>
          <w:tcPr>
            <w:tcW w:w="1094" w:type="dxa"/>
          </w:tcPr>
          <w:p w14:paraId="52E6D383"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Mini Oreo bite-sized cookies.</w:t>
            </w:r>
          </w:p>
          <w:p w14:paraId="7C4D3455" w14:textId="77777777" w:rsidR="00F11CA9" w:rsidRPr="00745D53" w:rsidRDefault="00F11CA9" w:rsidP="00A40FDA">
            <w:pPr>
              <w:rPr>
                <w:rFonts w:ascii="Times New Roman" w:hAnsi="Times New Roman" w:cs="Times New Roman"/>
              </w:rPr>
            </w:pPr>
          </w:p>
        </w:tc>
        <w:tc>
          <w:tcPr>
            <w:tcW w:w="2818" w:type="dxa"/>
          </w:tcPr>
          <w:p w14:paraId="38DDA8BA"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2 (intake: high vs. low) x 2 (weight-status: healthy weight vs. overweight) between-subjects design.</w:t>
            </w:r>
          </w:p>
          <w:p w14:paraId="2A9EA730" w14:textId="77777777" w:rsidR="00F11CA9" w:rsidRPr="00745D53" w:rsidRDefault="00F11CA9" w:rsidP="00A40FDA">
            <w:pPr>
              <w:rPr>
                <w:rFonts w:ascii="Times New Roman" w:hAnsi="Times New Roman" w:cs="Times New Roman"/>
              </w:rPr>
            </w:pPr>
          </w:p>
        </w:tc>
        <w:tc>
          <w:tcPr>
            <w:tcW w:w="709" w:type="dxa"/>
          </w:tcPr>
          <w:p w14:paraId="23809815"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Laboratory</w:t>
            </w:r>
          </w:p>
        </w:tc>
        <w:tc>
          <w:tcPr>
            <w:tcW w:w="2454" w:type="dxa"/>
          </w:tcPr>
          <w:p w14:paraId="17572796"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 xml:space="preserve">Children were told that the researchers were interested in how they completed a task and were told to help themselves to cookies while they did the task. They were told that the video confederate was another participant taking part. </w:t>
            </w:r>
          </w:p>
        </w:tc>
        <w:tc>
          <w:tcPr>
            <w:tcW w:w="1203" w:type="dxa"/>
          </w:tcPr>
          <w:p w14:paraId="059663B0"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Sorting pictograms of different activities</w:t>
            </w:r>
          </w:p>
        </w:tc>
        <w:tc>
          <w:tcPr>
            <w:tcW w:w="1478" w:type="dxa"/>
          </w:tcPr>
          <w:p w14:paraId="757B0145"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Weight-status</w:t>
            </w:r>
          </w:p>
        </w:tc>
      </w:tr>
      <w:tr w:rsidR="00745D53" w:rsidRPr="00745D53" w14:paraId="37843648" w14:textId="77777777" w:rsidTr="00F11CA9">
        <w:tc>
          <w:tcPr>
            <w:tcW w:w="1307" w:type="dxa"/>
          </w:tcPr>
          <w:p w14:paraId="33A78571"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Sharps &amp; Robinson (2015)</w:t>
            </w:r>
          </w:p>
        </w:tc>
        <w:tc>
          <w:tcPr>
            <w:tcW w:w="535" w:type="dxa"/>
          </w:tcPr>
          <w:p w14:paraId="3CB706EF"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143</w:t>
            </w:r>
          </w:p>
          <w:p w14:paraId="5491D238" w14:textId="77777777" w:rsidR="00F11CA9" w:rsidRPr="00745D53" w:rsidRDefault="00F11CA9" w:rsidP="00A40FDA">
            <w:pPr>
              <w:rPr>
                <w:rFonts w:ascii="Times New Roman" w:hAnsi="Times New Roman" w:cs="Times New Roman"/>
              </w:rPr>
            </w:pPr>
          </w:p>
          <w:p w14:paraId="793A8E8C" w14:textId="77777777" w:rsidR="00F11CA9" w:rsidRPr="00745D53" w:rsidRDefault="00F11CA9" w:rsidP="00A40FDA">
            <w:pPr>
              <w:rPr>
                <w:rFonts w:ascii="Times New Roman" w:hAnsi="Times New Roman" w:cs="Times New Roman"/>
              </w:rPr>
            </w:pPr>
          </w:p>
          <w:p w14:paraId="567B99C1" w14:textId="77777777" w:rsidR="00F11CA9" w:rsidRPr="00745D53" w:rsidRDefault="00F11CA9" w:rsidP="00A40FDA">
            <w:pPr>
              <w:rPr>
                <w:rFonts w:ascii="Times New Roman" w:hAnsi="Times New Roman" w:cs="Times New Roman"/>
              </w:rPr>
            </w:pPr>
          </w:p>
        </w:tc>
        <w:tc>
          <w:tcPr>
            <w:tcW w:w="1978" w:type="dxa"/>
          </w:tcPr>
          <w:p w14:paraId="5EC6558E"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Age = 6-11 years old</w:t>
            </w:r>
          </w:p>
          <w:p w14:paraId="79CD1D9F" w14:textId="77777777" w:rsidR="00F11CA9" w:rsidRPr="00745D53" w:rsidRDefault="00F11CA9" w:rsidP="00A40FDA">
            <w:pPr>
              <w:rPr>
                <w:rFonts w:ascii="Times New Roman" w:hAnsi="Times New Roman" w:cs="Times New Roman"/>
              </w:rPr>
            </w:pPr>
          </w:p>
          <w:p w14:paraId="4CF65253" w14:textId="303B84F1" w:rsidR="00F11CA9" w:rsidRPr="00745D53" w:rsidRDefault="00634E5E" w:rsidP="00A40FDA">
            <w:pPr>
              <w:rPr>
                <w:rFonts w:ascii="Times New Roman" w:hAnsi="Times New Roman" w:cs="Times New Roman"/>
              </w:rPr>
            </w:pPr>
            <w:r w:rsidRPr="00745D53">
              <w:rPr>
                <w:rFonts w:ascii="Times New Roman" w:hAnsi="Times New Roman" w:cs="Times New Roman"/>
              </w:rPr>
              <w:t>Gender</w:t>
            </w:r>
            <w:r w:rsidR="00F11CA9" w:rsidRPr="00745D53">
              <w:rPr>
                <w:rFonts w:ascii="Times New Roman" w:hAnsi="Times New Roman" w:cs="Times New Roman"/>
              </w:rPr>
              <w:t xml:space="preserve"> = 51% </w:t>
            </w:r>
            <w:r w:rsidR="000801A0" w:rsidRPr="00745D53">
              <w:rPr>
                <w:rFonts w:ascii="Times New Roman" w:hAnsi="Times New Roman" w:cs="Times New Roman"/>
              </w:rPr>
              <w:t>cisgirls</w:t>
            </w:r>
          </w:p>
          <w:p w14:paraId="20C113D8" w14:textId="77777777" w:rsidR="00F11CA9" w:rsidRPr="00745D53" w:rsidRDefault="00F11CA9" w:rsidP="00A40FDA">
            <w:pPr>
              <w:rPr>
                <w:rFonts w:ascii="Times New Roman" w:hAnsi="Times New Roman" w:cs="Times New Roman"/>
              </w:rPr>
            </w:pPr>
          </w:p>
          <w:p w14:paraId="2A230935"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Weight-status = 89% healthy-weight.</w:t>
            </w:r>
          </w:p>
          <w:p w14:paraId="1D24F186" w14:textId="77777777" w:rsidR="00F11CA9" w:rsidRPr="00745D53" w:rsidRDefault="00F11CA9" w:rsidP="00A40FDA">
            <w:pPr>
              <w:rPr>
                <w:rFonts w:ascii="Times New Roman" w:hAnsi="Times New Roman" w:cs="Times New Roman"/>
              </w:rPr>
            </w:pPr>
          </w:p>
        </w:tc>
        <w:tc>
          <w:tcPr>
            <w:tcW w:w="1199" w:type="dxa"/>
          </w:tcPr>
          <w:p w14:paraId="2D526F28" w14:textId="169137CF" w:rsidR="00F11CA9" w:rsidRPr="00745D53" w:rsidRDefault="00F11CA9" w:rsidP="00A40FDA">
            <w:pPr>
              <w:rPr>
                <w:rFonts w:ascii="Times New Roman" w:hAnsi="Times New Roman" w:cs="Times New Roman"/>
              </w:rPr>
            </w:pPr>
            <w:r w:rsidRPr="00745D53">
              <w:rPr>
                <w:rFonts w:ascii="Times New Roman" w:hAnsi="Times New Roman" w:cs="Times New Roman"/>
              </w:rPr>
              <w:t>Remote</w:t>
            </w:r>
            <w:r w:rsidR="006A5BBD" w:rsidRPr="00745D53">
              <w:rPr>
                <w:rFonts w:ascii="Times New Roman" w:hAnsi="Times New Roman" w:cs="Times New Roman"/>
              </w:rPr>
              <w:t>-</w:t>
            </w:r>
            <w:r w:rsidRPr="00745D53">
              <w:rPr>
                <w:rFonts w:ascii="Times New Roman" w:hAnsi="Times New Roman" w:cs="Times New Roman"/>
              </w:rPr>
              <w:t>confederate</w:t>
            </w:r>
          </w:p>
        </w:tc>
        <w:tc>
          <w:tcPr>
            <w:tcW w:w="1094" w:type="dxa"/>
          </w:tcPr>
          <w:p w14:paraId="4E7F2454"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 xml:space="preserve">Raw carrot batons </w:t>
            </w:r>
          </w:p>
        </w:tc>
        <w:tc>
          <w:tcPr>
            <w:tcW w:w="2818" w:type="dxa"/>
          </w:tcPr>
          <w:p w14:paraId="7EA17956" w14:textId="2EB06D54" w:rsidR="00F11CA9" w:rsidRPr="00745D53" w:rsidRDefault="00F11CA9" w:rsidP="00A40FDA">
            <w:pPr>
              <w:rPr>
                <w:rFonts w:ascii="Times New Roman" w:hAnsi="Times New Roman" w:cs="Times New Roman"/>
              </w:rPr>
            </w:pPr>
            <w:r w:rsidRPr="00745D53">
              <w:rPr>
                <w:rFonts w:ascii="Times New Roman" w:hAnsi="Times New Roman" w:cs="Times New Roman"/>
              </w:rPr>
              <w:t>Between-subjects design</w:t>
            </w:r>
            <w:r w:rsidR="006A5BBD" w:rsidRPr="00745D53">
              <w:rPr>
                <w:rFonts w:ascii="Times New Roman" w:hAnsi="Times New Roman" w:cs="Times New Roman"/>
              </w:rPr>
              <w:t xml:space="preserve"> with four conditions (high intake vs. low intake vs. no intake vs. control)</w:t>
            </w:r>
            <w:r w:rsidRPr="00745D53">
              <w:rPr>
                <w:rFonts w:ascii="Times New Roman" w:hAnsi="Times New Roman" w:cs="Times New Roman"/>
              </w:rPr>
              <w:t xml:space="preserve"> </w:t>
            </w:r>
          </w:p>
        </w:tc>
        <w:tc>
          <w:tcPr>
            <w:tcW w:w="709" w:type="dxa"/>
          </w:tcPr>
          <w:p w14:paraId="13B8DBBF"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Primary school.</w:t>
            </w:r>
          </w:p>
        </w:tc>
        <w:tc>
          <w:tcPr>
            <w:tcW w:w="2454" w:type="dxa"/>
          </w:tcPr>
          <w:p w14:paraId="35D2D979"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Children were told the researcher was interested in how children play games.</w:t>
            </w:r>
          </w:p>
        </w:tc>
        <w:tc>
          <w:tcPr>
            <w:tcW w:w="1203" w:type="dxa"/>
          </w:tcPr>
          <w:p w14:paraId="74EDBB70"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Animal pairs game</w:t>
            </w:r>
          </w:p>
        </w:tc>
        <w:tc>
          <w:tcPr>
            <w:tcW w:w="1478" w:type="dxa"/>
          </w:tcPr>
          <w:p w14:paraId="5F3CB8A3" w14:textId="3211634E" w:rsidR="00F11CA9" w:rsidRPr="00745D53" w:rsidRDefault="00F11CA9" w:rsidP="00A40FDA">
            <w:pPr>
              <w:rPr>
                <w:rFonts w:ascii="Times New Roman" w:hAnsi="Times New Roman" w:cs="Times New Roman"/>
              </w:rPr>
            </w:pPr>
            <w:r w:rsidRPr="00745D53">
              <w:rPr>
                <w:rFonts w:ascii="Times New Roman" w:hAnsi="Times New Roman" w:cs="Times New Roman"/>
              </w:rPr>
              <w:t xml:space="preserve">Usual fruit and vegetable consumption </w:t>
            </w:r>
          </w:p>
        </w:tc>
      </w:tr>
      <w:tr w:rsidR="00745D53" w:rsidRPr="00745D53" w14:paraId="197A50F7" w14:textId="77777777" w:rsidTr="00F11CA9">
        <w:tc>
          <w:tcPr>
            <w:tcW w:w="1307" w:type="dxa"/>
          </w:tcPr>
          <w:p w14:paraId="662345AA" w14:textId="07C5CD0B" w:rsidR="00F11CA9" w:rsidRPr="00745D53" w:rsidRDefault="00F11CA9" w:rsidP="00A40FDA">
            <w:pPr>
              <w:rPr>
                <w:rFonts w:ascii="Times New Roman" w:hAnsi="Times New Roman" w:cs="Times New Roman"/>
              </w:rPr>
            </w:pPr>
            <w:r w:rsidRPr="00745D53">
              <w:rPr>
                <w:rFonts w:ascii="Times New Roman" w:hAnsi="Times New Roman" w:cs="Times New Roman"/>
              </w:rPr>
              <w:lastRenderedPageBreak/>
              <w:t xml:space="preserve">Sharps &amp; Robinson (2017) study </w:t>
            </w:r>
            <w:r w:rsidR="00FA592B" w:rsidRPr="00745D53">
              <w:rPr>
                <w:rFonts w:ascii="Times New Roman" w:hAnsi="Times New Roman" w:cs="Times New Roman"/>
              </w:rPr>
              <w:t>one</w:t>
            </w:r>
          </w:p>
        </w:tc>
        <w:tc>
          <w:tcPr>
            <w:tcW w:w="535" w:type="dxa"/>
          </w:tcPr>
          <w:p w14:paraId="72347EF8"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100</w:t>
            </w:r>
          </w:p>
        </w:tc>
        <w:tc>
          <w:tcPr>
            <w:tcW w:w="1978" w:type="dxa"/>
          </w:tcPr>
          <w:p w14:paraId="62F7E5BB"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Age = 6-11 years old</w:t>
            </w:r>
          </w:p>
          <w:p w14:paraId="5B3517AA" w14:textId="77777777" w:rsidR="00F11CA9" w:rsidRPr="00745D53" w:rsidRDefault="00F11CA9" w:rsidP="00A40FDA">
            <w:pPr>
              <w:rPr>
                <w:rFonts w:ascii="Times New Roman" w:hAnsi="Times New Roman" w:cs="Times New Roman"/>
              </w:rPr>
            </w:pPr>
          </w:p>
          <w:p w14:paraId="1ED9C1B5" w14:textId="6C0D398A" w:rsidR="00F11CA9" w:rsidRPr="00745D53" w:rsidRDefault="00634E5E" w:rsidP="00A40FDA">
            <w:pPr>
              <w:rPr>
                <w:rFonts w:ascii="Times New Roman" w:hAnsi="Times New Roman" w:cs="Times New Roman"/>
              </w:rPr>
            </w:pPr>
            <w:r w:rsidRPr="00745D53">
              <w:rPr>
                <w:rFonts w:ascii="Times New Roman" w:hAnsi="Times New Roman" w:cs="Times New Roman"/>
              </w:rPr>
              <w:t>Gender</w:t>
            </w:r>
            <w:r w:rsidR="00F11CA9" w:rsidRPr="00745D53">
              <w:rPr>
                <w:rFonts w:ascii="Times New Roman" w:hAnsi="Times New Roman" w:cs="Times New Roman"/>
              </w:rPr>
              <w:t xml:space="preserve"> = 53% </w:t>
            </w:r>
            <w:r w:rsidR="000801A0" w:rsidRPr="00745D53">
              <w:rPr>
                <w:rFonts w:ascii="Times New Roman" w:hAnsi="Times New Roman" w:cs="Times New Roman"/>
              </w:rPr>
              <w:t>cisgirls</w:t>
            </w:r>
          </w:p>
          <w:p w14:paraId="22E8F447" w14:textId="77777777" w:rsidR="00F11CA9" w:rsidRPr="00745D53" w:rsidRDefault="00F11CA9" w:rsidP="00A40FDA">
            <w:pPr>
              <w:rPr>
                <w:rFonts w:ascii="Times New Roman" w:hAnsi="Times New Roman" w:cs="Times New Roman"/>
              </w:rPr>
            </w:pPr>
          </w:p>
          <w:p w14:paraId="5DF0121F"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Weight-status = 88% healthy-weight</w:t>
            </w:r>
          </w:p>
          <w:p w14:paraId="5DF4104B" w14:textId="77777777" w:rsidR="00F11CA9" w:rsidRPr="00745D53" w:rsidRDefault="00F11CA9" w:rsidP="00A40FDA">
            <w:pPr>
              <w:rPr>
                <w:rFonts w:ascii="Times New Roman" w:hAnsi="Times New Roman" w:cs="Times New Roman"/>
              </w:rPr>
            </w:pPr>
          </w:p>
        </w:tc>
        <w:tc>
          <w:tcPr>
            <w:tcW w:w="1199" w:type="dxa"/>
          </w:tcPr>
          <w:p w14:paraId="7721EFB3" w14:textId="75C01C2F" w:rsidR="00F11CA9" w:rsidRPr="00745D53" w:rsidRDefault="00F11CA9" w:rsidP="00A40FDA">
            <w:pPr>
              <w:rPr>
                <w:rFonts w:ascii="Times New Roman" w:hAnsi="Times New Roman" w:cs="Times New Roman"/>
              </w:rPr>
            </w:pPr>
            <w:r w:rsidRPr="00745D53">
              <w:rPr>
                <w:rFonts w:ascii="Times New Roman" w:hAnsi="Times New Roman" w:cs="Times New Roman"/>
              </w:rPr>
              <w:t>Remote</w:t>
            </w:r>
            <w:r w:rsidR="006A5BBD" w:rsidRPr="00745D53">
              <w:rPr>
                <w:rFonts w:ascii="Times New Roman" w:hAnsi="Times New Roman" w:cs="Times New Roman"/>
              </w:rPr>
              <w:t>-</w:t>
            </w:r>
            <w:r w:rsidRPr="00745D53">
              <w:rPr>
                <w:rFonts w:ascii="Times New Roman" w:hAnsi="Times New Roman" w:cs="Times New Roman"/>
              </w:rPr>
              <w:t>confederate</w:t>
            </w:r>
          </w:p>
        </w:tc>
        <w:tc>
          <w:tcPr>
            <w:tcW w:w="1094" w:type="dxa"/>
          </w:tcPr>
          <w:p w14:paraId="6BF599CA"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Raw carrot baton</w:t>
            </w:r>
          </w:p>
        </w:tc>
        <w:tc>
          <w:tcPr>
            <w:tcW w:w="2818" w:type="dxa"/>
          </w:tcPr>
          <w:p w14:paraId="4819CCA6" w14:textId="66063866" w:rsidR="00F11CA9" w:rsidRPr="00745D53" w:rsidRDefault="00F11CA9" w:rsidP="00A40FDA">
            <w:pPr>
              <w:rPr>
                <w:rFonts w:ascii="Times New Roman" w:hAnsi="Times New Roman" w:cs="Times New Roman"/>
              </w:rPr>
            </w:pPr>
            <w:r w:rsidRPr="00745D53">
              <w:rPr>
                <w:rFonts w:ascii="Times New Roman" w:hAnsi="Times New Roman" w:cs="Times New Roman"/>
              </w:rPr>
              <w:t>2 (</w:t>
            </w:r>
            <w:r w:rsidR="006A5BBD" w:rsidRPr="00745D53">
              <w:rPr>
                <w:rFonts w:ascii="Times New Roman" w:hAnsi="Times New Roman" w:cs="Times New Roman"/>
              </w:rPr>
              <w:t>remote-confederate</w:t>
            </w:r>
            <w:r w:rsidRPr="00745D53">
              <w:rPr>
                <w:rFonts w:ascii="Times New Roman" w:hAnsi="Times New Roman" w:cs="Times New Roman"/>
              </w:rPr>
              <w:t xml:space="preserve">: high intake vs. low intake) x 2 (social acceptance: accepted vs. uncertain) between-subjects design. </w:t>
            </w:r>
          </w:p>
          <w:p w14:paraId="20CCD64C" w14:textId="77777777" w:rsidR="00F11CA9" w:rsidRPr="00745D53" w:rsidRDefault="00F11CA9" w:rsidP="00A40FDA">
            <w:pPr>
              <w:rPr>
                <w:rFonts w:ascii="Times New Roman" w:hAnsi="Times New Roman" w:cs="Times New Roman"/>
              </w:rPr>
            </w:pPr>
          </w:p>
        </w:tc>
        <w:tc>
          <w:tcPr>
            <w:tcW w:w="709" w:type="dxa"/>
          </w:tcPr>
          <w:p w14:paraId="6D45DADA"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Primary school</w:t>
            </w:r>
          </w:p>
        </w:tc>
        <w:tc>
          <w:tcPr>
            <w:tcW w:w="2454" w:type="dxa"/>
          </w:tcPr>
          <w:p w14:paraId="2BE9D4B5"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Children were told the researcher was interested in how children play games.</w:t>
            </w:r>
          </w:p>
        </w:tc>
        <w:tc>
          <w:tcPr>
            <w:tcW w:w="1203" w:type="dxa"/>
          </w:tcPr>
          <w:p w14:paraId="4491F2CE"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Animal pairs game</w:t>
            </w:r>
          </w:p>
        </w:tc>
        <w:tc>
          <w:tcPr>
            <w:tcW w:w="1478" w:type="dxa"/>
          </w:tcPr>
          <w:p w14:paraId="2E1C9484" w14:textId="28568E28" w:rsidR="00F11CA9" w:rsidRPr="00745D53" w:rsidRDefault="00F11CA9" w:rsidP="00A40FDA">
            <w:pPr>
              <w:rPr>
                <w:rFonts w:ascii="Times New Roman" w:hAnsi="Times New Roman" w:cs="Times New Roman"/>
              </w:rPr>
            </w:pPr>
            <w:r w:rsidRPr="00745D53">
              <w:rPr>
                <w:rFonts w:ascii="Times New Roman" w:hAnsi="Times New Roman" w:cs="Times New Roman"/>
              </w:rPr>
              <w:t>Usual fruit and vegetable consumption</w:t>
            </w:r>
          </w:p>
        </w:tc>
      </w:tr>
      <w:tr w:rsidR="00745D53" w:rsidRPr="00745D53" w14:paraId="79F190B3" w14:textId="77777777" w:rsidTr="00F11CA9">
        <w:tc>
          <w:tcPr>
            <w:tcW w:w="1307" w:type="dxa"/>
            <w:tcBorders>
              <w:bottom w:val="single" w:sz="4" w:space="0" w:color="auto"/>
            </w:tcBorders>
          </w:tcPr>
          <w:p w14:paraId="0480D260" w14:textId="14FCF77A" w:rsidR="00F11CA9" w:rsidRPr="00745D53" w:rsidRDefault="00F11CA9" w:rsidP="00A40FDA">
            <w:pPr>
              <w:rPr>
                <w:rFonts w:ascii="Times New Roman" w:hAnsi="Times New Roman" w:cs="Times New Roman"/>
              </w:rPr>
            </w:pPr>
            <w:r w:rsidRPr="00745D53">
              <w:rPr>
                <w:rFonts w:ascii="Times New Roman" w:hAnsi="Times New Roman" w:cs="Times New Roman"/>
              </w:rPr>
              <w:t xml:space="preserve">Sharps &amp; Robinson (2017) study </w:t>
            </w:r>
            <w:r w:rsidR="00FA592B" w:rsidRPr="00745D53">
              <w:rPr>
                <w:rFonts w:ascii="Times New Roman" w:hAnsi="Times New Roman" w:cs="Times New Roman"/>
              </w:rPr>
              <w:t>two</w:t>
            </w:r>
          </w:p>
        </w:tc>
        <w:tc>
          <w:tcPr>
            <w:tcW w:w="535" w:type="dxa"/>
            <w:tcBorders>
              <w:bottom w:val="single" w:sz="4" w:space="0" w:color="auto"/>
            </w:tcBorders>
          </w:tcPr>
          <w:p w14:paraId="5D135AA8"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127</w:t>
            </w:r>
          </w:p>
          <w:p w14:paraId="4A89B832" w14:textId="77777777" w:rsidR="00F11CA9" w:rsidRPr="00745D53" w:rsidRDefault="00F11CA9" w:rsidP="00A40FDA">
            <w:pPr>
              <w:rPr>
                <w:rFonts w:ascii="Times New Roman" w:hAnsi="Times New Roman" w:cs="Times New Roman"/>
              </w:rPr>
            </w:pPr>
          </w:p>
        </w:tc>
        <w:tc>
          <w:tcPr>
            <w:tcW w:w="1978" w:type="dxa"/>
            <w:tcBorders>
              <w:bottom w:val="single" w:sz="4" w:space="0" w:color="auto"/>
            </w:tcBorders>
          </w:tcPr>
          <w:p w14:paraId="206C35DA"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Age = 6-11 years old</w:t>
            </w:r>
          </w:p>
          <w:p w14:paraId="725A9DF2" w14:textId="77777777" w:rsidR="00F11CA9" w:rsidRPr="00745D53" w:rsidRDefault="00F11CA9" w:rsidP="00A40FDA">
            <w:pPr>
              <w:rPr>
                <w:rFonts w:ascii="Times New Roman" w:hAnsi="Times New Roman" w:cs="Times New Roman"/>
              </w:rPr>
            </w:pPr>
          </w:p>
          <w:p w14:paraId="196A3E22" w14:textId="09304601" w:rsidR="00F11CA9" w:rsidRPr="00745D53" w:rsidRDefault="00634E5E" w:rsidP="00A40FDA">
            <w:pPr>
              <w:rPr>
                <w:rFonts w:ascii="Times New Roman" w:hAnsi="Times New Roman" w:cs="Times New Roman"/>
              </w:rPr>
            </w:pPr>
            <w:r w:rsidRPr="00745D53">
              <w:rPr>
                <w:rFonts w:ascii="Times New Roman" w:hAnsi="Times New Roman" w:cs="Times New Roman"/>
              </w:rPr>
              <w:t>Gender</w:t>
            </w:r>
            <w:r w:rsidR="00F11CA9" w:rsidRPr="00745D53">
              <w:rPr>
                <w:rFonts w:ascii="Times New Roman" w:hAnsi="Times New Roman" w:cs="Times New Roman"/>
              </w:rPr>
              <w:t xml:space="preserve"> = 54.3% </w:t>
            </w:r>
            <w:r w:rsidR="000801A0" w:rsidRPr="00745D53">
              <w:rPr>
                <w:rFonts w:ascii="Times New Roman" w:hAnsi="Times New Roman" w:cs="Times New Roman"/>
              </w:rPr>
              <w:t>cisgirls</w:t>
            </w:r>
          </w:p>
          <w:p w14:paraId="1BDE6383" w14:textId="77777777" w:rsidR="00F11CA9" w:rsidRPr="00745D53" w:rsidRDefault="00F11CA9" w:rsidP="00A40FDA">
            <w:pPr>
              <w:rPr>
                <w:rFonts w:ascii="Times New Roman" w:hAnsi="Times New Roman" w:cs="Times New Roman"/>
              </w:rPr>
            </w:pPr>
          </w:p>
          <w:p w14:paraId="3D9C652B"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Weight-status = 82.7% healthy-weight</w:t>
            </w:r>
          </w:p>
        </w:tc>
        <w:tc>
          <w:tcPr>
            <w:tcW w:w="1199" w:type="dxa"/>
            <w:tcBorders>
              <w:bottom w:val="single" w:sz="4" w:space="0" w:color="auto"/>
            </w:tcBorders>
          </w:tcPr>
          <w:p w14:paraId="33E1EE86"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Remote-confederate</w:t>
            </w:r>
          </w:p>
        </w:tc>
        <w:tc>
          <w:tcPr>
            <w:tcW w:w="1094" w:type="dxa"/>
            <w:tcBorders>
              <w:bottom w:val="single" w:sz="4" w:space="0" w:color="auto"/>
            </w:tcBorders>
          </w:tcPr>
          <w:p w14:paraId="7D886497"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Raw carrot batons</w:t>
            </w:r>
          </w:p>
        </w:tc>
        <w:tc>
          <w:tcPr>
            <w:tcW w:w="2818" w:type="dxa"/>
            <w:tcBorders>
              <w:bottom w:val="single" w:sz="4" w:space="0" w:color="auto"/>
            </w:tcBorders>
          </w:tcPr>
          <w:p w14:paraId="7487F3DB" w14:textId="499493EA" w:rsidR="00F11CA9" w:rsidRPr="00745D53" w:rsidRDefault="00F11CA9" w:rsidP="00A40FDA">
            <w:pPr>
              <w:rPr>
                <w:rFonts w:ascii="Times New Roman" w:hAnsi="Times New Roman" w:cs="Times New Roman"/>
              </w:rPr>
            </w:pPr>
            <w:r w:rsidRPr="00745D53">
              <w:rPr>
                <w:rFonts w:ascii="Times New Roman" w:hAnsi="Times New Roman" w:cs="Times New Roman"/>
              </w:rPr>
              <w:t>2 (</w:t>
            </w:r>
            <w:r w:rsidR="006A5BBD" w:rsidRPr="00745D53">
              <w:rPr>
                <w:rFonts w:ascii="Times New Roman" w:hAnsi="Times New Roman" w:cs="Times New Roman"/>
              </w:rPr>
              <w:t>remote-confederate</w:t>
            </w:r>
            <w:r w:rsidRPr="00745D53">
              <w:rPr>
                <w:rFonts w:ascii="Times New Roman" w:hAnsi="Times New Roman" w:cs="Times New Roman"/>
              </w:rPr>
              <w:t xml:space="preserve">: high intake vs. low intake) x 2 (familiarity of eating condition: familiar vs. unfamiliar) x 2 (eating session: session </w:t>
            </w:r>
            <w:r w:rsidR="00441F68" w:rsidRPr="00745D53">
              <w:rPr>
                <w:rFonts w:ascii="Times New Roman" w:hAnsi="Times New Roman" w:cs="Times New Roman"/>
              </w:rPr>
              <w:t>one</w:t>
            </w:r>
            <w:r w:rsidRPr="00745D53">
              <w:rPr>
                <w:rFonts w:ascii="Times New Roman" w:hAnsi="Times New Roman" w:cs="Times New Roman"/>
              </w:rPr>
              <w:t xml:space="preserve"> and session </w:t>
            </w:r>
            <w:r w:rsidR="00441F68" w:rsidRPr="00745D53">
              <w:rPr>
                <w:rFonts w:ascii="Times New Roman" w:hAnsi="Times New Roman" w:cs="Times New Roman"/>
              </w:rPr>
              <w:t>two</w:t>
            </w:r>
            <w:r w:rsidRPr="00745D53">
              <w:rPr>
                <w:rFonts w:ascii="Times New Roman" w:hAnsi="Times New Roman" w:cs="Times New Roman"/>
              </w:rPr>
              <w:t>) mixed design.</w:t>
            </w:r>
          </w:p>
        </w:tc>
        <w:tc>
          <w:tcPr>
            <w:tcW w:w="709" w:type="dxa"/>
            <w:tcBorders>
              <w:bottom w:val="single" w:sz="4" w:space="0" w:color="auto"/>
            </w:tcBorders>
          </w:tcPr>
          <w:p w14:paraId="1EA31444"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Primary school.</w:t>
            </w:r>
          </w:p>
        </w:tc>
        <w:tc>
          <w:tcPr>
            <w:tcW w:w="2454" w:type="dxa"/>
            <w:tcBorders>
              <w:bottom w:val="single" w:sz="4" w:space="0" w:color="auto"/>
            </w:tcBorders>
          </w:tcPr>
          <w:p w14:paraId="714D4A58"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Children were told the researcher was interested in how children play games.</w:t>
            </w:r>
          </w:p>
        </w:tc>
        <w:tc>
          <w:tcPr>
            <w:tcW w:w="1203" w:type="dxa"/>
            <w:tcBorders>
              <w:bottom w:val="single" w:sz="4" w:space="0" w:color="auto"/>
            </w:tcBorders>
          </w:tcPr>
          <w:p w14:paraId="3D2A0369" w14:textId="77777777" w:rsidR="00F11CA9" w:rsidRPr="00745D53" w:rsidRDefault="00F11CA9" w:rsidP="00A40FDA">
            <w:pPr>
              <w:rPr>
                <w:rFonts w:ascii="Times New Roman" w:hAnsi="Times New Roman" w:cs="Times New Roman"/>
              </w:rPr>
            </w:pPr>
            <w:r w:rsidRPr="00745D53">
              <w:rPr>
                <w:rFonts w:ascii="Times New Roman" w:hAnsi="Times New Roman" w:cs="Times New Roman"/>
              </w:rPr>
              <w:t>Animal pairs game</w:t>
            </w:r>
          </w:p>
        </w:tc>
        <w:tc>
          <w:tcPr>
            <w:tcW w:w="1478" w:type="dxa"/>
            <w:tcBorders>
              <w:bottom w:val="single" w:sz="4" w:space="0" w:color="auto"/>
            </w:tcBorders>
          </w:tcPr>
          <w:p w14:paraId="0FD1AD49" w14:textId="06EBCF2F" w:rsidR="00F11CA9" w:rsidRPr="00745D53" w:rsidRDefault="00F11CA9" w:rsidP="00A40FDA">
            <w:pPr>
              <w:rPr>
                <w:rFonts w:ascii="Times New Roman" w:hAnsi="Times New Roman" w:cs="Times New Roman"/>
              </w:rPr>
            </w:pPr>
            <w:r w:rsidRPr="00745D53">
              <w:rPr>
                <w:rFonts w:ascii="Times New Roman" w:hAnsi="Times New Roman" w:cs="Times New Roman"/>
              </w:rPr>
              <w:t>Usual fruit and vegetable consumption</w:t>
            </w:r>
          </w:p>
        </w:tc>
      </w:tr>
    </w:tbl>
    <w:p w14:paraId="4349124C" w14:textId="77777777" w:rsidR="00F11CA9" w:rsidRPr="00745D53" w:rsidRDefault="00F11CA9" w:rsidP="00F11CA9"/>
    <w:p w14:paraId="3A69BEB4" w14:textId="77777777" w:rsidR="00F11CA9" w:rsidRPr="00745D53" w:rsidRDefault="00F11CA9">
      <w:pPr>
        <w:rPr>
          <w:rFonts w:ascii="Times New Roman" w:hAnsi="Times New Roman" w:cs="Times New Roman"/>
          <w:sz w:val="24"/>
          <w:szCs w:val="24"/>
        </w:rPr>
      </w:pPr>
    </w:p>
    <w:p w14:paraId="4A10FB98" w14:textId="77777777" w:rsidR="0076541E" w:rsidRPr="00745D53" w:rsidRDefault="00F11CA9">
      <w:pPr>
        <w:rPr>
          <w:rFonts w:ascii="Times New Roman" w:hAnsi="Times New Roman" w:cs="Times New Roman"/>
          <w:sz w:val="24"/>
          <w:szCs w:val="24"/>
        </w:rPr>
        <w:sectPr w:rsidR="0076541E" w:rsidRPr="00745D53" w:rsidSect="00F11CA9">
          <w:pgSz w:w="16838" w:h="11906" w:orient="landscape"/>
          <w:pgMar w:top="1440" w:right="1440" w:bottom="1440" w:left="1440" w:header="708" w:footer="708" w:gutter="0"/>
          <w:cols w:space="708"/>
          <w:docGrid w:linePitch="360"/>
        </w:sectPr>
      </w:pPr>
      <w:r w:rsidRPr="00745D53">
        <w:rPr>
          <w:rFonts w:ascii="Times New Roman" w:hAnsi="Times New Roman" w:cs="Times New Roman"/>
          <w:sz w:val="24"/>
          <w:szCs w:val="24"/>
        </w:rPr>
        <w:br w:type="page"/>
      </w:r>
    </w:p>
    <w:p w14:paraId="20CC9696" w14:textId="3C220281" w:rsidR="005B3BD5" w:rsidRPr="00745D53" w:rsidRDefault="007F07DB">
      <w:pPr>
        <w:rPr>
          <w:rFonts w:ascii="Times New Roman" w:hAnsi="Times New Roman" w:cs="Times New Roman"/>
          <w:sz w:val="24"/>
          <w:szCs w:val="24"/>
          <w:u w:val="single"/>
        </w:rPr>
      </w:pPr>
      <w:r w:rsidRPr="00745D53">
        <w:rPr>
          <w:rFonts w:ascii="Times New Roman" w:hAnsi="Times New Roman" w:cs="Times New Roman"/>
          <w:sz w:val="24"/>
          <w:szCs w:val="24"/>
          <w:u w:val="single"/>
        </w:rPr>
        <w:lastRenderedPageBreak/>
        <w:t>Supplemental data</w:t>
      </w:r>
    </w:p>
    <w:p w14:paraId="6EED3785" w14:textId="60090B6C" w:rsidR="007F07DB" w:rsidRPr="00745D53" w:rsidRDefault="007F07DB">
      <w:pPr>
        <w:rPr>
          <w:rFonts w:ascii="Times New Roman" w:hAnsi="Times New Roman" w:cs="Times New Roman"/>
          <w:sz w:val="24"/>
          <w:szCs w:val="24"/>
        </w:rPr>
      </w:pPr>
      <w:r w:rsidRPr="00745D53">
        <w:rPr>
          <w:rFonts w:ascii="Times New Roman" w:hAnsi="Times New Roman" w:cs="Times New Roman"/>
          <w:sz w:val="24"/>
          <w:szCs w:val="24"/>
        </w:rPr>
        <w:t>Search strategy:</w:t>
      </w:r>
    </w:p>
    <w:p w14:paraId="7FC6D13F" w14:textId="5102AE80" w:rsidR="007F07DB" w:rsidRPr="00745D53" w:rsidRDefault="007F07DB">
      <w:pPr>
        <w:rPr>
          <w:rFonts w:ascii="Times New Roman" w:hAnsi="Times New Roman" w:cs="Times New Roman"/>
          <w:sz w:val="24"/>
          <w:szCs w:val="24"/>
        </w:rPr>
      </w:pPr>
      <w:r w:rsidRPr="00745D53">
        <w:rPr>
          <w:rFonts w:ascii="Times New Roman" w:hAnsi="Times New Roman" w:cs="Times New Roman"/>
          <w:sz w:val="24"/>
          <w:szCs w:val="24"/>
        </w:rPr>
        <w:t>child OR children AND Eating behavio* (ab) OR food intake (ab) OR food consumption (ab) AND Social influence (ab) OR peer influence OR peers OR social norms OR descriptive norms OR perceived eating norms.</w:t>
      </w:r>
    </w:p>
    <w:sectPr w:rsidR="007F07DB" w:rsidRPr="00745D53" w:rsidSect="0076541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7B899D" w14:textId="77777777" w:rsidR="000E1FD9" w:rsidRDefault="000E1FD9" w:rsidP="00DE4149">
      <w:pPr>
        <w:spacing w:after="0" w:line="240" w:lineRule="auto"/>
      </w:pPr>
      <w:r>
        <w:separator/>
      </w:r>
    </w:p>
  </w:endnote>
  <w:endnote w:type="continuationSeparator" w:id="0">
    <w:p w14:paraId="7B726C6A" w14:textId="77777777" w:rsidR="000E1FD9" w:rsidRDefault="000E1FD9" w:rsidP="00DE41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5334BC" w14:textId="77777777" w:rsidR="00243D54" w:rsidRDefault="00243D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BB4A41" w14:textId="1F5F8812" w:rsidR="00243D54" w:rsidRDefault="00243D54">
    <w:pPr>
      <w:pStyle w:val="Footer"/>
    </w:pPr>
    <w:r>
      <w:rPr>
        <w:noProof/>
      </w:rPr>
      <mc:AlternateContent>
        <mc:Choice Requires="wps">
          <w:drawing>
            <wp:anchor distT="0" distB="0" distL="114300" distR="114300" simplePos="0" relativeHeight="251659264" behindDoc="0" locked="0" layoutInCell="0" allowOverlap="1" wp14:anchorId="2EF3DE0D" wp14:editId="7766FB65">
              <wp:simplePos x="0" y="0"/>
              <wp:positionH relativeFrom="page">
                <wp:align>left</wp:align>
              </wp:positionH>
              <wp:positionV relativeFrom="page">
                <wp:align>bottom</wp:align>
              </wp:positionV>
              <wp:extent cx="7772400" cy="266700"/>
              <wp:effectExtent l="0" t="0" r="0" b="0"/>
              <wp:wrapNone/>
              <wp:docPr id="2" name="MSIPCM52de407a82367a20c4709513" descr="{&quot;HashCode&quot;:269818377,&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3A3724EE" w14:textId="3529AA97" w:rsidR="00243D54" w:rsidRPr="00243D54" w:rsidRDefault="00243D54" w:rsidP="00243D54">
                          <w:pPr>
                            <w:spacing w:after="0"/>
                            <w:rPr>
                              <w:rFonts w:ascii="Calibri" w:hAnsi="Calibri" w:cs="Calibri"/>
                              <w:color w:val="000000"/>
                              <w:sz w:val="24"/>
                            </w:rPr>
                          </w:pPr>
                          <w:r w:rsidRPr="00243D54">
                            <w:rPr>
                              <w:rFonts w:ascii="Calibri" w:hAnsi="Calibri" w:cs="Calibri"/>
                              <w:color w:val="000000"/>
                              <w:sz w:val="24"/>
                            </w:rPr>
                            <w:t>Sensitivity: Intern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2EF3DE0D" id="_x0000_t202" coordsize="21600,21600" o:spt="202" path="m,l,21600r21600,l21600,xe">
              <v:stroke joinstyle="miter"/>
              <v:path gradientshapeok="t" o:connecttype="rect"/>
            </v:shapetype>
            <v:shape id="MSIPCM52de407a82367a20c4709513" o:spid="_x0000_s1033" type="#_x0000_t202" alt="{&quot;HashCode&quot;:269818377,&quot;Height&quot;:9999999.0,&quot;Width&quot;:9999999.0,&quot;Placement&quot;:&quot;Footer&quot;,&quot;Index&quot;:&quot;Primary&quot;,&quot;Section&quot;:1,&quot;Top&quot;:0.0,&quot;Left&quot;:0.0}" style="position:absolute;margin-left:0;margin-top:0;width:612pt;height:21pt;z-index:251659264;visibility:visible;mso-wrap-style:square;mso-wrap-distance-left:9pt;mso-wrap-distance-top:0;mso-wrap-distance-right:9pt;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" o:allowincell="f" filled="f" stroked="f" strokeweight=".5pt">
              <v:fill o:detectmouseclick="t"/>
              <v:textbox inset="20pt,0,,0">
                <w:txbxContent>
                  <w:p w14:paraId="3A3724EE" w14:textId="3529AA97" w:rsidR="00243D54" w:rsidRPr="00243D54" w:rsidRDefault="00243D54" w:rsidP="00243D54">
                    <w:pPr>
                      <w:spacing w:after="0"/>
                      <w:rPr>
                        <w:rFonts w:ascii="Calibri" w:hAnsi="Calibri" w:cs="Calibri"/>
                        <w:color w:val="000000"/>
                        <w:sz w:val="24"/>
                      </w:rPr>
                    </w:pPr>
                    <w:r w:rsidRPr="00243D54">
                      <w:rPr>
                        <w:rFonts w:ascii="Calibri" w:hAnsi="Calibri" w:cs="Calibri"/>
                        <w:color w:val="000000"/>
                        <w:sz w:val="24"/>
                      </w:rPr>
                      <w:t>Sensitivity: Intern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BACD97" w14:textId="77777777" w:rsidR="00243D54" w:rsidRDefault="00243D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201D4A" w14:textId="77777777" w:rsidR="000E1FD9" w:rsidRDefault="000E1FD9" w:rsidP="00DE4149">
      <w:pPr>
        <w:spacing w:after="0" w:line="240" w:lineRule="auto"/>
      </w:pPr>
      <w:r>
        <w:separator/>
      </w:r>
    </w:p>
  </w:footnote>
  <w:footnote w:type="continuationSeparator" w:id="0">
    <w:p w14:paraId="6D1B0268" w14:textId="77777777" w:rsidR="000E1FD9" w:rsidRDefault="000E1FD9" w:rsidP="00DE4149">
      <w:pPr>
        <w:spacing w:after="0" w:line="240" w:lineRule="auto"/>
      </w:pPr>
      <w:r>
        <w:continuationSeparator/>
      </w:r>
    </w:p>
  </w:footnote>
  <w:footnote w:id="1">
    <w:p w14:paraId="126B5CAD" w14:textId="77777777" w:rsidR="00F373C0" w:rsidRPr="005C7975" w:rsidRDefault="00F373C0">
      <w:pPr>
        <w:pStyle w:val="FootnoteText"/>
        <w:rPr>
          <w:rFonts w:ascii="Times New Roman" w:hAnsi="Times New Roman" w:cs="Times New Roman"/>
        </w:rPr>
      </w:pPr>
      <w:r w:rsidRPr="00466FC7">
        <w:rPr>
          <w:rStyle w:val="FootnoteReference"/>
        </w:rPr>
        <w:footnoteRef/>
      </w:r>
      <w:r w:rsidRPr="005C7975">
        <w:rPr>
          <w:rFonts w:ascii="Times New Roman" w:hAnsi="Times New Roman" w:cs="Times New Roman"/>
        </w:rPr>
        <w:t xml:space="preserve"> </w:t>
      </w:r>
      <w:r w:rsidRPr="005C7975">
        <w:rPr>
          <w:rFonts w:ascii="Times New Roman" w:hAnsi="Times New Roman" w:cs="Times New Roman"/>
          <w:iCs/>
          <w:sz w:val="24"/>
          <w:szCs w:val="24"/>
        </w:rPr>
        <w:t xml:space="preserve">This systematic review and meta-analysis was registered on Prospero prior to starting </w:t>
      </w:r>
      <w:r w:rsidRPr="005C7975">
        <w:rPr>
          <w:rFonts w:ascii="Times New Roman" w:hAnsi="Times New Roman" w:cs="Times New Roman"/>
          <w:color w:val="333333"/>
          <w:shd w:val="clear" w:color="auto" w:fill="FFFFFF"/>
        </w:rPr>
        <w:t>CRD42019128542</w:t>
      </w:r>
      <w:r w:rsidRPr="005C7975">
        <w:rPr>
          <w:rFonts w:ascii="Times New Roman" w:hAnsi="Times New Roman" w:cs="Times New Roman"/>
          <w:iCs/>
          <w:sz w:val="24"/>
          <w:szCs w:val="24"/>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B0C70F" w14:textId="77777777" w:rsidR="00243D54" w:rsidRDefault="00243D5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3C160C" w14:textId="77777777" w:rsidR="00243D54" w:rsidRDefault="00243D5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B0CEC4" w14:textId="77777777" w:rsidR="00243D54" w:rsidRDefault="00243D5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56EDB"/>
    <w:multiLevelType w:val="hybridMultilevel"/>
    <w:tmpl w:val="3DF8D80A"/>
    <w:lvl w:ilvl="0" w:tplc="2BBE9D9E">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A37379"/>
    <w:multiLevelType w:val="hybridMultilevel"/>
    <w:tmpl w:val="6FC2BE68"/>
    <w:lvl w:ilvl="0" w:tplc="F70E771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426309"/>
    <w:multiLevelType w:val="hybridMultilevel"/>
    <w:tmpl w:val="6E5652FA"/>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763594E"/>
    <w:multiLevelType w:val="multilevel"/>
    <w:tmpl w:val="D50E135E"/>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C5051D8"/>
    <w:multiLevelType w:val="hybridMultilevel"/>
    <w:tmpl w:val="043CB336"/>
    <w:lvl w:ilvl="0" w:tplc="C6765876">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CA55C2"/>
    <w:multiLevelType w:val="hybridMultilevel"/>
    <w:tmpl w:val="F996BC7C"/>
    <w:lvl w:ilvl="0" w:tplc="24C288C2">
      <w:start w:val="37"/>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08D18D2"/>
    <w:multiLevelType w:val="multilevel"/>
    <w:tmpl w:val="B5F62B2A"/>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1FA77DD"/>
    <w:multiLevelType w:val="hybridMultilevel"/>
    <w:tmpl w:val="48647EA2"/>
    <w:lvl w:ilvl="0" w:tplc="F62EC3C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76F5F43"/>
    <w:multiLevelType w:val="multilevel"/>
    <w:tmpl w:val="72AA5180"/>
    <w:lvl w:ilvl="0">
      <w:start w:val="1"/>
      <w:numFmt w:val="decimal"/>
      <w:lvlText w:val="%1."/>
      <w:lvlJc w:val="left"/>
      <w:pPr>
        <w:ind w:left="720" w:hanging="360"/>
      </w:pPr>
      <w:rPr>
        <w:rFonts w:hint="default"/>
      </w:rPr>
    </w:lvl>
    <w:lvl w:ilvl="1">
      <w:start w:val="8"/>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776F32C4"/>
    <w:multiLevelType w:val="hybridMultilevel"/>
    <w:tmpl w:val="AA1090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1"/>
  </w:num>
  <w:num w:numId="3">
    <w:abstractNumId w:val="7"/>
  </w:num>
  <w:num w:numId="4">
    <w:abstractNumId w:val="9"/>
  </w:num>
  <w:num w:numId="5">
    <w:abstractNumId w:val="4"/>
  </w:num>
  <w:num w:numId="6">
    <w:abstractNumId w:val="0"/>
  </w:num>
  <w:num w:numId="7">
    <w:abstractNumId w:val="8"/>
  </w:num>
  <w:num w:numId="8">
    <w:abstractNumId w:val="2"/>
  </w:num>
  <w:num w:numId="9">
    <w:abstractNumId w:val="6"/>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564A"/>
    <w:rsid w:val="00000244"/>
    <w:rsid w:val="00000DEC"/>
    <w:rsid w:val="0000125E"/>
    <w:rsid w:val="000031D1"/>
    <w:rsid w:val="000034B0"/>
    <w:rsid w:val="00003E8A"/>
    <w:rsid w:val="00004746"/>
    <w:rsid w:val="00005210"/>
    <w:rsid w:val="000063C1"/>
    <w:rsid w:val="00007446"/>
    <w:rsid w:val="000078F6"/>
    <w:rsid w:val="00007B5E"/>
    <w:rsid w:val="00010926"/>
    <w:rsid w:val="00011451"/>
    <w:rsid w:val="000122F8"/>
    <w:rsid w:val="00014392"/>
    <w:rsid w:val="000143E3"/>
    <w:rsid w:val="0001664A"/>
    <w:rsid w:val="00016835"/>
    <w:rsid w:val="00017608"/>
    <w:rsid w:val="00021D53"/>
    <w:rsid w:val="00023016"/>
    <w:rsid w:val="00023026"/>
    <w:rsid w:val="0002564A"/>
    <w:rsid w:val="00025DCB"/>
    <w:rsid w:val="0002723B"/>
    <w:rsid w:val="00027BC4"/>
    <w:rsid w:val="00027E7B"/>
    <w:rsid w:val="000310A7"/>
    <w:rsid w:val="00032F3A"/>
    <w:rsid w:val="00033768"/>
    <w:rsid w:val="000341BB"/>
    <w:rsid w:val="00034C62"/>
    <w:rsid w:val="000364CF"/>
    <w:rsid w:val="00036848"/>
    <w:rsid w:val="00036C28"/>
    <w:rsid w:val="0004135B"/>
    <w:rsid w:val="00042C03"/>
    <w:rsid w:val="00043772"/>
    <w:rsid w:val="00044350"/>
    <w:rsid w:val="00044644"/>
    <w:rsid w:val="00044F84"/>
    <w:rsid w:val="00045104"/>
    <w:rsid w:val="00045715"/>
    <w:rsid w:val="0004583C"/>
    <w:rsid w:val="00046204"/>
    <w:rsid w:val="00046BF3"/>
    <w:rsid w:val="00047A10"/>
    <w:rsid w:val="00051D49"/>
    <w:rsid w:val="00054809"/>
    <w:rsid w:val="000561CD"/>
    <w:rsid w:val="000572E7"/>
    <w:rsid w:val="00057806"/>
    <w:rsid w:val="00057FFC"/>
    <w:rsid w:val="0006116A"/>
    <w:rsid w:val="00061310"/>
    <w:rsid w:val="00061A28"/>
    <w:rsid w:val="000623EF"/>
    <w:rsid w:val="0006336F"/>
    <w:rsid w:val="00066636"/>
    <w:rsid w:val="0007016B"/>
    <w:rsid w:val="000721D0"/>
    <w:rsid w:val="000734D9"/>
    <w:rsid w:val="00073C50"/>
    <w:rsid w:val="0007659A"/>
    <w:rsid w:val="00076CBF"/>
    <w:rsid w:val="00077247"/>
    <w:rsid w:val="000773DE"/>
    <w:rsid w:val="00077698"/>
    <w:rsid w:val="000801A0"/>
    <w:rsid w:val="00080673"/>
    <w:rsid w:val="00081927"/>
    <w:rsid w:val="00081E23"/>
    <w:rsid w:val="00083834"/>
    <w:rsid w:val="00084DD8"/>
    <w:rsid w:val="00085E6B"/>
    <w:rsid w:val="000868E7"/>
    <w:rsid w:val="00087635"/>
    <w:rsid w:val="000876DF"/>
    <w:rsid w:val="000917BA"/>
    <w:rsid w:val="00091EA0"/>
    <w:rsid w:val="00093B3A"/>
    <w:rsid w:val="00093D1B"/>
    <w:rsid w:val="00093F05"/>
    <w:rsid w:val="0009436C"/>
    <w:rsid w:val="000944CF"/>
    <w:rsid w:val="00096589"/>
    <w:rsid w:val="00097061"/>
    <w:rsid w:val="000977BD"/>
    <w:rsid w:val="000A06BB"/>
    <w:rsid w:val="000A0EAD"/>
    <w:rsid w:val="000A18F1"/>
    <w:rsid w:val="000A2061"/>
    <w:rsid w:val="000A25CC"/>
    <w:rsid w:val="000A37AF"/>
    <w:rsid w:val="000A38BA"/>
    <w:rsid w:val="000A408E"/>
    <w:rsid w:val="000A46EA"/>
    <w:rsid w:val="000A67E8"/>
    <w:rsid w:val="000A69B1"/>
    <w:rsid w:val="000A72E6"/>
    <w:rsid w:val="000A770C"/>
    <w:rsid w:val="000A798C"/>
    <w:rsid w:val="000B1F71"/>
    <w:rsid w:val="000B5590"/>
    <w:rsid w:val="000B59EC"/>
    <w:rsid w:val="000C0A8F"/>
    <w:rsid w:val="000C20C4"/>
    <w:rsid w:val="000C3DEC"/>
    <w:rsid w:val="000C4249"/>
    <w:rsid w:val="000C4CC8"/>
    <w:rsid w:val="000C5335"/>
    <w:rsid w:val="000C636A"/>
    <w:rsid w:val="000C63B5"/>
    <w:rsid w:val="000C659A"/>
    <w:rsid w:val="000C7AD2"/>
    <w:rsid w:val="000D01DE"/>
    <w:rsid w:val="000D0ACE"/>
    <w:rsid w:val="000D30A4"/>
    <w:rsid w:val="000D40EF"/>
    <w:rsid w:val="000E097C"/>
    <w:rsid w:val="000E1AFC"/>
    <w:rsid w:val="000E1E05"/>
    <w:rsid w:val="000E1FD9"/>
    <w:rsid w:val="000E2EC5"/>
    <w:rsid w:val="000E3D9C"/>
    <w:rsid w:val="000E3E91"/>
    <w:rsid w:val="000E3FF3"/>
    <w:rsid w:val="000E46EB"/>
    <w:rsid w:val="000E55D1"/>
    <w:rsid w:val="000E5AFA"/>
    <w:rsid w:val="000E5FCC"/>
    <w:rsid w:val="000E6D46"/>
    <w:rsid w:val="000F0E2A"/>
    <w:rsid w:val="000F2908"/>
    <w:rsid w:val="000F2EFE"/>
    <w:rsid w:val="000F4134"/>
    <w:rsid w:val="000F4951"/>
    <w:rsid w:val="000F5056"/>
    <w:rsid w:val="000F72A5"/>
    <w:rsid w:val="000F7B6A"/>
    <w:rsid w:val="001001F0"/>
    <w:rsid w:val="001009A2"/>
    <w:rsid w:val="00100FCE"/>
    <w:rsid w:val="00102FFC"/>
    <w:rsid w:val="00103F69"/>
    <w:rsid w:val="00105B8E"/>
    <w:rsid w:val="00105D39"/>
    <w:rsid w:val="00110D18"/>
    <w:rsid w:val="00110F2D"/>
    <w:rsid w:val="001124CE"/>
    <w:rsid w:val="00113886"/>
    <w:rsid w:val="00114038"/>
    <w:rsid w:val="001145E6"/>
    <w:rsid w:val="0011586F"/>
    <w:rsid w:val="00115D11"/>
    <w:rsid w:val="00116D7F"/>
    <w:rsid w:val="00117530"/>
    <w:rsid w:val="001200BE"/>
    <w:rsid w:val="00120260"/>
    <w:rsid w:val="00120349"/>
    <w:rsid w:val="00120455"/>
    <w:rsid w:val="0012124A"/>
    <w:rsid w:val="00121293"/>
    <w:rsid w:val="001227AB"/>
    <w:rsid w:val="00122D72"/>
    <w:rsid w:val="00123FF2"/>
    <w:rsid w:val="001247A5"/>
    <w:rsid w:val="001258EC"/>
    <w:rsid w:val="00127E7D"/>
    <w:rsid w:val="00131F43"/>
    <w:rsid w:val="00132574"/>
    <w:rsid w:val="00133F34"/>
    <w:rsid w:val="001343E8"/>
    <w:rsid w:val="00134C48"/>
    <w:rsid w:val="00135D3F"/>
    <w:rsid w:val="001365A9"/>
    <w:rsid w:val="00137726"/>
    <w:rsid w:val="00140BDB"/>
    <w:rsid w:val="0014268D"/>
    <w:rsid w:val="00142D81"/>
    <w:rsid w:val="00142EF8"/>
    <w:rsid w:val="00142F74"/>
    <w:rsid w:val="001436D7"/>
    <w:rsid w:val="00143EAB"/>
    <w:rsid w:val="001443B2"/>
    <w:rsid w:val="00145C16"/>
    <w:rsid w:val="00146552"/>
    <w:rsid w:val="001525FD"/>
    <w:rsid w:val="00152ECD"/>
    <w:rsid w:val="00154859"/>
    <w:rsid w:val="001559FC"/>
    <w:rsid w:val="00156815"/>
    <w:rsid w:val="00156B6A"/>
    <w:rsid w:val="00160357"/>
    <w:rsid w:val="0016043C"/>
    <w:rsid w:val="00161B2A"/>
    <w:rsid w:val="00162342"/>
    <w:rsid w:val="001641B7"/>
    <w:rsid w:val="001658C4"/>
    <w:rsid w:val="001659B3"/>
    <w:rsid w:val="00165B21"/>
    <w:rsid w:val="001668FE"/>
    <w:rsid w:val="00167CF2"/>
    <w:rsid w:val="0017012F"/>
    <w:rsid w:val="00170417"/>
    <w:rsid w:val="00171C51"/>
    <w:rsid w:val="001724F5"/>
    <w:rsid w:val="001739D3"/>
    <w:rsid w:val="00180570"/>
    <w:rsid w:val="0018064F"/>
    <w:rsid w:val="001807BF"/>
    <w:rsid w:val="001816DF"/>
    <w:rsid w:val="00183146"/>
    <w:rsid w:val="00184376"/>
    <w:rsid w:val="00184823"/>
    <w:rsid w:val="00184C46"/>
    <w:rsid w:val="00184D8B"/>
    <w:rsid w:val="001879A3"/>
    <w:rsid w:val="00187FFD"/>
    <w:rsid w:val="00190429"/>
    <w:rsid w:val="00190E18"/>
    <w:rsid w:val="0019100B"/>
    <w:rsid w:val="00191525"/>
    <w:rsid w:val="001925A0"/>
    <w:rsid w:val="00193409"/>
    <w:rsid w:val="00193E0F"/>
    <w:rsid w:val="00194EE3"/>
    <w:rsid w:val="001951FB"/>
    <w:rsid w:val="0019567C"/>
    <w:rsid w:val="001A0247"/>
    <w:rsid w:val="001A1962"/>
    <w:rsid w:val="001A1C2E"/>
    <w:rsid w:val="001A35CC"/>
    <w:rsid w:val="001A3674"/>
    <w:rsid w:val="001A3CBE"/>
    <w:rsid w:val="001A3E21"/>
    <w:rsid w:val="001A50A4"/>
    <w:rsid w:val="001A572B"/>
    <w:rsid w:val="001A584A"/>
    <w:rsid w:val="001A663A"/>
    <w:rsid w:val="001B21E4"/>
    <w:rsid w:val="001B2F9A"/>
    <w:rsid w:val="001B3992"/>
    <w:rsid w:val="001B4664"/>
    <w:rsid w:val="001B5392"/>
    <w:rsid w:val="001C0554"/>
    <w:rsid w:val="001C0BA8"/>
    <w:rsid w:val="001C20F3"/>
    <w:rsid w:val="001C2143"/>
    <w:rsid w:val="001C2F95"/>
    <w:rsid w:val="001C32D7"/>
    <w:rsid w:val="001C33FB"/>
    <w:rsid w:val="001C559E"/>
    <w:rsid w:val="001C55C1"/>
    <w:rsid w:val="001C5692"/>
    <w:rsid w:val="001C61E6"/>
    <w:rsid w:val="001C6553"/>
    <w:rsid w:val="001C7428"/>
    <w:rsid w:val="001C75ED"/>
    <w:rsid w:val="001C7C3A"/>
    <w:rsid w:val="001C7FCA"/>
    <w:rsid w:val="001D258D"/>
    <w:rsid w:val="001D34F6"/>
    <w:rsid w:val="001D3972"/>
    <w:rsid w:val="001D7631"/>
    <w:rsid w:val="001D7C2D"/>
    <w:rsid w:val="001E095F"/>
    <w:rsid w:val="001E1F52"/>
    <w:rsid w:val="001E4572"/>
    <w:rsid w:val="001E4BFC"/>
    <w:rsid w:val="001E4E08"/>
    <w:rsid w:val="001E54BE"/>
    <w:rsid w:val="001E60F7"/>
    <w:rsid w:val="001E6709"/>
    <w:rsid w:val="001E6969"/>
    <w:rsid w:val="001E6E5D"/>
    <w:rsid w:val="001F0F8F"/>
    <w:rsid w:val="001F0FA8"/>
    <w:rsid w:val="001F125C"/>
    <w:rsid w:val="001F1A66"/>
    <w:rsid w:val="001F2349"/>
    <w:rsid w:val="001F341A"/>
    <w:rsid w:val="001F62BA"/>
    <w:rsid w:val="001F6339"/>
    <w:rsid w:val="001F7829"/>
    <w:rsid w:val="0020098E"/>
    <w:rsid w:val="00200A85"/>
    <w:rsid w:val="0020127B"/>
    <w:rsid w:val="00201405"/>
    <w:rsid w:val="00204920"/>
    <w:rsid w:val="002049B6"/>
    <w:rsid w:val="00204F86"/>
    <w:rsid w:val="002055B3"/>
    <w:rsid w:val="002067F7"/>
    <w:rsid w:val="0020697B"/>
    <w:rsid w:val="002069B9"/>
    <w:rsid w:val="00210E60"/>
    <w:rsid w:val="00211712"/>
    <w:rsid w:val="00212585"/>
    <w:rsid w:val="0021311F"/>
    <w:rsid w:val="002132F6"/>
    <w:rsid w:val="0021334F"/>
    <w:rsid w:val="00213521"/>
    <w:rsid w:val="002137B3"/>
    <w:rsid w:val="002179DE"/>
    <w:rsid w:val="00221903"/>
    <w:rsid w:val="00221C78"/>
    <w:rsid w:val="00224C6B"/>
    <w:rsid w:val="00226FCC"/>
    <w:rsid w:val="00230B3A"/>
    <w:rsid w:val="00230F77"/>
    <w:rsid w:val="002311C1"/>
    <w:rsid w:val="00231203"/>
    <w:rsid w:val="0023195C"/>
    <w:rsid w:val="00231FDB"/>
    <w:rsid w:val="00232B44"/>
    <w:rsid w:val="00236A9C"/>
    <w:rsid w:val="00236D6B"/>
    <w:rsid w:val="00240E6F"/>
    <w:rsid w:val="00242253"/>
    <w:rsid w:val="0024227A"/>
    <w:rsid w:val="00242F83"/>
    <w:rsid w:val="00243D54"/>
    <w:rsid w:val="00246149"/>
    <w:rsid w:val="0024628E"/>
    <w:rsid w:val="00250864"/>
    <w:rsid w:val="002518F3"/>
    <w:rsid w:val="00251D34"/>
    <w:rsid w:val="00252044"/>
    <w:rsid w:val="002521FD"/>
    <w:rsid w:val="00253743"/>
    <w:rsid w:val="0025393F"/>
    <w:rsid w:val="0025429D"/>
    <w:rsid w:val="002542A2"/>
    <w:rsid w:val="00256BBD"/>
    <w:rsid w:val="00257932"/>
    <w:rsid w:val="00260019"/>
    <w:rsid w:val="00260330"/>
    <w:rsid w:val="00260DDD"/>
    <w:rsid w:val="00260F42"/>
    <w:rsid w:val="00261166"/>
    <w:rsid w:val="00261778"/>
    <w:rsid w:val="002660C8"/>
    <w:rsid w:val="002710D0"/>
    <w:rsid w:val="002711EA"/>
    <w:rsid w:val="0027120E"/>
    <w:rsid w:val="002714D3"/>
    <w:rsid w:val="0027464D"/>
    <w:rsid w:val="00274D77"/>
    <w:rsid w:val="002750CB"/>
    <w:rsid w:val="00275812"/>
    <w:rsid w:val="002765F5"/>
    <w:rsid w:val="00280BEB"/>
    <w:rsid w:val="00280EA8"/>
    <w:rsid w:val="00280F3A"/>
    <w:rsid w:val="0028125F"/>
    <w:rsid w:val="00281919"/>
    <w:rsid w:val="00282CD7"/>
    <w:rsid w:val="002857E9"/>
    <w:rsid w:val="00286097"/>
    <w:rsid w:val="0028693F"/>
    <w:rsid w:val="00286C2E"/>
    <w:rsid w:val="00287302"/>
    <w:rsid w:val="00290EEC"/>
    <w:rsid w:val="00291546"/>
    <w:rsid w:val="00292C01"/>
    <w:rsid w:val="00293334"/>
    <w:rsid w:val="00293518"/>
    <w:rsid w:val="0029469C"/>
    <w:rsid w:val="00296FE6"/>
    <w:rsid w:val="0029726E"/>
    <w:rsid w:val="002A1301"/>
    <w:rsid w:val="002A2045"/>
    <w:rsid w:val="002A2185"/>
    <w:rsid w:val="002A2DD2"/>
    <w:rsid w:val="002A2E48"/>
    <w:rsid w:val="002A3170"/>
    <w:rsid w:val="002A3D79"/>
    <w:rsid w:val="002A4CFA"/>
    <w:rsid w:val="002A5F8C"/>
    <w:rsid w:val="002A6965"/>
    <w:rsid w:val="002A7AF4"/>
    <w:rsid w:val="002B0210"/>
    <w:rsid w:val="002B0B1C"/>
    <w:rsid w:val="002B0BEE"/>
    <w:rsid w:val="002B26CB"/>
    <w:rsid w:val="002B31D9"/>
    <w:rsid w:val="002B43B6"/>
    <w:rsid w:val="002B5F90"/>
    <w:rsid w:val="002B7831"/>
    <w:rsid w:val="002B7FE8"/>
    <w:rsid w:val="002C3079"/>
    <w:rsid w:val="002C34FC"/>
    <w:rsid w:val="002C3B00"/>
    <w:rsid w:val="002C3B66"/>
    <w:rsid w:val="002C54EC"/>
    <w:rsid w:val="002C57F7"/>
    <w:rsid w:val="002C646F"/>
    <w:rsid w:val="002D0134"/>
    <w:rsid w:val="002D1049"/>
    <w:rsid w:val="002D3A9A"/>
    <w:rsid w:val="002D44CE"/>
    <w:rsid w:val="002D5777"/>
    <w:rsid w:val="002E0467"/>
    <w:rsid w:val="002E0832"/>
    <w:rsid w:val="002E0902"/>
    <w:rsid w:val="002E0DB0"/>
    <w:rsid w:val="002E1899"/>
    <w:rsid w:val="002E1C61"/>
    <w:rsid w:val="002E22E6"/>
    <w:rsid w:val="002E3B18"/>
    <w:rsid w:val="002E4A13"/>
    <w:rsid w:val="002E5508"/>
    <w:rsid w:val="002E6B63"/>
    <w:rsid w:val="002E6C8C"/>
    <w:rsid w:val="002E7826"/>
    <w:rsid w:val="002F076E"/>
    <w:rsid w:val="002F155C"/>
    <w:rsid w:val="002F3F16"/>
    <w:rsid w:val="002F478D"/>
    <w:rsid w:val="002F51A6"/>
    <w:rsid w:val="002F562B"/>
    <w:rsid w:val="002F5924"/>
    <w:rsid w:val="002F5CB6"/>
    <w:rsid w:val="002F5ECA"/>
    <w:rsid w:val="002F63F0"/>
    <w:rsid w:val="002F73C6"/>
    <w:rsid w:val="00300712"/>
    <w:rsid w:val="00300AC3"/>
    <w:rsid w:val="00301150"/>
    <w:rsid w:val="00301EFA"/>
    <w:rsid w:val="00302061"/>
    <w:rsid w:val="003038AF"/>
    <w:rsid w:val="00305F6C"/>
    <w:rsid w:val="003074B3"/>
    <w:rsid w:val="00307A30"/>
    <w:rsid w:val="00310B96"/>
    <w:rsid w:val="00311579"/>
    <w:rsid w:val="00314360"/>
    <w:rsid w:val="003143B7"/>
    <w:rsid w:val="00314856"/>
    <w:rsid w:val="00314ED6"/>
    <w:rsid w:val="0031506C"/>
    <w:rsid w:val="003152B6"/>
    <w:rsid w:val="00316200"/>
    <w:rsid w:val="003170C9"/>
    <w:rsid w:val="003173ED"/>
    <w:rsid w:val="00317402"/>
    <w:rsid w:val="00317688"/>
    <w:rsid w:val="003206A7"/>
    <w:rsid w:val="00322656"/>
    <w:rsid w:val="00323467"/>
    <w:rsid w:val="00323D8A"/>
    <w:rsid w:val="0032612C"/>
    <w:rsid w:val="00326A3C"/>
    <w:rsid w:val="0033010C"/>
    <w:rsid w:val="00330807"/>
    <w:rsid w:val="00330FF5"/>
    <w:rsid w:val="003310C9"/>
    <w:rsid w:val="00333601"/>
    <w:rsid w:val="00333BFD"/>
    <w:rsid w:val="00334585"/>
    <w:rsid w:val="003345BE"/>
    <w:rsid w:val="00335505"/>
    <w:rsid w:val="003366DE"/>
    <w:rsid w:val="003368A7"/>
    <w:rsid w:val="003370E5"/>
    <w:rsid w:val="003375E4"/>
    <w:rsid w:val="0034097B"/>
    <w:rsid w:val="00341560"/>
    <w:rsid w:val="00341AFC"/>
    <w:rsid w:val="00346235"/>
    <w:rsid w:val="00351651"/>
    <w:rsid w:val="0035178D"/>
    <w:rsid w:val="00353C55"/>
    <w:rsid w:val="003543ED"/>
    <w:rsid w:val="0035459A"/>
    <w:rsid w:val="00354EF0"/>
    <w:rsid w:val="003552AD"/>
    <w:rsid w:val="00355314"/>
    <w:rsid w:val="003558B8"/>
    <w:rsid w:val="0035685F"/>
    <w:rsid w:val="0035748F"/>
    <w:rsid w:val="003603D5"/>
    <w:rsid w:val="00361313"/>
    <w:rsid w:val="0036138E"/>
    <w:rsid w:val="00363817"/>
    <w:rsid w:val="00364CA3"/>
    <w:rsid w:val="00365AED"/>
    <w:rsid w:val="003664FE"/>
    <w:rsid w:val="00366E91"/>
    <w:rsid w:val="0037086A"/>
    <w:rsid w:val="003709BA"/>
    <w:rsid w:val="0037135B"/>
    <w:rsid w:val="003722EB"/>
    <w:rsid w:val="003735E3"/>
    <w:rsid w:val="003738C3"/>
    <w:rsid w:val="003741F6"/>
    <w:rsid w:val="003742F2"/>
    <w:rsid w:val="00375481"/>
    <w:rsid w:val="0037640B"/>
    <w:rsid w:val="0037660E"/>
    <w:rsid w:val="003767CB"/>
    <w:rsid w:val="00376F2F"/>
    <w:rsid w:val="00377042"/>
    <w:rsid w:val="00377908"/>
    <w:rsid w:val="003803A4"/>
    <w:rsid w:val="00381426"/>
    <w:rsid w:val="003836E9"/>
    <w:rsid w:val="00383D95"/>
    <w:rsid w:val="00384518"/>
    <w:rsid w:val="00386BD0"/>
    <w:rsid w:val="0038739F"/>
    <w:rsid w:val="003900DE"/>
    <w:rsid w:val="003903B9"/>
    <w:rsid w:val="00391059"/>
    <w:rsid w:val="003923E8"/>
    <w:rsid w:val="00394F20"/>
    <w:rsid w:val="003976A9"/>
    <w:rsid w:val="00397861"/>
    <w:rsid w:val="003A0748"/>
    <w:rsid w:val="003A07A0"/>
    <w:rsid w:val="003A159F"/>
    <w:rsid w:val="003A301A"/>
    <w:rsid w:val="003A38E8"/>
    <w:rsid w:val="003A3CD7"/>
    <w:rsid w:val="003A4C57"/>
    <w:rsid w:val="003A6AAC"/>
    <w:rsid w:val="003A798F"/>
    <w:rsid w:val="003B05D0"/>
    <w:rsid w:val="003B23B6"/>
    <w:rsid w:val="003B4ECF"/>
    <w:rsid w:val="003B612E"/>
    <w:rsid w:val="003B6155"/>
    <w:rsid w:val="003B6856"/>
    <w:rsid w:val="003B728F"/>
    <w:rsid w:val="003C09E4"/>
    <w:rsid w:val="003C0C08"/>
    <w:rsid w:val="003C14CA"/>
    <w:rsid w:val="003C1DEE"/>
    <w:rsid w:val="003C26C0"/>
    <w:rsid w:val="003C2762"/>
    <w:rsid w:val="003C2943"/>
    <w:rsid w:val="003C3EC7"/>
    <w:rsid w:val="003C7F81"/>
    <w:rsid w:val="003D0753"/>
    <w:rsid w:val="003D19FA"/>
    <w:rsid w:val="003D1ED9"/>
    <w:rsid w:val="003D2A62"/>
    <w:rsid w:val="003D2AD2"/>
    <w:rsid w:val="003D301A"/>
    <w:rsid w:val="003D470D"/>
    <w:rsid w:val="003D4F3D"/>
    <w:rsid w:val="003D5111"/>
    <w:rsid w:val="003D6ACA"/>
    <w:rsid w:val="003D740B"/>
    <w:rsid w:val="003E1018"/>
    <w:rsid w:val="003E165B"/>
    <w:rsid w:val="003E185A"/>
    <w:rsid w:val="003E186D"/>
    <w:rsid w:val="003E18F6"/>
    <w:rsid w:val="003E25B5"/>
    <w:rsid w:val="003E2791"/>
    <w:rsid w:val="003E355A"/>
    <w:rsid w:val="003E4451"/>
    <w:rsid w:val="003E659D"/>
    <w:rsid w:val="003E6BBF"/>
    <w:rsid w:val="003E730B"/>
    <w:rsid w:val="003E7899"/>
    <w:rsid w:val="003F017F"/>
    <w:rsid w:val="003F0527"/>
    <w:rsid w:val="003F0623"/>
    <w:rsid w:val="003F09B1"/>
    <w:rsid w:val="003F11BF"/>
    <w:rsid w:val="003F33E2"/>
    <w:rsid w:val="003F477F"/>
    <w:rsid w:val="003F5859"/>
    <w:rsid w:val="003F5DDE"/>
    <w:rsid w:val="003F5E82"/>
    <w:rsid w:val="003F7FFE"/>
    <w:rsid w:val="004003A5"/>
    <w:rsid w:val="004004B6"/>
    <w:rsid w:val="00401D77"/>
    <w:rsid w:val="004030F3"/>
    <w:rsid w:val="00404119"/>
    <w:rsid w:val="00405516"/>
    <w:rsid w:val="00405892"/>
    <w:rsid w:val="0040644F"/>
    <w:rsid w:val="0040671A"/>
    <w:rsid w:val="0040688C"/>
    <w:rsid w:val="00406DA0"/>
    <w:rsid w:val="004072FF"/>
    <w:rsid w:val="00411251"/>
    <w:rsid w:val="00411A9A"/>
    <w:rsid w:val="00412A2B"/>
    <w:rsid w:val="0041448C"/>
    <w:rsid w:val="00414A83"/>
    <w:rsid w:val="00415208"/>
    <w:rsid w:val="00415AA3"/>
    <w:rsid w:val="00416CF0"/>
    <w:rsid w:val="004205AE"/>
    <w:rsid w:val="0042112D"/>
    <w:rsid w:val="0042123C"/>
    <w:rsid w:val="004213E8"/>
    <w:rsid w:val="00421401"/>
    <w:rsid w:val="004231EB"/>
    <w:rsid w:val="0042381F"/>
    <w:rsid w:val="00424A33"/>
    <w:rsid w:val="00425360"/>
    <w:rsid w:val="00425D5F"/>
    <w:rsid w:val="004275BA"/>
    <w:rsid w:val="00427CF3"/>
    <w:rsid w:val="00431371"/>
    <w:rsid w:val="004316AC"/>
    <w:rsid w:val="00431A6B"/>
    <w:rsid w:val="00432708"/>
    <w:rsid w:val="0043294A"/>
    <w:rsid w:val="00433403"/>
    <w:rsid w:val="004349CF"/>
    <w:rsid w:val="00435C2B"/>
    <w:rsid w:val="0043614C"/>
    <w:rsid w:val="0043768A"/>
    <w:rsid w:val="00437B1A"/>
    <w:rsid w:val="00437B45"/>
    <w:rsid w:val="0044083E"/>
    <w:rsid w:val="00440956"/>
    <w:rsid w:val="00441F68"/>
    <w:rsid w:val="0044247F"/>
    <w:rsid w:val="00443D94"/>
    <w:rsid w:val="00445E1D"/>
    <w:rsid w:val="00447077"/>
    <w:rsid w:val="0044717A"/>
    <w:rsid w:val="0044782F"/>
    <w:rsid w:val="00450F10"/>
    <w:rsid w:val="00450F3C"/>
    <w:rsid w:val="00451981"/>
    <w:rsid w:val="00451A86"/>
    <w:rsid w:val="0045262F"/>
    <w:rsid w:val="00454728"/>
    <w:rsid w:val="00454926"/>
    <w:rsid w:val="00454E7B"/>
    <w:rsid w:val="0045757F"/>
    <w:rsid w:val="00460EC6"/>
    <w:rsid w:val="00461021"/>
    <w:rsid w:val="0046346C"/>
    <w:rsid w:val="004636D8"/>
    <w:rsid w:val="00464556"/>
    <w:rsid w:val="004645F1"/>
    <w:rsid w:val="00464BA1"/>
    <w:rsid w:val="004661F0"/>
    <w:rsid w:val="0046697D"/>
    <w:rsid w:val="00466FC7"/>
    <w:rsid w:val="0046715F"/>
    <w:rsid w:val="004678D9"/>
    <w:rsid w:val="00467F9C"/>
    <w:rsid w:val="00467FF7"/>
    <w:rsid w:val="00470C15"/>
    <w:rsid w:val="004713DE"/>
    <w:rsid w:val="00471CF0"/>
    <w:rsid w:val="004725F8"/>
    <w:rsid w:val="0047367A"/>
    <w:rsid w:val="0047435E"/>
    <w:rsid w:val="00474E99"/>
    <w:rsid w:val="00475C8F"/>
    <w:rsid w:val="00475D71"/>
    <w:rsid w:val="004763D8"/>
    <w:rsid w:val="00480530"/>
    <w:rsid w:val="00480BAB"/>
    <w:rsid w:val="004812BC"/>
    <w:rsid w:val="0048278C"/>
    <w:rsid w:val="00484194"/>
    <w:rsid w:val="00485375"/>
    <w:rsid w:val="0048626B"/>
    <w:rsid w:val="0048694A"/>
    <w:rsid w:val="004879A9"/>
    <w:rsid w:val="004904CB"/>
    <w:rsid w:val="00495807"/>
    <w:rsid w:val="00495866"/>
    <w:rsid w:val="00495E75"/>
    <w:rsid w:val="004961B4"/>
    <w:rsid w:val="0049623B"/>
    <w:rsid w:val="00496258"/>
    <w:rsid w:val="00496E1A"/>
    <w:rsid w:val="004A2A22"/>
    <w:rsid w:val="004A2C6B"/>
    <w:rsid w:val="004A3980"/>
    <w:rsid w:val="004A3C69"/>
    <w:rsid w:val="004A3C6C"/>
    <w:rsid w:val="004A3E71"/>
    <w:rsid w:val="004A4B12"/>
    <w:rsid w:val="004A4DDF"/>
    <w:rsid w:val="004A7B6B"/>
    <w:rsid w:val="004B154E"/>
    <w:rsid w:val="004B22CE"/>
    <w:rsid w:val="004B50E1"/>
    <w:rsid w:val="004B7126"/>
    <w:rsid w:val="004C0FAA"/>
    <w:rsid w:val="004C243C"/>
    <w:rsid w:val="004C2D67"/>
    <w:rsid w:val="004C4B30"/>
    <w:rsid w:val="004C4EE6"/>
    <w:rsid w:val="004C5A25"/>
    <w:rsid w:val="004C7AD1"/>
    <w:rsid w:val="004D063D"/>
    <w:rsid w:val="004D14EC"/>
    <w:rsid w:val="004D22A7"/>
    <w:rsid w:val="004D2345"/>
    <w:rsid w:val="004D25A1"/>
    <w:rsid w:val="004D2DCB"/>
    <w:rsid w:val="004D35F9"/>
    <w:rsid w:val="004D3DE1"/>
    <w:rsid w:val="004D4EB0"/>
    <w:rsid w:val="004D525B"/>
    <w:rsid w:val="004E00EE"/>
    <w:rsid w:val="004E167A"/>
    <w:rsid w:val="004E207A"/>
    <w:rsid w:val="004E3A4D"/>
    <w:rsid w:val="004E4507"/>
    <w:rsid w:val="004E4709"/>
    <w:rsid w:val="004E5AE9"/>
    <w:rsid w:val="004E61E5"/>
    <w:rsid w:val="004E6C39"/>
    <w:rsid w:val="004F2609"/>
    <w:rsid w:val="004F27CA"/>
    <w:rsid w:val="004F36D3"/>
    <w:rsid w:val="004F3F7E"/>
    <w:rsid w:val="004F5707"/>
    <w:rsid w:val="004F5BB7"/>
    <w:rsid w:val="004F5CC7"/>
    <w:rsid w:val="004F6406"/>
    <w:rsid w:val="00500583"/>
    <w:rsid w:val="00502648"/>
    <w:rsid w:val="00502726"/>
    <w:rsid w:val="0050275B"/>
    <w:rsid w:val="00504719"/>
    <w:rsid w:val="00504FCD"/>
    <w:rsid w:val="00505800"/>
    <w:rsid w:val="0050615A"/>
    <w:rsid w:val="00506956"/>
    <w:rsid w:val="005070EA"/>
    <w:rsid w:val="00507452"/>
    <w:rsid w:val="005075CF"/>
    <w:rsid w:val="00507641"/>
    <w:rsid w:val="00507C82"/>
    <w:rsid w:val="0051105E"/>
    <w:rsid w:val="005112A9"/>
    <w:rsid w:val="00515CA0"/>
    <w:rsid w:val="0051678B"/>
    <w:rsid w:val="00517E82"/>
    <w:rsid w:val="005205EF"/>
    <w:rsid w:val="00520E86"/>
    <w:rsid w:val="00521161"/>
    <w:rsid w:val="00521C0B"/>
    <w:rsid w:val="00521E7D"/>
    <w:rsid w:val="00522751"/>
    <w:rsid w:val="00523412"/>
    <w:rsid w:val="00524DF3"/>
    <w:rsid w:val="005258B2"/>
    <w:rsid w:val="00525937"/>
    <w:rsid w:val="00525F12"/>
    <w:rsid w:val="0052772A"/>
    <w:rsid w:val="00530098"/>
    <w:rsid w:val="00532D27"/>
    <w:rsid w:val="00533370"/>
    <w:rsid w:val="0053524C"/>
    <w:rsid w:val="0053687F"/>
    <w:rsid w:val="00536A21"/>
    <w:rsid w:val="00536DE7"/>
    <w:rsid w:val="00537158"/>
    <w:rsid w:val="005371DE"/>
    <w:rsid w:val="00537333"/>
    <w:rsid w:val="0054040D"/>
    <w:rsid w:val="00541DC3"/>
    <w:rsid w:val="00541ED7"/>
    <w:rsid w:val="00542B44"/>
    <w:rsid w:val="00543075"/>
    <w:rsid w:val="00543168"/>
    <w:rsid w:val="0054374B"/>
    <w:rsid w:val="00544DDE"/>
    <w:rsid w:val="00545495"/>
    <w:rsid w:val="005454D6"/>
    <w:rsid w:val="00545690"/>
    <w:rsid w:val="0054774F"/>
    <w:rsid w:val="005478F6"/>
    <w:rsid w:val="00550466"/>
    <w:rsid w:val="00551059"/>
    <w:rsid w:val="00551D64"/>
    <w:rsid w:val="00552381"/>
    <w:rsid w:val="0055258B"/>
    <w:rsid w:val="00552A38"/>
    <w:rsid w:val="005541F9"/>
    <w:rsid w:val="00555A11"/>
    <w:rsid w:val="0055638B"/>
    <w:rsid w:val="005610D2"/>
    <w:rsid w:val="0056144F"/>
    <w:rsid w:val="005627F3"/>
    <w:rsid w:val="00562B39"/>
    <w:rsid w:val="0056381E"/>
    <w:rsid w:val="00563E17"/>
    <w:rsid w:val="00563F9E"/>
    <w:rsid w:val="00564182"/>
    <w:rsid w:val="0056517F"/>
    <w:rsid w:val="00570AB0"/>
    <w:rsid w:val="005718F4"/>
    <w:rsid w:val="0057277C"/>
    <w:rsid w:val="00572C6C"/>
    <w:rsid w:val="005740EB"/>
    <w:rsid w:val="00574C44"/>
    <w:rsid w:val="005756E0"/>
    <w:rsid w:val="0057651B"/>
    <w:rsid w:val="00577FFD"/>
    <w:rsid w:val="0058052A"/>
    <w:rsid w:val="00580BAD"/>
    <w:rsid w:val="005810BF"/>
    <w:rsid w:val="00581B76"/>
    <w:rsid w:val="00582EDF"/>
    <w:rsid w:val="0058383A"/>
    <w:rsid w:val="00585239"/>
    <w:rsid w:val="005852EC"/>
    <w:rsid w:val="00585DF1"/>
    <w:rsid w:val="00585F54"/>
    <w:rsid w:val="00586420"/>
    <w:rsid w:val="00586D20"/>
    <w:rsid w:val="00587BC4"/>
    <w:rsid w:val="00592720"/>
    <w:rsid w:val="00593545"/>
    <w:rsid w:val="005937B5"/>
    <w:rsid w:val="0059383B"/>
    <w:rsid w:val="005946ED"/>
    <w:rsid w:val="00594701"/>
    <w:rsid w:val="00594A12"/>
    <w:rsid w:val="00594B30"/>
    <w:rsid w:val="00595845"/>
    <w:rsid w:val="00595E1E"/>
    <w:rsid w:val="00595E65"/>
    <w:rsid w:val="00596B07"/>
    <w:rsid w:val="005A0A28"/>
    <w:rsid w:val="005A17C4"/>
    <w:rsid w:val="005A23D0"/>
    <w:rsid w:val="005A2FC4"/>
    <w:rsid w:val="005A33BB"/>
    <w:rsid w:val="005A3442"/>
    <w:rsid w:val="005A57BE"/>
    <w:rsid w:val="005A60FD"/>
    <w:rsid w:val="005B2770"/>
    <w:rsid w:val="005B2820"/>
    <w:rsid w:val="005B2F38"/>
    <w:rsid w:val="005B3972"/>
    <w:rsid w:val="005B3BD5"/>
    <w:rsid w:val="005B3CE0"/>
    <w:rsid w:val="005B40D7"/>
    <w:rsid w:val="005B471F"/>
    <w:rsid w:val="005B639D"/>
    <w:rsid w:val="005B68A1"/>
    <w:rsid w:val="005C07D6"/>
    <w:rsid w:val="005C0A82"/>
    <w:rsid w:val="005C0EB7"/>
    <w:rsid w:val="005C160F"/>
    <w:rsid w:val="005C2C53"/>
    <w:rsid w:val="005C32B8"/>
    <w:rsid w:val="005C32E9"/>
    <w:rsid w:val="005C33E7"/>
    <w:rsid w:val="005C4D42"/>
    <w:rsid w:val="005C4F58"/>
    <w:rsid w:val="005C5900"/>
    <w:rsid w:val="005C68B7"/>
    <w:rsid w:val="005C77C1"/>
    <w:rsid w:val="005C7975"/>
    <w:rsid w:val="005C7AED"/>
    <w:rsid w:val="005C7CCE"/>
    <w:rsid w:val="005D102E"/>
    <w:rsid w:val="005D2670"/>
    <w:rsid w:val="005D32FA"/>
    <w:rsid w:val="005D3C6B"/>
    <w:rsid w:val="005D3F8D"/>
    <w:rsid w:val="005D426B"/>
    <w:rsid w:val="005D5556"/>
    <w:rsid w:val="005D5D33"/>
    <w:rsid w:val="005D62A0"/>
    <w:rsid w:val="005D66E8"/>
    <w:rsid w:val="005D6E50"/>
    <w:rsid w:val="005E1C7D"/>
    <w:rsid w:val="005E20D2"/>
    <w:rsid w:val="005E2B49"/>
    <w:rsid w:val="005E2EF3"/>
    <w:rsid w:val="005E2F6D"/>
    <w:rsid w:val="005E54F6"/>
    <w:rsid w:val="005E5F51"/>
    <w:rsid w:val="005E5FEB"/>
    <w:rsid w:val="005F0C8F"/>
    <w:rsid w:val="005F133B"/>
    <w:rsid w:val="005F1864"/>
    <w:rsid w:val="005F1B8B"/>
    <w:rsid w:val="005F1DEA"/>
    <w:rsid w:val="005F3005"/>
    <w:rsid w:val="005F41B7"/>
    <w:rsid w:val="005F44CE"/>
    <w:rsid w:val="005F45F3"/>
    <w:rsid w:val="005F62B1"/>
    <w:rsid w:val="005F6688"/>
    <w:rsid w:val="005F6D25"/>
    <w:rsid w:val="005F7057"/>
    <w:rsid w:val="005F74FC"/>
    <w:rsid w:val="005F787E"/>
    <w:rsid w:val="005F7B47"/>
    <w:rsid w:val="00600EDC"/>
    <w:rsid w:val="006022E8"/>
    <w:rsid w:val="00602F0A"/>
    <w:rsid w:val="00603F01"/>
    <w:rsid w:val="00604B9A"/>
    <w:rsid w:val="0060558B"/>
    <w:rsid w:val="006064B1"/>
    <w:rsid w:val="00607761"/>
    <w:rsid w:val="00610A7B"/>
    <w:rsid w:val="00610F55"/>
    <w:rsid w:val="00611274"/>
    <w:rsid w:val="00611354"/>
    <w:rsid w:val="00611D62"/>
    <w:rsid w:val="00613439"/>
    <w:rsid w:val="00613BA2"/>
    <w:rsid w:val="00614D06"/>
    <w:rsid w:val="00614F73"/>
    <w:rsid w:val="006154C8"/>
    <w:rsid w:val="006157EC"/>
    <w:rsid w:val="00615F1E"/>
    <w:rsid w:val="0061662C"/>
    <w:rsid w:val="00616E9E"/>
    <w:rsid w:val="006209F2"/>
    <w:rsid w:val="0062239A"/>
    <w:rsid w:val="006227D6"/>
    <w:rsid w:val="0062408C"/>
    <w:rsid w:val="00624F9F"/>
    <w:rsid w:val="0062590D"/>
    <w:rsid w:val="00631CE2"/>
    <w:rsid w:val="00631E46"/>
    <w:rsid w:val="006322C7"/>
    <w:rsid w:val="00632802"/>
    <w:rsid w:val="006341A4"/>
    <w:rsid w:val="00634E5E"/>
    <w:rsid w:val="00634F4F"/>
    <w:rsid w:val="00635ED7"/>
    <w:rsid w:val="0063720A"/>
    <w:rsid w:val="0064136D"/>
    <w:rsid w:val="006417B5"/>
    <w:rsid w:val="0064382E"/>
    <w:rsid w:val="006443FC"/>
    <w:rsid w:val="00644D89"/>
    <w:rsid w:val="00645555"/>
    <w:rsid w:val="00645CDF"/>
    <w:rsid w:val="006462D6"/>
    <w:rsid w:val="006513F5"/>
    <w:rsid w:val="00651F38"/>
    <w:rsid w:val="00652B15"/>
    <w:rsid w:val="00653572"/>
    <w:rsid w:val="00654FAD"/>
    <w:rsid w:val="006551DF"/>
    <w:rsid w:val="0066121B"/>
    <w:rsid w:val="0066212D"/>
    <w:rsid w:val="006625EB"/>
    <w:rsid w:val="006639A9"/>
    <w:rsid w:val="00664438"/>
    <w:rsid w:val="00664D54"/>
    <w:rsid w:val="006655C6"/>
    <w:rsid w:val="00665943"/>
    <w:rsid w:val="006705AC"/>
    <w:rsid w:val="00670E90"/>
    <w:rsid w:val="00671629"/>
    <w:rsid w:val="006728EE"/>
    <w:rsid w:val="006738A0"/>
    <w:rsid w:val="006749C3"/>
    <w:rsid w:val="00675B72"/>
    <w:rsid w:val="00675D51"/>
    <w:rsid w:val="00676CBD"/>
    <w:rsid w:val="006774C6"/>
    <w:rsid w:val="006777A8"/>
    <w:rsid w:val="00677870"/>
    <w:rsid w:val="00680C86"/>
    <w:rsid w:val="00680E18"/>
    <w:rsid w:val="00681147"/>
    <w:rsid w:val="00681ABA"/>
    <w:rsid w:val="00685379"/>
    <w:rsid w:val="006855C1"/>
    <w:rsid w:val="006855EC"/>
    <w:rsid w:val="00686C97"/>
    <w:rsid w:val="00686DD6"/>
    <w:rsid w:val="006876B1"/>
    <w:rsid w:val="006935B0"/>
    <w:rsid w:val="00693B08"/>
    <w:rsid w:val="00694360"/>
    <w:rsid w:val="00696FBE"/>
    <w:rsid w:val="00696FFF"/>
    <w:rsid w:val="006972D9"/>
    <w:rsid w:val="006A084C"/>
    <w:rsid w:val="006A08BE"/>
    <w:rsid w:val="006A1FDE"/>
    <w:rsid w:val="006A22F9"/>
    <w:rsid w:val="006A39A9"/>
    <w:rsid w:val="006A48ED"/>
    <w:rsid w:val="006A4BA7"/>
    <w:rsid w:val="006A5410"/>
    <w:rsid w:val="006A5693"/>
    <w:rsid w:val="006A5A7D"/>
    <w:rsid w:val="006A5BBD"/>
    <w:rsid w:val="006A5E21"/>
    <w:rsid w:val="006A7B79"/>
    <w:rsid w:val="006A7E95"/>
    <w:rsid w:val="006B09BB"/>
    <w:rsid w:val="006B1776"/>
    <w:rsid w:val="006B3411"/>
    <w:rsid w:val="006B3BF6"/>
    <w:rsid w:val="006B4156"/>
    <w:rsid w:val="006B5A72"/>
    <w:rsid w:val="006B746D"/>
    <w:rsid w:val="006B7B30"/>
    <w:rsid w:val="006C1784"/>
    <w:rsid w:val="006C1EFE"/>
    <w:rsid w:val="006C2BD4"/>
    <w:rsid w:val="006C37CC"/>
    <w:rsid w:val="006C468F"/>
    <w:rsid w:val="006C7A3C"/>
    <w:rsid w:val="006D0B5E"/>
    <w:rsid w:val="006D1044"/>
    <w:rsid w:val="006D130E"/>
    <w:rsid w:val="006D135F"/>
    <w:rsid w:val="006D1E7F"/>
    <w:rsid w:val="006D24A3"/>
    <w:rsid w:val="006D3945"/>
    <w:rsid w:val="006D3FC7"/>
    <w:rsid w:val="006D43A1"/>
    <w:rsid w:val="006D5084"/>
    <w:rsid w:val="006D51D9"/>
    <w:rsid w:val="006D6BB0"/>
    <w:rsid w:val="006D7909"/>
    <w:rsid w:val="006D7EA5"/>
    <w:rsid w:val="006E1D73"/>
    <w:rsid w:val="006E2C8B"/>
    <w:rsid w:val="006E2D99"/>
    <w:rsid w:val="006E3687"/>
    <w:rsid w:val="006E41A6"/>
    <w:rsid w:val="006E58CE"/>
    <w:rsid w:val="006E6503"/>
    <w:rsid w:val="006E6DDA"/>
    <w:rsid w:val="006E7A9D"/>
    <w:rsid w:val="006F074B"/>
    <w:rsid w:val="006F09AE"/>
    <w:rsid w:val="006F0EA0"/>
    <w:rsid w:val="006F126A"/>
    <w:rsid w:val="006F2F38"/>
    <w:rsid w:val="006F3554"/>
    <w:rsid w:val="006F3A1D"/>
    <w:rsid w:val="006F3ED5"/>
    <w:rsid w:val="006F59DF"/>
    <w:rsid w:val="006F5D8C"/>
    <w:rsid w:val="006F62CC"/>
    <w:rsid w:val="006F7808"/>
    <w:rsid w:val="006F7D89"/>
    <w:rsid w:val="006F7F77"/>
    <w:rsid w:val="00700244"/>
    <w:rsid w:val="007019D2"/>
    <w:rsid w:val="00701B1A"/>
    <w:rsid w:val="00703548"/>
    <w:rsid w:val="00704BB6"/>
    <w:rsid w:val="00705E01"/>
    <w:rsid w:val="00705FCF"/>
    <w:rsid w:val="00706049"/>
    <w:rsid w:val="007069DD"/>
    <w:rsid w:val="00706F47"/>
    <w:rsid w:val="00707064"/>
    <w:rsid w:val="007073CD"/>
    <w:rsid w:val="007101F7"/>
    <w:rsid w:val="00710FB3"/>
    <w:rsid w:val="007144E2"/>
    <w:rsid w:val="007148FD"/>
    <w:rsid w:val="007160D9"/>
    <w:rsid w:val="00721404"/>
    <w:rsid w:val="0072145E"/>
    <w:rsid w:val="00724905"/>
    <w:rsid w:val="00725EA7"/>
    <w:rsid w:val="00726412"/>
    <w:rsid w:val="007265F7"/>
    <w:rsid w:val="00727B3D"/>
    <w:rsid w:val="007300BA"/>
    <w:rsid w:val="00730520"/>
    <w:rsid w:val="0073055A"/>
    <w:rsid w:val="007307B3"/>
    <w:rsid w:val="0073244D"/>
    <w:rsid w:val="00732BFA"/>
    <w:rsid w:val="0073309A"/>
    <w:rsid w:val="00734310"/>
    <w:rsid w:val="00734B8C"/>
    <w:rsid w:val="00735C43"/>
    <w:rsid w:val="0073623F"/>
    <w:rsid w:val="007365CC"/>
    <w:rsid w:val="00736609"/>
    <w:rsid w:val="0073688C"/>
    <w:rsid w:val="00736D8D"/>
    <w:rsid w:val="0073747B"/>
    <w:rsid w:val="0073783D"/>
    <w:rsid w:val="00741384"/>
    <w:rsid w:val="007415D4"/>
    <w:rsid w:val="00745D53"/>
    <w:rsid w:val="00745F08"/>
    <w:rsid w:val="007472BD"/>
    <w:rsid w:val="007476F7"/>
    <w:rsid w:val="00747FB3"/>
    <w:rsid w:val="00750F0C"/>
    <w:rsid w:val="0075330F"/>
    <w:rsid w:val="0075487D"/>
    <w:rsid w:val="00755A3A"/>
    <w:rsid w:val="007566D7"/>
    <w:rsid w:val="0075797F"/>
    <w:rsid w:val="007579AC"/>
    <w:rsid w:val="0076081D"/>
    <w:rsid w:val="00761541"/>
    <w:rsid w:val="00762E4B"/>
    <w:rsid w:val="00763206"/>
    <w:rsid w:val="007637F9"/>
    <w:rsid w:val="00763A55"/>
    <w:rsid w:val="00763CF6"/>
    <w:rsid w:val="00764C67"/>
    <w:rsid w:val="0076541E"/>
    <w:rsid w:val="007656C1"/>
    <w:rsid w:val="007659D2"/>
    <w:rsid w:val="00766184"/>
    <w:rsid w:val="00766CEE"/>
    <w:rsid w:val="00767AA6"/>
    <w:rsid w:val="00770D44"/>
    <w:rsid w:val="0077182C"/>
    <w:rsid w:val="00773B99"/>
    <w:rsid w:val="00773D51"/>
    <w:rsid w:val="00774B82"/>
    <w:rsid w:val="00774C15"/>
    <w:rsid w:val="00776C95"/>
    <w:rsid w:val="00776F2F"/>
    <w:rsid w:val="007777D6"/>
    <w:rsid w:val="0078021B"/>
    <w:rsid w:val="00780934"/>
    <w:rsid w:val="007832DA"/>
    <w:rsid w:val="00783B93"/>
    <w:rsid w:val="00783EAD"/>
    <w:rsid w:val="007853F6"/>
    <w:rsid w:val="00785EAD"/>
    <w:rsid w:val="00786923"/>
    <w:rsid w:val="0078702C"/>
    <w:rsid w:val="007874F9"/>
    <w:rsid w:val="00787B5D"/>
    <w:rsid w:val="00787EBE"/>
    <w:rsid w:val="00790979"/>
    <w:rsid w:val="0079097C"/>
    <w:rsid w:val="00791252"/>
    <w:rsid w:val="007916DD"/>
    <w:rsid w:val="00794230"/>
    <w:rsid w:val="0079615D"/>
    <w:rsid w:val="007963A1"/>
    <w:rsid w:val="00797020"/>
    <w:rsid w:val="007970DE"/>
    <w:rsid w:val="00797485"/>
    <w:rsid w:val="00797BF9"/>
    <w:rsid w:val="007A0763"/>
    <w:rsid w:val="007A2F1C"/>
    <w:rsid w:val="007A38A0"/>
    <w:rsid w:val="007A5D56"/>
    <w:rsid w:val="007A65F8"/>
    <w:rsid w:val="007A6DB4"/>
    <w:rsid w:val="007A7D38"/>
    <w:rsid w:val="007B0AD7"/>
    <w:rsid w:val="007B0FD9"/>
    <w:rsid w:val="007B182F"/>
    <w:rsid w:val="007B1F66"/>
    <w:rsid w:val="007B2EE0"/>
    <w:rsid w:val="007B33B5"/>
    <w:rsid w:val="007B4D4C"/>
    <w:rsid w:val="007B4F33"/>
    <w:rsid w:val="007B542D"/>
    <w:rsid w:val="007B556B"/>
    <w:rsid w:val="007B5984"/>
    <w:rsid w:val="007B6338"/>
    <w:rsid w:val="007B6B06"/>
    <w:rsid w:val="007B6FE2"/>
    <w:rsid w:val="007B7E23"/>
    <w:rsid w:val="007C1098"/>
    <w:rsid w:val="007C1BB1"/>
    <w:rsid w:val="007C21E9"/>
    <w:rsid w:val="007C2C2E"/>
    <w:rsid w:val="007C3557"/>
    <w:rsid w:val="007C3D5A"/>
    <w:rsid w:val="007C46B6"/>
    <w:rsid w:val="007C4B2F"/>
    <w:rsid w:val="007C769C"/>
    <w:rsid w:val="007D19B8"/>
    <w:rsid w:val="007D2C79"/>
    <w:rsid w:val="007D515D"/>
    <w:rsid w:val="007D53A9"/>
    <w:rsid w:val="007D60A3"/>
    <w:rsid w:val="007D6D68"/>
    <w:rsid w:val="007D78F0"/>
    <w:rsid w:val="007E0240"/>
    <w:rsid w:val="007E17C7"/>
    <w:rsid w:val="007E2679"/>
    <w:rsid w:val="007E27FD"/>
    <w:rsid w:val="007E368C"/>
    <w:rsid w:val="007E3CF7"/>
    <w:rsid w:val="007E4475"/>
    <w:rsid w:val="007E5B9F"/>
    <w:rsid w:val="007E5DE0"/>
    <w:rsid w:val="007E6381"/>
    <w:rsid w:val="007E64DC"/>
    <w:rsid w:val="007E78ED"/>
    <w:rsid w:val="007F01C0"/>
    <w:rsid w:val="007F01FF"/>
    <w:rsid w:val="007F07DB"/>
    <w:rsid w:val="007F10EA"/>
    <w:rsid w:val="007F2174"/>
    <w:rsid w:val="007F2869"/>
    <w:rsid w:val="007F4807"/>
    <w:rsid w:val="007F6550"/>
    <w:rsid w:val="007F69FF"/>
    <w:rsid w:val="007F7ED8"/>
    <w:rsid w:val="007F7FDB"/>
    <w:rsid w:val="0080067F"/>
    <w:rsid w:val="00800DD1"/>
    <w:rsid w:val="00801439"/>
    <w:rsid w:val="00802ADA"/>
    <w:rsid w:val="008040B9"/>
    <w:rsid w:val="00805D37"/>
    <w:rsid w:val="0080615C"/>
    <w:rsid w:val="0080797C"/>
    <w:rsid w:val="0081126D"/>
    <w:rsid w:val="00811364"/>
    <w:rsid w:val="00813C28"/>
    <w:rsid w:val="0081437B"/>
    <w:rsid w:val="00814E8A"/>
    <w:rsid w:val="00814F96"/>
    <w:rsid w:val="008150F9"/>
    <w:rsid w:val="008151C1"/>
    <w:rsid w:val="008153D1"/>
    <w:rsid w:val="00815884"/>
    <w:rsid w:val="00816136"/>
    <w:rsid w:val="0081684B"/>
    <w:rsid w:val="00816F8E"/>
    <w:rsid w:val="00817809"/>
    <w:rsid w:val="008203D2"/>
    <w:rsid w:val="00820AE7"/>
    <w:rsid w:val="00820D9E"/>
    <w:rsid w:val="00823C29"/>
    <w:rsid w:val="00824017"/>
    <w:rsid w:val="00824D6B"/>
    <w:rsid w:val="00824F95"/>
    <w:rsid w:val="00826BED"/>
    <w:rsid w:val="00826DB8"/>
    <w:rsid w:val="00827B4A"/>
    <w:rsid w:val="00831116"/>
    <w:rsid w:val="0083126B"/>
    <w:rsid w:val="008319B1"/>
    <w:rsid w:val="008335F8"/>
    <w:rsid w:val="0083375F"/>
    <w:rsid w:val="00833A60"/>
    <w:rsid w:val="00834628"/>
    <w:rsid w:val="008350D8"/>
    <w:rsid w:val="008352CD"/>
    <w:rsid w:val="00836EC5"/>
    <w:rsid w:val="00840FBA"/>
    <w:rsid w:val="008419A5"/>
    <w:rsid w:val="00842649"/>
    <w:rsid w:val="00843587"/>
    <w:rsid w:val="00845270"/>
    <w:rsid w:val="00846742"/>
    <w:rsid w:val="00846DE6"/>
    <w:rsid w:val="00847BE5"/>
    <w:rsid w:val="00847D52"/>
    <w:rsid w:val="00850E4A"/>
    <w:rsid w:val="00851646"/>
    <w:rsid w:val="00851929"/>
    <w:rsid w:val="008524E6"/>
    <w:rsid w:val="008530B1"/>
    <w:rsid w:val="00853FBF"/>
    <w:rsid w:val="0085591E"/>
    <w:rsid w:val="00855CA3"/>
    <w:rsid w:val="00856028"/>
    <w:rsid w:val="008566DF"/>
    <w:rsid w:val="008575EB"/>
    <w:rsid w:val="00857D7A"/>
    <w:rsid w:val="008608F7"/>
    <w:rsid w:val="00860A32"/>
    <w:rsid w:val="00863E03"/>
    <w:rsid w:val="00865392"/>
    <w:rsid w:val="00865FCF"/>
    <w:rsid w:val="008661F2"/>
    <w:rsid w:val="008675DD"/>
    <w:rsid w:val="00867A6A"/>
    <w:rsid w:val="00867B8A"/>
    <w:rsid w:val="008712DA"/>
    <w:rsid w:val="00873190"/>
    <w:rsid w:val="00874EAB"/>
    <w:rsid w:val="00875B1C"/>
    <w:rsid w:val="008760FF"/>
    <w:rsid w:val="00876A3F"/>
    <w:rsid w:val="00876FD4"/>
    <w:rsid w:val="00880354"/>
    <w:rsid w:val="00882DBE"/>
    <w:rsid w:val="008847BB"/>
    <w:rsid w:val="008855CA"/>
    <w:rsid w:val="008911D6"/>
    <w:rsid w:val="008919F1"/>
    <w:rsid w:val="00892252"/>
    <w:rsid w:val="00892EC3"/>
    <w:rsid w:val="00893778"/>
    <w:rsid w:val="00894182"/>
    <w:rsid w:val="00894FA5"/>
    <w:rsid w:val="008964FB"/>
    <w:rsid w:val="00897832"/>
    <w:rsid w:val="008A007D"/>
    <w:rsid w:val="008A041B"/>
    <w:rsid w:val="008A09F2"/>
    <w:rsid w:val="008A258A"/>
    <w:rsid w:val="008A2895"/>
    <w:rsid w:val="008A3B01"/>
    <w:rsid w:val="008A43B2"/>
    <w:rsid w:val="008A4530"/>
    <w:rsid w:val="008A4CE4"/>
    <w:rsid w:val="008A5687"/>
    <w:rsid w:val="008A5C8E"/>
    <w:rsid w:val="008B1A89"/>
    <w:rsid w:val="008B3376"/>
    <w:rsid w:val="008B42F9"/>
    <w:rsid w:val="008B4A1E"/>
    <w:rsid w:val="008B7810"/>
    <w:rsid w:val="008C0BFB"/>
    <w:rsid w:val="008C1CC5"/>
    <w:rsid w:val="008C209B"/>
    <w:rsid w:val="008C30F6"/>
    <w:rsid w:val="008C4262"/>
    <w:rsid w:val="008C4678"/>
    <w:rsid w:val="008C72E1"/>
    <w:rsid w:val="008C73F7"/>
    <w:rsid w:val="008C7FDE"/>
    <w:rsid w:val="008D03D2"/>
    <w:rsid w:val="008D0631"/>
    <w:rsid w:val="008D1D1A"/>
    <w:rsid w:val="008D26BE"/>
    <w:rsid w:val="008D3632"/>
    <w:rsid w:val="008D4BB5"/>
    <w:rsid w:val="008D521F"/>
    <w:rsid w:val="008D554D"/>
    <w:rsid w:val="008D59FD"/>
    <w:rsid w:val="008D5CE5"/>
    <w:rsid w:val="008D6975"/>
    <w:rsid w:val="008D74CA"/>
    <w:rsid w:val="008D7C21"/>
    <w:rsid w:val="008E01A6"/>
    <w:rsid w:val="008E050E"/>
    <w:rsid w:val="008E1213"/>
    <w:rsid w:val="008E2F58"/>
    <w:rsid w:val="008E336D"/>
    <w:rsid w:val="008E6139"/>
    <w:rsid w:val="008F01FE"/>
    <w:rsid w:val="008F0BC7"/>
    <w:rsid w:val="008F0FEC"/>
    <w:rsid w:val="008F3465"/>
    <w:rsid w:val="008F3964"/>
    <w:rsid w:val="008F4200"/>
    <w:rsid w:val="008F461F"/>
    <w:rsid w:val="008F49F1"/>
    <w:rsid w:val="008F4BEC"/>
    <w:rsid w:val="008F510C"/>
    <w:rsid w:val="00900A46"/>
    <w:rsid w:val="00901636"/>
    <w:rsid w:val="00904050"/>
    <w:rsid w:val="00904604"/>
    <w:rsid w:val="00904BE3"/>
    <w:rsid w:val="009056B1"/>
    <w:rsid w:val="00906114"/>
    <w:rsid w:val="00907B97"/>
    <w:rsid w:val="0091193C"/>
    <w:rsid w:val="0091213F"/>
    <w:rsid w:val="009125BB"/>
    <w:rsid w:val="009132C9"/>
    <w:rsid w:val="0091339E"/>
    <w:rsid w:val="009134DF"/>
    <w:rsid w:val="00913FDC"/>
    <w:rsid w:val="00915D45"/>
    <w:rsid w:val="00916B89"/>
    <w:rsid w:val="00916FB7"/>
    <w:rsid w:val="009174C0"/>
    <w:rsid w:val="009177C8"/>
    <w:rsid w:val="00917A38"/>
    <w:rsid w:val="00917B93"/>
    <w:rsid w:val="00922062"/>
    <w:rsid w:val="00922720"/>
    <w:rsid w:val="00922CB7"/>
    <w:rsid w:val="00923BFE"/>
    <w:rsid w:val="00923F50"/>
    <w:rsid w:val="00924A20"/>
    <w:rsid w:val="00925CF3"/>
    <w:rsid w:val="0093198F"/>
    <w:rsid w:val="00931D8B"/>
    <w:rsid w:val="00932385"/>
    <w:rsid w:val="00932887"/>
    <w:rsid w:val="00932BC7"/>
    <w:rsid w:val="009338FA"/>
    <w:rsid w:val="00935501"/>
    <w:rsid w:val="009356DE"/>
    <w:rsid w:val="00935DA7"/>
    <w:rsid w:val="009430AE"/>
    <w:rsid w:val="0094396B"/>
    <w:rsid w:val="00943F11"/>
    <w:rsid w:val="00945A97"/>
    <w:rsid w:val="00946231"/>
    <w:rsid w:val="0094657C"/>
    <w:rsid w:val="0095095A"/>
    <w:rsid w:val="00950EE5"/>
    <w:rsid w:val="009529F6"/>
    <w:rsid w:val="00954697"/>
    <w:rsid w:val="00954FF1"/>
    <w:rsid w:val="00955267"/>
    <w:rsid w:val="00957019"/>
    <w:rsid w:val="00957659"/>
    <w:rsid w:val="00957E5E"/>
    <w:rsid w:val="0096178D"/>
    <w:rsid w:val="00963E49"/>
    <w:rsid w:val="00964A78"/>
    <w:rsid w:val="00964D32"/>
    <w:rsid w:val="00965658"/>
    <w:rsid w:val="00965906"/>
    <w:rsid w:val="009668AD"/>
    <w:rsid w:val="0096714D"/>
    <w:rsid w:val="00967483"/>
    <w:rsid w:val="009675C4"/>
    <w:rsid w:val="00967C8A"/>
    <w:rsid w:val="00971187"/>
    <w:rsid w:val="009717FD"/>
    <w:rsid w:val="00971C31"/>
    <w:rsid w:val="00972295"/>
    <w:rsid w:val="009731D9"/>
    <w:rsid w:val="00973562"/>
    <w:rsid w:val="009746A5"/>
    <w:rsid w:val="00976664"/>
    <w:rsid w:val="0097754F"/>
    <w:rsid w:val="00977885"/>
    <w:rsid w:val="009779C3"/>
    <w:rsid w:val="00981B68"/>
    <w:rsid w:val="009847F9"/>
    <w:rsid w:val="009849B7"/>
    <w:rsid w:val="00985B89"/>
    <w:rsid w:val="0098687E"/>
    <w:rsid w:val="00986CB9"/>
    <w:rsid w:val="00987DE7"/>
    <w:rsid w:val="009908DD"/>
    <w:rsid w:val="009919E7"/>
    <w:rsid w:val="00991F04"/>
    <w:rsid w:val="0099413B"/>
    <w:rsid w:val="009948DD"/>
    <w:rsid w:val="00994925"/>
    <w:rsid w:val="00995E43"/>
    <w:rsid w:val="00996575"/>
    <w:rsid w:val="00997FA5"/>
    <w:rsid w:val="009A01A9"/>
    <w:rsid w:val="009A256F"/>
    <w:rsid w:val="009A27D3"/>
    <w:rsid w:val="009A3D07"/>
    <w:rsid w:val="009A46C2"/>
    <w:rsid w:val="009A59F3"/>
    <w:rsid w:val="009A5B38"/>
    <w:rsid w:val="009A736D"/>
    <w:rsid w:val="009A77C6"/>
    <w:rsid w:val="009A7F66"/>
    <w:rsid w:val="009B068C"/>
    <w:rsid w:val="009B0D64"/>
    <w:rsid w:val="009B1540"/>
    <w:rsid w:val="009B1605"/>
    <w:rsid w:val="009B20E8"/>
    <w:rsid w:val="009B2473"/>
    <w:rsid w:val="009B2DE0"/>
    <w:rsid w:val="009B2DF6"/>
    <w:rsid w:val="009B364A"/>
    <w:rsid w:val="009B38CF"/>
    <w:rsid w:val="009B6A1B"/>
    <w:rsid w:val="009C0C6C"/>
    <w:rsid w:val="009C2601"/>
    <w:rsid w:val="009C2D35"/>
    <w:rsid w:val="009C36CC"/>
    <w:rsid w:val="009C4337"/>
    <w:rsid w:val="009C75EB"/>
    <w:rsid w:val="009D04A1"/>
    <w:rsid w:val="009D05DE"/>
    <w:rsid w:val="009D0BF7"/>
    <w:rsid w:val="009D14E8"/>
    <w:rsid w:val="009D2FB0"/>
    <w:rsid w:val="009D3343"/>
    <w:rsid w:val="009D34FF"/>
    <w:rsid w:val="009D3773"/>
    <w:rsid w:val="009D3D2A"/>
    <w:rsid w:val="009D43E4"/>
    <w:rsid w:val="009D5D95"/>
    <w:rsid w:val="009D6728"/>
    <w:rsid w:val="009D7777"/>
    <w:rsid w:val="009D7C24"/>
    <w:rsid w:val="009E23E4"/>
    <w:rsid w:val="009E3378"/>
    <w:rsid w:val="009E4BAC"/>
    <w:rsid w:val="009E698A"/>
    <w:rsid w:val="009E6AE6"/>
    <w:rsid w:val="009E7625"/>
    <w:rsid w:val="009E7B42"/>
    <w:rsid w:val="009E7EA3"/>
    <w:rsid w:val="009F141C"/>
    <w:rsid w:val="009F1424"/>
    <w:rsid w:val="009F15BB"/>
    <w:rsid w:val="009F35BD"/>
    <w:rsid w:val="009F469F"/>
    <w:rsid w:val="009F4DD5"/>
    <w:rsid w:val="009F5881"/>
    <w:rsid w:val="009F7576"/>
    <w:rsid w:val="009F7FEF"/>
    <w:rsid w:val="00A01095"/>
    <w:rsid w:val="00A0259C"/>
    <w:rsid w:val="00A0263D"/>
    <w:rsid w:val="00A02C5E"/>
    <w:rsid w:val="00A036F7"/>
    <w:rsid w:val="00A043B5"/>
    <w:rsid w:val="00A06D8E"/>
    <w:rsid w:val="00A07247"/>
    <w:rsid w:val="00A0745E"/>
    <w:rsid w:val="00A07E16"/>
    <w:rsid w:val="00A07E6E"/>
    <w:rsid w:val="00A112E0"/>
    <w:rsid w:val="00A114B8"/>
    <w:rsid w:val="00A11CB7"/>
    <w:rsid w:val="00A11F8F"/>
    <w:rsid w:val="00A137A9"/>
    <w:rsid w:val="00A1533A"/>
    <w:rsid w:val="00A15A8B"/>
    <w:rsid w:val="00A15AFF"/>
    <w:rsid w:val="00A16673"/>
    <w:rsid w:val="00A20333"/>
    <w:rsid w:val="00A205E7"/>
    <w:rsid w:val="00A21040"/>
    <w:rsid w:val="00A212AF"/>
    <w:rsid w:val="00A21550"/>
    <w:rsid w:val="00A2276D"/>
    <w:rsid w:val="00A23635"/>
    <w:rsid w:val="00A24158"/>
    <w:rsid w:val="00A2476C"/>
    <w:rsid w:val="00A25B79"/>
    <w:rsid w:val="00A304E1"/>
    <w:rsid w:val="00A30F3C"/>
    <w:rsid w:val="00A31650"/>
    <w:rsid w:val="00A32017"/>
    <w:rsid w:val="00A3289C"/>
    <w:rsid w:val="00A34A8B"/>
    <w:rsid w:val="00A36274"/>
    <w:rsid w:val="00A37787"/>
    <w:rsid w:val="00A37A67"/>
    <w:rsid w:val="00A37B79"/>
    <w:rsid w:val="00A406E7"/>
    <w:rsid w:val="00A4083B"/>
    <w:rsid w:val="00A40FDA"/>
    <w:rsid w:val="00A4369F"/>
    <w:rsid w:val="00A43C9C"/>
    <w:rsid w:val="00A447E6"/>
    <w:rsid w:val="00A45148"/>
    <w:rsid w:val="00A453BA"/>
    <w:rsid w:val="00A46877"/>
    <w:rsid w:val="00A46D09"/>
    <w:rsid w:val="00A474FC"/>
    <w:rsid w:val="00A5205F"/>
    <w:rsid w:val="00A520A9"/>
    <w:rsid w:val="00A5237F"/>
    <w:rsid w:val="00A52D6E"/>
    <w:rsid w:val="00A5310E"/>
    <w:rsid w:val="00A53613"/>
    <w:rsid w:val="00A539A0"/>
    <w:rsid w:val="00A55B54"/>
    <w:rsid w:val="00A55DD4"/>
    <w:rsid w:val="00A56586"/>
    <w:rsid w:val="00A56EF5"/>
    <w:rsid w:val="00A57244"/>
    <w:rsid w:val="00A575C1"/>
    <w:rsid w:val="00A577C5"/>
    <w:rsid w:val="00A57ED5"/>
    <w:rsid w:val="00A57EE8"/>
    <w:rsid w:val="00A60A4F"/>
    <w:rsid w:val="00A621BD"/>
    <w:rsid w:val="00A62811"/>
    <w:rsid w:val="00A62846"/>
    <w:rsid w:val="00A628A0"/>
    <w:rsid w:val="00A6367C"/>
    <w:rsid w:val="00A63B19"/>
    <w:rsid w:val="00A63E09"/>
    <w:rsid w:val="00A63EA4"/>
    <w:rsid w:val="00A642E7"/>
    <w:rsid w:val="00A6618D"/>
    <w:rsid w:val="00A66734"/>
    <w:rsid w:val="00A6686A"/>
    <w:rsid w:val="00A66EAB"/>
    <w:rsid w:val="00A67109"/>
    <w:rsid w:val="00A671A7"/>
    <w:rsid w:val="00A713E0"/>
    <w:rsid w:val="00A716FF"/>
    <w:rsid w:val="00A7266D"/>
    <w:rsid w:val="00A729AB"/>
    <w:rsid w:val="00A73C38"/>
    <w:rsid w:val="00A73DB8"/>
    <w:rsid w:val="00A7449C"/>
    <w:rsid w:val="00A7563B"/>
    <w:rsid w:val="00A76050"/>
    <w:rsid w:val="00A76D8A"/>
    <w:rsid w:val="00A77474"/>
    <w:rsid w:val="00A77BE7"/>
    <w:rsid w:val="00A77E8D"/>
    <w:rsid w:val="00A8065B"/>
    <w:rsid w:val="00A8071D"/>
    <w:rsid w:val="00A818A0"/>
    <w:rsid w:val="00A82C84"/>
    <w:rsid w:val="00A843F9"/>
    <w:rsid w:val="00A8682D"/>
    <w:rsid w:val="00A872AC"/>
    <w:rsid w:val="00A879B3"/>
    <w:rsid w:val="00A87FC5"/>
    <w:rsid w:val="00A923AE"/>
    <w:rsid w:val="00A92E7A"/>
    <w:rsid w:val="00A92ED9"/>
    <w:rsid w:val="00A9497D"/>
    <w:rsid w:val="00A94F02"/>
    <w:rsid w:val="00A9514A"/>
    <w:rsid w:val="00A9564A"/>
    <w:rsid w:val="00A95D58"/>
    <w:rsid w:val="00A95F48"/>
    <w:rsid w:val="00A962B2"/>
    <w:rsid w:val="00AA23F9"/>
    <w:rsid w:val="00AA2A49"/>
    <w:rsid w:val="00AA4693"/>
    <w:rsid w:val="00AA4B66"/>
    <w:rsid w:val="00AA5171"/>
    <w:rsid w:val="00AA6C87"/>
    <w:rsid w:val="00AA7A4F"/>
    <w:rsid w:val="00AB3634"/>
    <w:rsid w:val="00AB3EF5"/>
    <w:rsid w:val="00AB6905"/>
    <w:rsid w:val="00AB6F70"/>
    <w:rsid w:val="00AC0D24"/>
    <w:rsid w:val="00AC116E"/>
    <w:rsid w:val="00AC1278"/>
    <w:rsid w:val="00AC249F"/>
    <w:rsid w:val="00AC365F"/>
    <w:rsid w:val="00AC7945"/>
    <w:rsid w:val="00AC7FD6"/>
    <w:rsid w:val="00AD1F89"/>
    <w:rsid w:val="00AD2083"/>
    <w:rsid w:val="00AD20E5"/>
    <w:rsid w:val="00AD284B"/>
    <w:rsid w:val="00AD287B"/>
    <w:rsid w:val="00AD37B7"/>
    <w:rsid w:val="00AD3964"/>
    <w:rsid w:val="00AD3DAC"/>
    <w:rsid w:val="00AD404D"/>
    <w:rsid w:val="00AD4AD9"/>
    <w:rsid w:val="00AD55DB"/>
    <w:rsid w:val="00AD6645"/>
    <w:rsid w:val="00AD6745"/>
    <w:rsid w:val="00AD72D6"/>
    <w:rsid w:val="00AD77DD"/>
    <w:rsid w:val="00AD7D5C"/>
    <w:rsid w:val="00AE4407"/>
    <w:rsid w:val="00AE4705"/>
    <w:rsid w:val="00AE73F6"/>
    <w:rsid w:val="00AF0DA2"/>
    <w:rsid w:val="00AF12A8"/>
    <w:rsid w:val="00AF2E09"/>
    <w:rsid w:val="00AF33E0"/>
    <w:rsid w:val="00AF37D8"/>
    <w:rsid w:val="00AF3C63"/>
    <w:rsid w:val="00AF53C4"/>
    <w:rsid w:val="00AF5436"/>
    <w:rsid w:val="00AF6ABE"/>
    <w:rsid w:val="00AF7939"/>
    <w:rsid w:val="00B0006D"/>
    <w:rsid w:val="00B011B5"/>
    <w:rsid w:val="00B01662"/>
    <w:rsid w:val="00B01A6B"/>
    <w:rsid w:val="00B02DCA"/>
    <w:rsid w:val="00B035A6"/>
    <w:rsid w:val="00B03D83"/>
    <w:rsid w:val="00B045B4"/>
    <w:rsid w:val="00B065A3"/>
    <w:rsid w:val="00B069B9"/>
    <w:rsid w:val="00B10106"/>
    <w:rsid w:val="00B10371"/>
    <w:rsid w:val="00B12597"/>
    <w:rsid w:val="00B13357"/>
    <w:rsid w:val="00B141D3"/>
    <w:rsid w:val="00B14BBC"/>
    <w:rsid w:val="00B15058"/>
    <w:rsid w:val="00B15676"/>
    <w:rsid w:val="00B16606"/>
    <w:rsid w:val="00B16707"/>
    <w:rsid w:val="00B17241"/>
    <w:rsid w:val="00B21DEB"/>
    <w:rsid w:val="00B222FF"/>
    <w:rsid w:val="00B236CB"/>
    <w:rsid w:val="00B23BD4"/>
    <w:rsid w:val="00B254D3"/>
    <w:rsid w:val="00B30959"/>
    <w:rsid w:val="00B32ADC"/>
    <w:rsid w:val="00B3307D"/>
    <w:rsid w:val="00B33F71"/>
    <w:rsid w:val="00B3460E"/>
    <w:rsid w:val="00B4076E"/>
    <w:rsid w:val="00B4220B"/>
    <w:rsid w:val="00B43BC9"/>
    <w:rsid w:val="00B44E80"/>
    <w:rsid w:val="00B455F4"/>
    <w:rsid w:val="00B45B92"/>
    <w:rsid w:val="00B46022"/>
    <w:rsid w:val="00B46AAB"/>
    <w:rsid w:val="00B46F9A"/>
    <w:rsid w:val="00B47474"/>
    <w:rsid w:val="00B5047D"/>
    <w:rsid w:val="00B50729"/>
    <w:rsid w:val="00B5433B"/>
    <w:rsid w:val="00B54C0F"/>
    <w:rsid w:val="00B55CF9"/>
    <w:rsid w:val="00B55D24"/>
    <w:rsid w:val="00B56246"/>
    <w:rsid w:val="00B56B74"/>
    <w:rsid w:val="00B57404"/>
    <w:rsid w:val="00B57B68"/>
    <w:rsid w:val="00B60009"/>
    <w:rsid w:val="00B60C91"/>
    <w:rsid w:val="00B62372"/>
    <w:rsid w:val="00B62EB6"/>
    <w:rsid w:val="00B6372B"/>
    <w:rsid w:val="00B63D70"/>
    <w:rsid w:val="00B6592B"/>
    <w:rsid w:val="00B6634A"/>
    <w:rsid w:val="00B67C9C"/>
    <w:rsid w:val="00B702F6"/>
    <w:rsid w:val="00B70581"/>
    <w:rsid w:val="00B714E8"/>
    <w:rsid w:val="00B7226D"/>
    <w:rsid w:val="00B72DE9"/>
    <w:rsid w:val="00B72F66"/>
    <w:rsid w:val="00B72F9F"/>
    <w:rsid w:val="00B73899"/>
    <w:rsid w:val="00B75156"/>
    <w:rsid w:val="00B75490"/>
    <w:rsid w:val="00B75847"/>
    <w:rsid w:val="00B75EF7"/>
    <w:rsid w:val="00B767E6"/>
    <w:rsid w:val="00B80575"/>
    <w:rsid w:val="00B80E32"/>
    <w:rsid w:val="00B83D6C"/>
    <w:rsid w:val="00B84D8D"/>
    <w:rsid w:val="00B85AA7"/>
    <w:rsid w:val="00B85DFC"/>
    <w:rsid w:val="00B9087C"/>
    <w:rsid w:val="00B90B84"/>
    <w:rsid w:val="00B90DE1"/>
    <w:rsid w:val="00B912BC"/>
    <w:rsid w:val="00B92480"/>
    <w:rsid w:val="00B940F6"/>
    <w:rsid w:val="00B95752"/>
    <w:rsid w:val="00B967E9"/>
    <w:rsid w:val="00B9736D"/>
    <w:rsid w:val="00B97377"/>
    <w:rsid w:val="00B97763"/>
    <w:rsid w:val="00B97A06"/>
    <w:rsid w:val="00B97D1F"/>
    <w:rsid w:val="00BA09D5"/>
    <w:rsid w:val="00BA0B22"/>
    <w:rsid w:val="00BA2712"/>
    <w:rsid w:val="00BA2FEA"/>
    <w:rsid w:val="00BA4E60"/>
    <w:rsid w:val="00BA5CF3"/>
    <w:rsid w:val="00BA658C"/>
    <w:rsid w:val="00BA7EFF"/>
    <w:rsid w:val="00BB0D7E"/>
    <w:rsid w:val="00BB0F3C"/>
    <w:rsid w:val="00BB1355"/>
    <w:rsid w:val="00BB2667"/>
    <w:rsid w:val="00BB5B46"/>
    <w:rsid w:val="00BB6B5B"/>
    <w:rsid w:val="00BB7B32"/>
    <w:rsid w:val="00BC01B3"/>
    <w:rsid w:val="00BC0EB9"/>
    <w:rsid w:val="00BC16A3"/>
    <w:rsid w:val="00BC24D4"/>
    <w:rsid w:val="00BC2AA5"/>
    <w:rsid w:val="00BC2FF9"/>
    <w:rsid w:val="00BC3591"/>
    <w:rsid w:val="00BC3B83"/>
    <w:rsid w:val="00BC3C4E"/>
    <w:rsid w:val="00BC4982"/>
    <w:rsid w:val="00BC4C12"/>
    <w:rsid w:val="00BC70AD"/>
    <w:rsid w:val="00BC760F"/>
    <w:rsid w:val="00BC7803"/>
    <w:rsid w:val="00BC78BF"/>
    <w:rsid w:val="00BD0E42"/>
    <w:rsid w:val="00BD1DCC"/>
    <w:rsid w:val="00BD2713"/>
    <w:rsid w:val="00BD3216"/>
    <w:rsid w:val="00BD4958"/>
    <w:rsid w:val="00BD4FE5"/>
    <w:rsid w:val="00BD69D4"/>
    <w:rsid w:val="00BD6B62"/>
    <w:rsid w:val="00BD6DE4"/>
    <w:rsid w:val="00BE03A6"/>
    <w:rsid w:val="00BE0C63"/>
    <w:rsid w:val="00BE11E9"/>
    <w:rsid w:val="00BE130D"/>
    <w:rsid w:val="00BE14EE"/>
    <w:rsid w:val="00BE1A9F"/>
    <w:rsid w:val="00BE1B0D"/>
    <w:rsid w:val="00BE2C93"/>
    <w:rsid w:val="00BE2F41"/>
    <w:rsid w:val="00BE31CF"/>
    <w:rsid w:val="00BE43C9"/>
    <w:rsid w:val="00BE47C8"/>
    <w:rsid w:val="00BE4AA1"/>
    <w:rsid w:val="00BE5663"/>
    <w:rsid w:val="00BE785B"/>
    <w:rsid w:val="00BE7880"/>
    <w:rsid w:val="00BE7EDD"/>
    <w:rsid w:val="00BF0F56"/>
    <w:rsid w:val="00BF4EEA"/>
    <w:rsid w:val="00BF54A3"/>
    <w:rsid w:val="00BF56D9"/>
    <w:rsid w:val="00BF684A"/>
    <w:rsid w:val="00BF7291"/>
    <w:rsid w:val="00BF7A4F"/>
    <w:rsid w:val="00C00226"/>
    <w:rsid w:val="00C008F7"/>
    <w:rsid w:val="00C01555"/>
    <w:rsid w:val="00C01597"/>
    <w:rsid w:val="00C016A6"/>
    <w:rsid w:val="00C01B24"/>
    <w:rsid w:val="00C01B89"/>
    <w:rsid w:val="00C02163"/>
    <w:rsid w:val="00C02D5D"/>
    <w:rsid w:val="00C03573"/>
    <w:rsid w:val="00C038EA"/>
    <w:rsid w:val="00C05493"/>
    <w:rsid w:val="00C057BE"/>
    <w:rsid w:val="00C058BF"/>
    <w:rsid w:val="00C07959"/>
    <w:rsid w:val="00C07B79"/>
    <w:rsid w:val="00C113CB"/>
    <w:rsid w:val="00C12108"/>
    <w:rsid w:val="00C12848"/>
    <w:rsid w:val="00C13033"/>
    <w:rsid w:val="00C16488"/>
    <w:rsid w:val="00C20AA9"/>
    <w:rsid w:val="00C237F5"/>
    <w:rsid w:val="00C239B1"/>
    <w:rsid w:val="00C250E5"/>
    <w:rsid w:val="00C25ABD"/>
    <w:rsid w:val="00C26CA6"/>
    <w:rsid w:val="00C272DE"/>
    <w:rsid w:val="00C2753A"/>
    <w:rsid w:val="00C3044B"/>
    <w:rsid w:val="00C30998"/>
    <w:rsid w:val="00C309C2"/>
    <w:rsid w:val="00C30BAA"/>
    <w:rsid w:val="00C30FA4"/>
    <w:rsid w:val="00C317F5"/>
    <w:rsid w:val="00C31E12"/>
    <w:rsid w:val="00C339DF"/>
    <w:rsid w:val="00C34905"/>
    <w:rsid w:val="00C34C66"/>
    <w:rsid w:val="00C35123"/>
    <w:rsid w:val="00C368B6"/>
    <w:rsid w:val="00C369A1"/>
    <w:rsid w:val="00C37013"/>
    <w:rsid w:val="00C37F09"/>
    <w:rsid w:val="00C4032C"/>
    <w:rsid w:val="00C40DE4"/>
    <w:rsid w:val="00C414FA"/>
    <w:rsid w:val="00C42827"/>
    <w:rsid w:val="00C442EB"/>
    <w:rsid w:val="00C44B05"/>
    <w:rsid w:val="00C45ED7"/>
    <w:rsid w:val="00C463F8"/>
    <w:rsid w:val="00C472CB"/>
    <w:rsid w:val="00C500C8"/>
    <w:rsid w:val="00C5134B"/>
    <w:rsid w:val="00C52224"/>
    <w:rsid w:val="00C527D7"/>
    <w:rsid w:val="00C52934"/>
    <w:rsid w:val="00C543EC"/>
    <w:rsid w:val="00C5491B"/>
    <w:rsid w:val="00C54FEB"/>
    <w:rsid w:val="00C55928"/>
    <w:rsid w:val="00C55AB0"/>
    <w:rsid w:val="00C56D40"/>
    <w:rsid w:val="00C56D4A"/>
    <w:rsid w:val="00C56ECE"/>
    <w:rsid w:val="00C60478"/>
    <w:rsid w:val="00C609DD"/>
    <w:rsid w:val="00C61013"/>
    <w:rsid w:val="00C629C4"/>
    <w:rsid w:val="00C62A9E"/>
    <w:rsid w:val="00C65B9C"/>
    <w:rsid w:val="00C65F27"/>
    <w:rsid w:val="00C6633C"/>
    <w:rsid w:val="00C66B07"/>
    <w:rsid w:val="00C679DE"/>
    <w:rsid w:val="00C7197B"/>
    <w:rsid w:val="00C72D05"/>
    <w:rsid w:val="00C7351F"/>
    <w:rsid w:val="00C73C9E"/>
    <w:rsid w:val="00C74945"/>
    <w:rsid w:val="00C749DA"/>
    <w:rsid w:val="00C76D70"/>
    <w:rsid w:val="00C77940"/>
    <w:rsid w:val="00C809BA"/>
    <w:rsid w:val="00C81906"/>
    <w:rsid w:val="00C83E31"/>
    <w:rsid w:val="00C87340"/>
    <w:rsid w:val="00C904B7"/>
    <w:rsid w:val="00C90FCB"/>
    <w:rsid w:val="00C91AD7"/>
    <w:rsid w:val="00C921AA"/>
    <w:rsid w:val="00C97FCF"/>
    <w:rsid w:val="00CA1BCF"/>
    <w:rsid w:val="00CA2679"/>
    <w:rsid w:val="00CA281E"/>
    <w:rsid w:val="00CA2955"/>
    <w:rsid w:val="00CA2A26"/>
    <w:rsid w:val="00CA42F4"/>
    <w:rsid w:val="00CA48E3"/>
    <w:rsid w:val="00CA5717"/>
    <w:rsid w:val="00CA5F31"/>
    <w:rsid w:val="00CB0D2F"/>
    <w:rsid w:val="00CB1311"/>
    <w:rsid w:val="00CB269D"/>
    <w:rsid w:val="00CB58BE"/>
    <w:rsid w:val="00CB5AD0"/>
    <w:rsid w:val="00CB5E8C"/>
    <w:rsid w:val="00CB63DA"/>
    <w:rsid w:val="00CB712B"/>
    <w:rsid w:val="00CB723A"/>
    <w:rsid w:val="00CC1609"/>
    <w:rsid w:val="00CC1B6E"/>
    <w:rsid w:val="00CC1D85"/>
    <w:rsid w:val="00CC1FCA"/>
    <w:rsid w:val="00CC21E5"/>
    <w:rsid w:val="00CC5E6C"/>
    <w:rsid w:val="00CC65CC"/>
    <w:rsid w:val="00CC6824"/>
    <w:rsid w:val="00CC7004"/>
    <w:rsid w:val="00CD0276"/>
    <w:rsid w:val="00CD1323"/>
    <w:rsid w:val="00CD1833"/>
    <w:rsid w:val="00CD21B9"/>
    <w:rsid w:val="00CD27A2"/>
    <w:rsid w:val="00CD2806"/>
    <w:rsid w:val="00CD360E"/>
    <w:rsid w:val="00CD3E72"/>
    <w:rsid w:val="00CD4D0E"/>
    <w:rsid w:val="00CD5770"/>
    <w:rsid w:val="00CD59B7"/>
    <w:rsid w:val="00CD65FE"/>
    <w:rsid w:val="00CD6793"/>
    <w:rsid w:val="00CD6977"/>
    <w:rsid w:val="00CD7B27"/>
    <w:rsid w:val="00CD7CFD"/>
    <w:rsid w:val="00CD7DCA"/>
    <w:rsid w:val="00CD7FCD"/>
    <w:rsid w:val="00CE0BEC"/>
    <w:rsid w:val="00CE0E91"/>
    <w:rsid w:val="00CE222F"/>
    <w:rsid w:val="00CE2558"/>
    <w:rsid w:val="00CE2ABC"/>
    <w:rsid w:val="00CE304B"/>
    <w:rsid w:val="00CE3A30"/>
    <w:rsid w:val="00CE3A37"/>
    <w:rsid w:val="00CE41ED"/>
    <w:rsid w:val="00CE4FF5"/>
    <w:rsid w:val="00CE5334"/>
    <w:rsid w:val="00CE67AB"/>
    <w:rsid w:val="00CE6F20"/>
    <w:rsid w:val="00CE6F73"/>
    <w:rsid w:val="00CE774E"/>
    <w:rsid w:val="00CF0A06"/>
    <w:rsid w:val="00CF10E2"/>
    <w:rsid w:val="00D016B7"/>
    <w:rsid w:val="00D01E09"/>
    <w:rsid w:val="00D02205"/>
    <w:rsid w:val="00D0266B"/>
    <w:rsid w:val="00D0333F"/>
    <w:rsid w:val="00D0398C"/>
    <w:rsid w:val="00D0464C"/>
    <w:rsid w:val="00D05966"/>
    <w:rsid w:val="00D05A55"/>
    <w:rsid w:val="00D06782"/>
    <w:rsid w:val="00D0680D"/>
    <w:rsid w:val="00D06F18"/>
    <w:rsid w:val="00D07A1E"/>
    <w:rsid w:val="00D1085C"/>
    <w:rsid w:val="00D109A5"/>
    <w:rsid w:val="00D1112E"/>
    <w:rsid w:val="00D11522"/>
    <w:rsid w:val="00D11BF4"/>
    <w:rsid w:val="00D12304"/>
    <w:rsid w:val="00D14144"/>
    <w:rsid w:val="00D1439A"/>
    <w:rsid w:val="00D14A5C"/>
    <w:rsid w:val="00D15793"/>
    <w:rsid w:val="00D15DBE"/>
    <w:rsid w:val="00D17596"/>
    <w:rsid w:val="00D1788F"/>
    <w:rsid w:val="00D17F47"/>
    <w:rsid w:val="00D2219E"/>
    <w:rsid w:val="00D24682"/>
    <w:rsid w:val="00D24820"/>
    <w:rsid w:val="00D26262"/>
    <w:rsid w:val="00D309B4"/>
    <w:rsid w:val="00D30F5F"/>
    <w:rsid w:val="00D3115C"/>
    <w:rsid w:val="00D3227E"/>
    <w:rsid w:val="00D322D3"/>
    <w:rsid w:val="00D33F2F"/>
    <w:rsid w:val="00D34304"/>
    <w:rsid w:val="00D34755"/>
    <w:rsid w:val="00D34910"/>
    <w:rsid w:val="00D35831"/>
    <w:rsid w:val="00D406C1"/>
    <w:rsid w:val="00D40E48"/>
    <w:rsid w:val="00D41007"/>
    <w:rsid w:val="00D41DEF"/>
    <w:rsid w:val="00D43A14"/>
    <w:rsid w:val="00D44E93"/>
    <w:rsid w:val="00D4510D"/>
    <w:rsid w:val="00D463A7"/>
    <w:rsid w:val="00D47303"/>
    <w:rsid w:val="00D47462"/>
    <w:rsid w:val="00D51618"/>
    <w:rsid w:val="00D52226"/>
    <w:rsid w:val="00D52367"/>
    <w:rsid w:val="00D52B30"/>
    <w:rsid w:val="00D53202"/>
    <w:rsid w:val="00D537D6"/>
    <w:rsid w:val="00D53998"/>
    <w:rsid w:val="00D546CD"/>
    <w:rsid w:val="00D54749"/>
    <w:rsid w:val="00D54A3D"/>
    <w:rsid w:val="00D551DA"/>
    <w:rsid w:val="00D55850"/>
    <w:rsid w:val="00D57EF0"/>
    <w:rsid w:val="00D6004F"/>
    <w:rsid w:val="00D60769"/>
    <w:rsid w:val="00D617E7"/>
    <w:rsid w:val="00D6278C"/>
    <w:rsid w:val="00D6331E"/>
    <w:rsid w:val="00D63403"/>
    <w:rsid w:val="00D635FA"/>
    <w:rsid w:val="00D63628"/>
    <w:rsid w:val="00D64C90"/>
    <w:rsid w:val="00D65600"/>
    <w:rsid w:val="00D661AB"/>
    <w:rsid w:val="00D661D3"/>
    <w:rsid w:val="00D67460"/>
    <w:rsid w:val="00D67B4F"/>
    <w:rsid w:val="00D7191C"/>
    <w:rsid w:val="00D720C8"/>
    <w:rsid w:val="00D72EE6"/>
    <w:rsid w:val="00D741D6"/>
    <w:rsid w:val="00D74FD0"/>
    <w:rsid w:val="00D755B6"/>
    <w:rsid w:val="00D75925"/>
    <w:rsid w:val="00D760D9"/>
    <w:rsid w:val="00D76D2F"/>
    <w:rsid w:val="00D772E4"/>
    <w:rsid w:val="00D80F06"/>
    <w:rsid w:val="00D81401"/>
    <w:rsid w:val="00D81DE3"/>
    <w:rsid w:val="00D8277C"/>
    <w:rsid w:val="00D8433F"/>
    <w:rsid w:val="00D84EFD"/>
    <w:rsid w:val="00D8634D"/>
    <w:rsid w:val="00D90168"/>
    <w:rsid w:val="00D90FB7"/>
    <w:rsid w:val="00D91758"/>
    <w:rsid w:val="00D93695"/>
    <w:rsid w:val="00D93AC5"/>
    <w:rsid w:val="00D958AB"/>
    <w:rsid w:val="00D958E4"/>
    <w:rsid w:val="00D961DE"/>
    <w:rsid w:val="00D969EC"/>
    <w:rsid w:val="00D96E86"/>
    <w:rsid w:val="00DA2FCF"/>
    <w:rsid w:val="00DA3AB8"/>
    <w:rsid w:val="00DA6EEB"/>
    <w:rsid w:val="00DA7096"/>
    <w:rsid w:val="00DB08F8"/>
    <w:rsid w:val="00DB0D53"/>
    <w:rsid w:val="00DB2490"/>
    <w:rsid w:val="00DB5226"/>
    <w:rsid w:val="00DB53C6"/>
    <w:rsid w:val="00DB5C8E"/>
    <w:rsid w:val="00DB6E34"/>
    <w:rsid w:val="00DC011C"/>
    <w:rsid w:val="00DC115F"/>
    <w:rsid w:val="00DC1930"/>
    <w:rsid w:val="00DC3675"/>
    <w:rsid w:val="00DC5732"/>
    <w:rsid w:val="00DC6450"/>
    <w:rsid w:val="00DC6725"/>
    <w:rsid w:val="00DC6D44"/>
    <w:rsid w:val="00DC73F3"/>
    <w:rsid w:val="00DD0573"/>
    <w:rsid w:val="00DD1BAA"/>
    <w:rsid w:val="00DD27AE"/>
    <w:rsid w:val="00DD2FE3"/>
    <w:rsid w:val="00DD32BF"/>
    <w:rsid w:val="00DD32D3"/>
    <w:rsid w:val="00DD356D"/>
    <w:rsid w:val="00DD5B86"/>
    <w:rsid w:val="00DD5C63"/>
    <w:rsid w:val="00DD74F8"/>
    <w:rsid w:val="00DE1925"/>
    <w:rsid w:val="00DE29EB"/>
    <w:rsid w:val="00DE35BE"/>
    <w:rsid w:val="00DE36CF"/>
    <w:rsid w:val="00DE3965"/>
    <w:rsid w:val="00DE3ABA"/>
    <w:rsid w:val="00DE4149"/>
    <w:rsid w:val="00DE431A"/>
    <w:rsid w:val="00DE49F3"/>
    <w:rsid w:val="00DE66AB"/>
    <w:rsid w:val="00DE6888"/>
    <w:rsid w:val="00DE736B"/>
    <w:rsid w:val="00DE78D7"/>
    <w:rsid w:val="00DE7925"/>
    <w:rsid w:val="00DF00B2"/>
    <w:rsid w:val="00DF014D"/>
    <w:rsid w:val="00DF0FB5"/>
    <w:rsid w:val="00DF11A0"/>
    <w:rsid w:val="00DF1306"/>
    <w:rsid w:val="00DF40BB"/>
    <w:rsid w:val="00DF4A02"/>
    <w:rsid w:val="00DF5E66"/>
    <w:rsid w:val="00DF793D"/>
    <w:rsid w:val="00E0117A"/>
    <w:rsid w:val="00E03C4D"/>
    <w:rsid w:val="00E04697"/>
    <w:rsid w:val="00E05416"/>
    <w:rsid w:val="00E06534"/>
    <w:rsid w:val="00E0657C"/>
    <w:rsid w:val="00E0726E"/>
    <w:rsid w:val="00E1056C"/>
    <w:rsid w:val="00E10A99"/>
    <w:rsid w:val="00E10D7A"/>
    <w:rsid w:val="00E10EB8"/>
    <w:rsid w:val="00E11099"/>
    <w:rsid w:val="00E112EC"/>
    <w:rsid w:val="00E127DE"/>
    <w:rsid w:val="00E131F3"/>
    <w:rsid w:val="00E1382A"/>
    <w:rsid w:val="00E1420C"/>
    <w:rsid w:val="00E14F79"/>
    <w:rsid w:val="00E158D8"/>
    <w:rsid w:val="00E173DA"/>
    <w:rsid w:val="00E21CA8"/>
    <w:rsid w:val="00E224CC"/>
    <w:rsid w:val="00E22F41"/>
    <w:rsid w:val="00E23D9D"/>
    <w:rsid w:val="00E24985"/>
    <w:rsid w:val="00E24A55"/>
    <w:rsid w:val="00E24F53"/>
    <w:rsid w:val="00E263E1"/>
    <w:rsid w:val="00E278AC"/>
    <w:rsid w:val="00E30484"/>
    <w:rsid w:val="00E30A53"/>
    <w:rsid w:val="00E31CF6"/>
    <w:rsid w:val="00E31F5D"/>
    <w:rsid w:val="00E32B52"/>
    <w:rsid w:val="00E348E6"/>
    <w:rsid w:val="00E3501E"/>
    <w:rsid w:val="00E35455"/>
    <w:rsid w:val="00E361CF"/>
    <w:rsid w:val="00E36A1C"/>
    <w:rsid w:val="00E37EF0"/>
    <w:rsid w:val="00E408AD"/>
    <w:rsid w:val="00E4173F"/>
    <w:rsid w:val="00E4178F"/>
    <w:rsid w:val="00E42AFF"/>
    <w:rsid w:val="00E43110"/>
    <w:rsid w:val="00E43327"/>
    <w:rsid w:val="00E460B3"/>
    <w:rsid w:val="00E4624C"/>
    <w:rsid w:val="00E467D0"/>
    <w:rsid w:val="00E4701E"/>
    <w:rsid w:val="00E47D6B"/>
    <w:rsid w:val="00E501F3"/>
    <w:rsid w:val="00E50762"/>
    <w:rsid w:val="00E51CB3"/>
    <w:rsid w:val="00E527F7"/>
    <w:rsid w:val="00E53965"/>
    <w:rsid w:val="00E53BFA"/>
    <w:rsid w:val="00E567F1"/>
    <w:rsid w:val="00E56BA8"/>
    <w:rsid w:val="00E60136"/>
    <w:rsid w:val="00E634D0"/>
    <w:rsid w:val="00E64510"/>
    <w:rsid w:val="00E64744"/>
    <w:rsid w:val="00E6561E"/>
    <w:rsid w:val="00E65851"/>
    <w:rsid w:val="00E661BC"/>
    <w:rsid w:val="00E66AB1"/>
    <w:rsid w:val="00E67217"/>
    <w:rsid w:val="00E70759"/>
    <w:rsid w:val="00E72724"/>
    <w:rsid w:val="00E73E3E"/>
    <w:rsid w:val="00E7501E"/>
    <w:rsid w:val="00E754D6"/>
    <w:rsid w:val="00E75D21"/>
    <w:rsid w:val="00E806CE"/>
    <w:rsid w:val="00E80E18"/>
    <w:rsid w:val="00E80F2C"/>
    <w:rsid w:val="00E811E5"/>
    <w:rsid w:val="00E81BCD"/>
    <w:rsid w:val="00E833DC"/>
    <w:rsid w:val="00E83F08"/>
    <w:rsid w:val="00E842F6"/>
    <w:rsid w:val="00E84397"/>
    <w:rsid w:val="00E853CB"/>
    <w:rsid w:val="00E85FA9"/>
    <w:rsid w:val="00E86CF5"/>
    <w:rsid w:val="00E90F82"/>
    <w:rsid w:val="00E91BF0"/>
    <w:rsid w:val="00E92710"/>
    <w:rsid w:val="00E94442"/>
    <w:rsid w:val="00E947B9"/>
    <w:rsid w:val="00E95D4A"/>
    <w:rsid w:val="00E96304"/>
    <w:rsid w:val="00E9702C"/>
    <w:rsid w:val="00E975BC"/>
    <w:rsid w:val="00E97DBC"/>
    <w:rsid w:val="00EA10A0"/>
    <w:rsid w:val="00EA28D4"/>
    <w:rsid w:val="00EA3487"/>
    <w:rsid w:val="00EA3805"/>
    <w:rsid w:val="00EA5A28"/>
    <w:rsid w:val="00EA70FF"/>
    <w:rsid w:val="00EA7A82"/>
    <w:rsid w:val="00EB02A1"/>
    <w:rsid w:val="00EB11FC"/>
    <w:rsid w:val="00EB1231"/>
    <w:rsid w:val="00EB2362"/>
    <w:rsid w:val="00EB3086"/>
    <w:rsid w:val="00EB4E06"/>
    <w:rsid w:val="00EB539F"/>
    <w:rsid w:val="00EB6A2E"/>
    <w:rsid w:val="00EB70D0"/>
    <w:rsid w:val="00EB77F1"/>
    <w:rsid w:val="00EB7C4A"/>
    <w:rsid w:val="00EC1813"/>
    <w:rsid w:val="00EC340C"/>
    <w:rsid w:val="00EC3E32"/>
    <w:rsid w:val="00EC43E9"/>
    <w:rsid w:val="00EC46BC"/>
    <w:rsid w:val="00EC47F8"/>
    <w:rsid w:val="00EC4F6B"/>
    <w:rsid w:val="00ED0225"/>
    <w:rsid w:val="00ED0920"/>
    <w:rsid w:val="00ED1033"/>
    <w:rsid w:val="00ED367D"/>
    <w:rsid w:val="00ED586A"/>
    <w:rsid w:val="00ED5F23"/>
    <w:rsid w:val="00ED6377"/>
    <w:rsid w:val="00ED7D1E"/>
    <w:rsid w:val="00EE02EE"/>
    <w:rsid w:val="00EE0BC1"/>
    <w:rsid w:val="00EE1BF8"/>
    <w:rsid w:val="00EE1C8F"/>
    <w:rsid w:val="00EE4CBD"/>
    <w:rsid w:val="00EE5598"/>
    <w:rsid w:val="00EE67AE"/>
    <w:rsid w:val="00EF2004"/>
    <w:rsid w:val="00EF3DA1"/>
    <w:rsid w:val="00EF4315"/>
    <w:rsid w:val="00EF639A"/>
    <w:rsid w:val="00F02A29"/>
    <w:rsid w:val="00F03EA9"/>
    <w:rsid w:val="00F04C55"/>
    <w:rsid w:val="00F06A8D"/>
    <w:rsid w:val="00F072B6"/>
    <w:rsid w:val="00F074BB"/>
    <w:rsid w:val="00F104C0"/>
    <w:rsid w:val="00F106BB"/>
    <w:rsid w:val="00F109DD"/>
    <w:rsid w:val="00F10A7B"/>
    <w:rsid w:val="00F113F5"/>
    <w:rsid w:val="00F11B26"/>
    <w:rsid w:val="00F11B37"/>
    <w:rsid w:val="00F11CA9"/>
    <w:rsid w:val="00F127AF"/>
    <w:rsid w:val="00F12E18"/>
    <w:rsid w:val="00F15295"/>
    <w:rsid w:val="00F161D1"/>
    <w:rsid w:val="00F17B8A"/>
    <w:rsid w:val="00F17C87"/>
    <w:rsid w:val="00F214E0"/>
    <w:rsid w:val="00F216E4"/>
    <w:rsid w:val="00F21B09"/>
    <w:rsid w:val="00F23369"/>
    <w:rsid w:val="00F25ACA"/>
    <w:rsid w:val="00F27875"/>
    <w:rsid w:val="00F3032B"/>
    <w:rsid w:val="00F3094A"/>
    <w:rsid w:val="00F3122C"/>
    <w:rsid w:val="00F31FCD"/>
    <w:rsid w:val="00F31FF3"/>
    <w:rsid w:val="00F322E4"/>
    <w:rsid w:val="00F33326"/>
    <w:rsid w:val="00F3456F"/>
    <w:rsid w:val="00F34EFD"/>
    <w:rsid w:val="00F35DBA"/>
    <w:rsid w:val="00F36A71"/>
    <w:rsid w:val="00F373C0"/>
    <w:rsid w:val="00F37A29"/>
    <w:rsid w:val="00F37CA4"/>
    <w:rsid w:val="00F37DF1"/>
    <w:rsid w:val="00F40F30"/>
    <w:rsid w:val="00F412E5"/>
    <w:rsid w:val="00F42D5C"/>
    <w:rsid w:val="00F44692"/>
    <w:rsid w:val="00F44984"/>
    <w:rsid w:val="00F450F4"/>
    <w:rsid w:val="00F455B3"/>
    <w:rsid w:val="00F47D3B"/>
    <w:rsid w:val="00F506D6"/>
    <w:rsid w:val="00F50E17"/>
    <w:rsid w:val="00F511DD"/>
    <w:rsid w:val="00F5150B"/>
    <w:rsid w:val="00F525F4"/>
    <w:rsid w:val="00F528B3"/>
    <w:rsid w:val="00F5380E"/>
    <w:rsid w:val="00F542C3"/>
    <w:rsid w:val="00F55283"/>
    <w:rsid w:val="00F55741"/>
    <w:rsid w:val="00F55D4C"/>
    <w:rsid w:val="00F6042F"/>
    <w:rsid w:val="00F60C14"/>
    <w:rsid w:val="00F610A0"/>
    <w:rsid w:val="00F617C5"/>
    <w:rsid w:val="00F6278D"/>
    <w:rsid w:val="00F627E0"/>
    <w:rsid w:val="00F63B4B"/>
    <w:rsid w:val="00F64435"/>
    <w:rsid w:val="00F6443B"/>
    <w:rsid w:val="00F64780"/>
    <w:rsid w:val="00F64F1F"/>
    <w:rsid w:val="00F65B2F"/>
    <w:rsid w:val="00F67754"/>
    <w:rsid w:val="00F677B7"/>
    <w:rsid w:val="00F70451"/>
    <w:rsid w:val="00F716E0"/>
    <w:rsid w:val="00F71A5E"/>
    <w:rsid w:val="00F71C10"/>
    <w:rsid w:val="00F73712"/>
    <w:rsid w:val="00F7385F"/>
    <w:rsid w:val="00F73B26"/>
    <w:rsid w:val="00F80580"/>
    <w:rsid w:val="00F80EE2"/>
    <w:rsid w:val="00F819B9"/>
    <w:rsid w:val="00F82FB8"/>
    <w:rsid w:val="00F836D0"/>
    <w:rsid w:val="00F83848"/>
    <w:rsid w:val="00F83BE3"/>
    <w:rsid w:val="00F84DCE"/>
    <w:rsid w:val="00F85F94"/>
    <w:rsid w:val="00F90C3A"/>
    <w:rsid w:val="00F91270"/>
    <w:rsid w:val="00F923C0"/>
    <w:rsid w:val="00F9323A"/>
    <w:rsid w:val="00F94E84"/>
    <w:rsid w:val="00F95837"/>
    <w:rsid w:val="00F95D49"/>
    <w:rsid w:val="00F96588"/>
    <w:rsid w:val="00F96E3F"/>
    <w:rsid w:val="00F97C9F"/>
    <w:rsid w:val="00FA1127"/>
    <w:rsid w:val="00FA19F5"/>
    <w:rsid w:val="00FA2124"/>
    <w:rsid w:val="00FA30DF"/>
    <w:rsid w:val="00FA3EA5"/>
    <w:rsid w:val="00FA42F9"/>
    <w:rsid w:val="00FA4BE4"/>
    <w:rsid w:val="00FA592B"/>
    <w:rsid w:val="00FA5E25"/>
    <w:rsid w:val="00FA6C44"/>
    <w:rsid w:val="00FA7FA0"/>
    <w:rsid w:val="00FB1DED"/>
    <w:rsid w:val="00FB35A8"/>
    <w:rsid w:val="00FB3636"/>
    <w:rsid w:val="00FB3B89"/>
    <w:rsid w:val="00FB4C4B"/>
    <w:rsid w:val="00FB6078"/>
    <w:rsid w:val="00FC037D"/>
    <w:rsid w:val="00FC16E1"/>
    <w:rsid w:val="00FC1C94"/>
    <w:rsid w:val="00FC2804"/>
    <w:rsid w:val="00FC4621"/>
    <w:rsid w:val="00FC60C7"/>
    <w:rsid w:val="00FC635A"/>
    <w:rsid w:val="00FC63DF"/>
    <w:rsid w:val="00FC7AD1"/>
    <w:rsid w:val="00FD0B1E"/>
    <w:rsid w:val="00FD1B86"/>
    <w:rsid w:val="00FD2771"/>
    <w:rsid w:val="00FD2992"/>
    <w:rsid w:val="00FD4CF1"/>
    <w:rsid w:val="00FD5357"/>
    <w:rsid w:val="00FD590B"/>
    <w:rsid w:val="00FD5EF1"/>
    <w:rsid w:val="00FE0A7A"/>
    <w:rsid w:val="00FE15D1"/>
    <w:rsid w:val="00FE1AD8"/>
    <w:rsid w:val="00FE2A02"/>
    <w:rsid w:val="00FE36FB"/>
    <w:rsid w:val="00FE506B"/>
    <w:rsid w:val="00FE5209"/>
    <w:rsid w:val="00FE7AA1"/>
    <w:rsid w:val="00FF3F9C"/>
    <w:rsid w:val="00FF503E"/>
    <w:rsid w:val="00FF5307"/>
    <w:rsid w:val="00FF5F3C"/>
    <w:rsid w:val="00FF6F6F"/>
    <w:rsid w:val="089A8073"/>
    <w:rsid w:val="08B681C2"/>
    <w:rsid w:val="094205C7"/>
    <w:rsid w:val="107DEE32"/>
    <w:rsid w:val="11DA7E21"/>
    <w:rsid w:val="12E0D0A8"/>
    <w:rsid w:val="13BE25CE"/>
    <w:rsid w:val="1A500DF5"/>
    <w:rsid w:val="1D064392"/>
    <w:rsid w:val="1E8B1113"/>
    <w:rsid w:val="1F3A54A6"/>
    <w:rsid w:val="2013209A"/>
    <w:rsid w:val="20688F48"/>
    <w:rsid w:val="20B6C534"/>
    <w:rsid w:val="226715E3"/>
    <w:rsid w:val="22EDD100"/>
    <w:rsid w:val="2312E23D"/>
    <w:rsid w:val="23BFF762"/>
    <w:rsid w:val="24C80C8B"/>
    <w:rsid w:val="25709A3D"/>
    <w:rsid w:val="2D98AB6F"/>
    <w:rsid w:val="3010CF1C"/>
    <w:rsid w:val="34282709"/>
    <w:rsid w:val="357EED76"/>
    <w:rsid w:val="3611E6FD"/>
    <w:rsid w:val="38B0FB85"/>
    <w:rsid w:val="38EE4C31"/>
    <w:rsid w:val="39C715C7"/>
    <w:rsid w:val="3C8A59A0"/>
    <w:rsid w:val="3D936381"/>
    <w:rsid w:val="3E9A86EA"/>
    <w:rsid w:val="3F00EEC4"/>
    <w:rsid w:val="3F214207"/>
    <w:rsid w:val="40E5E608"/>
    <w:rsid w:val="41B8FF4F"/>
    <w:rsid w:val="4396353B"/>
    <w:rsid w:val="46D09CFA"/>
    <w:rsid w:val="4885312F"/>
    <w:rsid w:val="4C82C0B3"/>
    <w:rsid w:val="521F36F6"/>
    <w:rsid w:val="59394D80"/>
    <w:rsid w:val="5971F4EA"/>
    <w:rsid w:val="5D1CF1BE"/>
    <w:rsid w:val="5E0598B3"/>
    <w:rsid w:val="5F993F20"/>
    <w:rsid w:val="602AB4E2"/>
    <w:rsid w:val="618D8D05"/>
    <w:rsid w:val="6862EC13"/>
    <w:rsid w:val="6A22E5F0"/>
    <w:rsid w:val="6B20520E"/>
    <w:rsid w:val="6CFCF10B"/>
    <w:rsid w:val="6E894416"/>
    <w:rsid w:val="721EDC18"/>
    <w:rsid w:val="722DF7D5"/>
    <w:rsid w:val="74BD8B29"/>
    <w:rsid w:val="7615938B"/>
    <w:rsid w:val="7A3A7433"/>
    <w:rsid w:val="7C5E25E9"/>
    <w:rsid w:val="7C7CAB1B"/>
    <w:rsid w:val="7C84D50F"/>
    <w:rsid w:val="7F84731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76392BB"/>
  <w15:chartTrackingRefBased/>
  <w15:docId w15:val="{F4C43D94-B051-4342-A509-0491D7558D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0"/>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qFormat/>
    <w:rsid w:val="00EB2362"/>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C4262"/>
    <w:pPr>
      <w:ind w:left="720"/>
      <w:contextualSpacing/>
    </w:pPr>
  </w:style>
  <w:style w:type="character" w:styleId="CommentReference">
    <w:name w:val="annotation reference"/>
    <w:basedOn w:val="DefaultParagraphFont"/>
    <w:uiPriority w:val="99"/>
    <w:semiHidden/>
    <w:unhideWhenUsed/>
    <w:rsid w:val="00A07E16"/>
    <w:rPr>
      <w:sz w:val="16"/>
      <w:szCs w:val="16"/>
    </w:rPr>
  </w:style>
  <w:style w:type="paragraph" w:styleId="CommentText">
    <w:name w:val="annotation text"/>
    <w:basedOn w:val="Normal"/>
    <w:link w:val="CommentTextChar"/>
    <w:uiPriority w:val="99"/>
    <w:semiHidden/>
    <w:unhideWhenUsed/>
    <w:rsid w:val="00A07E16"/>
    <w:pPr>
      <w:spacing w:line="240" w:lineRule="auto"/>
    </w:pPr>
    <w:rPr>
      <w:sz w:val="20"/>
      <w:szCs w:val="20"/>
    </w:rPr>
  </w:style>
  <w:style w:type="character" w:customStyle="1" w:styleId="CommentTextChar">
    <w:name w:val="Comment Text Char"/>
    <w:basedOn w:val="DefaultParagraphFont"/>
    <w:link w:val="CommentText"/>
    <w:uiPriority w:val="99"/>
    <w:semiHidden/>
    <w:rsid w:val="00A07E16"/>
    <w:rPr>
      <w:sz w:val="20"/>
      <w:szCs w:val="20"/>
    </w:rPr>
  </w:style>
  <w:style w:type="paragraph" w:styleId="CommentSubject">
    <w:name w:val="annotation subject"/>
    <w:basedOn w:val="CommentText"/>
    <w:next w:val="CommentText"/>
    <w:link w:val="CommentSubjectChar"/>
    <w:uiPriority w:val="99"/>
    <w:semiHidden/>
    <w:unhideWhenUsed/>
    <w:rsid w:val="00A07E16"/>
    <w:rPr>
      <w:b/>
      <w:bCs/>
    </w:rPr>
  </w:style>
  <w:style w:type="character" w:customStyle="1" w:styleId="CommentSubjectChar">
    <w:name w:val="Comment Subject Char"/>
    <w:basedOn w:val="CommentTextChar"/>
    <w:link w:val="CommentSubject"/>
    <w:uiPriority w:val="99"/>
    <w:semiHidden/>
    <w:rsid w:val="00A07E16"/>
    <w:rPr>
      <w:b/>
      <w:bCs/>
      <w:sz w:val="20"/>
      <w:szCs w:val="20"/>
    </w:rPr>
  </w:style>
  <w:style w:type="paragraph" w:styleId="BalloonText">
    <w:name w:val="Balloon Text"/>
    <w:basedOn w:val="Normal"/>
    <w:link w:val="BalloonTextChar"/>
    <w:uiPriority w:val="99"/>
    <w:semiHidden/>
    <w:unhideWhenUsed/>
    <w:rsid w:val="00A07E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7E16"/>
    <w:rPr>
      <w:rFonts w:ascii="Segoe UI" w:hAnsi="Segoe UI" w:cs="Segoe UI"/>
      <w:sz w:val="18"/>
      <w:szCs w:val="18"/>
    </w:rPr>
  </w:style>
  <w:style w:type="character" w:styleId="Hyperlink">
    <w:name w:val="Hyperlink"/>
    <w:basedOn w:val="DefaultParagraphFont"/>
    <w:uiPriority w:val="99"/>
    <w:unhideWhenUsed/>
    <w:rsid w:val="00A07E16"/>
    <w:rPr>
      <w:color w:val="0563C1" w:themeColor="hyperlink"/>
      <w:u w:val="single"/>
    </w:rPr>
  </w:style>
  <w:style w:type="character" w:customStyle="1" w:styleId="UnresolvedMention1">
    <w:name w:val="Unresolved Mention1"/>
    <w:basedOn w:val="DefaultParagraphFont"/>
    <w:uiPriority w:val="99"/>
    <w:semiHidden/>
    <w:unhideWhenUsed/>
    <w:rsid w:val="00A07E16"/>
    <w:rPr>
      <w:color w:val="605E5C"/>
      <w:shd w:val="clear" w:color="auto" w:fill="E1DFDD"/>
    </w:rPr>
  </w:style>
  <w:style w:type="character" w:customStyle="1" w:styleId="Heading2Char">
    <w:name w:val="Heading 2 Char"/>
    <w:basedOn w:val="DefaultParagraphFont"/>
    <w:link w:val="Heading2"/>
    <w:rsid w:val="00EB2362"/>
    <w:rPr>
      <w:rFonts w:ascii="Times New Roman" w:eastAsia="Times New Roman" w:hAnsi="Times New Roman" w:cs="Times New Roman"/>
      <w:b/>
      <w:bCs/>
      <w:color w:val="000000"/>
      <w:kern w:val="28"/>
      <w:sz w:val="24"/>
      <w:szCs w:val="24"/>
      <w:lang w:val="en-CA" w:eastAsia="en-CA"/>
    </w:rPr>
  </w:style>
  <w:style w:type="paragraph" w:styleId="Header">
    <w:name w:val="header"/>
    <w:basedOn w:val="Normal"/>
    <w:link w:val="HeaderChar"/>
    <w:rsid w:val="00EB2362"/>
    <w:pPr>
      <w:tabs>
        <w:tab w:val="center" w:pos="4320"/>
        <w:tab w:val="right" w:pos="8640"/>
      </w:tabs>
      <w:spacing w:after="0" w:line="240" w:lineRule="auto"/>
    </w:pPr>
    <w:rPr>
      <w:rFonts w:ascii="Garamond" w:eastAsia="Times New Roman" w:hAnsi="Garamond" w:cs="Times New Roman"/>
      <w:color w:val="008000"/>
      <w:w w:val="120"/>
      <w:sz w:val="24"/>
      <w:szCs w:val="24"/>
      <w:lang w:val="en-CA"/>
    </w:rPr>
  </w:style>
  <w:style w:type="character" w:customStyle="1" w:styleId="HeaderChar">
    <w:name w:val="Header Char"/>
    <w:basedOn w:val="DefaultParagraphFont"/>
    <w:link w:val="Header"/>
    <w:rsid w:val="00EB2362"/>
    <w:rPr>
      <w:rFonts w:ascii="Garamond" w:eastAsia="Times New Roman" w:hAnsi="Garamond" w:cs="Times New Roman"/>
      <w:color w:val="008000"/>
      <w:w w:val="120"/>
      <w:sz w:val="24"/>
      <w:szCs w:val="24"/>
      <w:lang w:val="en-CA"/>
    </w:rPr>
  </w:style>
  <w:style w:type="table" w:styleId="TableGrid">
    <w:name w:val="Table Grid"/>
    <w:basedOn w:val="TableNormal"/>
    <w:rsid w:val="00A667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DE4149"/>
  </w:style>
  <w:style w:type="paragraph" w:styleId="FootnoteText">
    <w:name w:val="footnote text"/>
    <w:basedOn w:val="Normal"/>
    <w:link w:val="FootnoteTextChar"/>
    <w:uiPriority w:val="99"/>
    <w:semiHidden/>
    <w:unhideWhenUsed/>
    <w:rsid w:val="00DE414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E4149"/>
    <w:rPr>
      <w:sz w:val="20"/>
      <w:szCs w:val="20"/>
    </w:rPr>
  </w:style>
  <w:style w:type="character" w:styleId="FootnoteReference">
    <w:name w:val="footnote reference"/>
    <w:basedOn w:val="DefaultParagraphFont"/>
    <w:uiPriority w:val="99"/>
    <w:semiHidden/>
    <w:unhideWhenUsed/>
    <w:rsid w:val="00DE4149"/>
    <w:rPr>
      <w:vertAlign w:val="superscript"/>
    </w:rPr>
  </w:style>
  <w:style w:type="character" w:styleId="EndnoteReference">
    <w:name w:val="endnote reference"/>
    <w:basedOn w:val="DefaultParagraphFont"/>
    <w:uiPriority w:val="99"/>
    <w:semiHidden/>
    <w:unhideWhenUsed/>
    <w:rsid w:val="00466FC7"/>
    <w:rPr>
      <w:vertAlign w:val="superscript"/>
    </w:rPr>
  </w:style>
  <w:style w:type="paragraph" w:styleId="Footer">
    <w:name w:val="footer"/>
    <w:basedOn w:val="Normal"/>
    <w:link w:val="FooterChar"/>
    <w:uiPriority w:val="99"/>
    <w:unhideWhenUsed/>
    <w:rsid w:val="00243D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243D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7931700">
      <w:bodyDiv w:val="1"/>
      <w:marLeft w:val="0"/>
      <w:marRight w:val="0"/>
      <w:marTop w:val="0"/>
      <w:marBottom w:val="0"/>
      <w:divBdr>
        <w:top w:val="none" w:sz="0" w:space="0" w:color="auto"/>
        <w:left w:val="none" w:sz="0" w:space="0" w:color="auto"/>
        <w:bottom w:val="none" w:sz="0" w:space="0" w:color="auto"/>
        <w:right w:val="none" w:sz="0" w:space="0" w:color="auto"/>
      </w:divBdr>
    </w:div>
    <w:div w:id="1416046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axine.sharps@dmu.ac.uk" TargetMode="Externa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3843C7F9AFA664CB878CCFC82550734" ma:contentTypeVersion="14" ma:contentTypeDescription="Create a new document." ma:contentTypeScope="" ma:versionID="003e0a55ed401f84b56e23a17892ad33">
  <xsd:schema xmlns:xsd="http://www.w3.org/2001/XMLSchema" xmlns:xs="http://www.w3.org/2001/XMLSchema" xmlns:p="http://schemas.microsoft.com/office/2006/metadata/properties" xmlns:ns3="e17f044e-1e7d-480f-b7ca-35196756f339" xmlns:ns4="8fb06061-8d61-48a9-bd47-07240e09774a" targetNamespace="http://schemas.microsoft.com/office/2006/metadata/properties" ma:root="true" ma:fieldsID="affe03797d676977c3ea82c108029887" ns3:_="" ns4:_="">
    <xsd:import namespace="e17f044e-1e7d-480f-b7ca-35196756f339"/>
    <xsd:import namespace="8fb06061-8d61-48a9-bd47-07240e09774a"/>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GenerationTime" minOccurs="0"/>
                <xsd:element ref="ns3:MediaServiceEventHashCode"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17f044e-1e7d-480f-b7ca-35196756f33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8fb06061-8d61-48a9-bd47-07240e09774a"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577D85-589E-4C68-83BD-5F7FABF25C10}">
  <ds:schemaRefs>
    <ds:schemaRef ds:uri="http://schemas.microsoft.com/sharepoint/v3/contenttype/forms"/>
  </ds:schemaRefs>
</ds:datastoreItem>
</file>

<file path=customXml/itemProps2.xml><?xml version="1.0" encoding="utf-8"?>
<ds:datastoreItem xmlns:ds="http://schemas.openxmlformats.org/officeDocument/2006/customXml" ds:itemID="{316F1589-FFD4-4890-8B13-D50C56367ABB}">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675B455-AA22-4FC6-8E79-93903F8A127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17f044e-1e7d-480f-b7ca-35196756f339"/>
    <ds:schemaRef ds:uri="8fb06061-8d61-48a9-bd47-07240e09774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8AC4610-79BB-46B9-95B5-BDA60A83B7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32</Pages>
  <Words>60292</Words>
  <Characters>343669</Characters>
  <Application>Microsoft Office Word</Application>
  <DocSecurity>0</DocSecurity>
  <Lines>2863</Lines>
  <Paragraphs>806</Paragraphs>
  <ScaleCrop>false</ScaleCrop>
  <HeadingPairs>
    <vt:vector size="2" baseType="variant">
      <vt:variant>
        <vt:lpstr>Title</vt:lpstr>
      </vt:variant>
      <vt:variant>
        <vt:i4>1</vt:i4>
      </vt:variant>
    </vt:vector>
  </HeadingPairs>
  <TitlesOfParts>
    <vt:vector size="1" baseType="lpstr">
      <vt:lpstr/>
    </vt:vector>
  </TitlesOfParts>
  <Company>Coventry University</Company>
  <LinksUpToDate>false</LinksUpToDate>
  <CharactersWithSpaces>403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ine Sharps</dc:creator>
  <cp:keywords/>
  <dc:description/>
  <cp:lastModifiedBy>Sean Ryan</cp:lastModifiedBy>
  <cp:revision>12</cp:revision>
  <dcterms:created xsi:type="dcterms:W3CDTF">2021-12-09T10:49:00Z</dcterms:created>
  <dcterms:modified xsi:type="dcterms:W3CDTF">2022-01-13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3843C7F9AFA664CB878CCFC82550734</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753bd290-99a3-3631-bb43-7bce08a57d1b</vt:lpwstr>
  </property>
  <property fmtid="{D5CDD505-2E9C-101B-9397-08002B2CF9AE}" pid="25" name="Mendeley Citation Style_1">
    <vt:lpwstr>http://www.zotero.org/styles/apa</vt:lpwstr>
  </property>
  <property fmtid="{D5CDD505-2E9C-101B-9397-08002B2CF9AE}" pid="26" name="MSIP_Label_b47d098f-2640-4837-b575-e0be04df0525_Enabled">
    <vt:lpwstr>True</vt:lpwstr>
  </property>
  <property fmtid="{D5CDD505-2E9C-101B-9397-08002B2CF9AE}" pid="27" name="MSIP_Label_b47d098f-2640-4837-b575-e0be04df0525_SiteId">
    <vt:lpwstr>98f1bb3a-5efa-4782-88ba-bd897db60e62</vt:lpwstr>
  </property>
  <property fmtid="{D5CDD505-2E9C-101B-9397-08002B2CF9AE}" pid="28" name="MSIP_Label_b47d098f-2640-4837-b575-e0be04df0525_Owner">
    <vt:lpwstr>787176@derby.ac.uk</vt:lpwstr>
  </property>
  <property fmtid="{D5CDD505-2E9C-101B-9397-08002B2CF9AE}" pid="29" name="MSIP_Label_b47d098f-2640-4837-b575-e0be04df0525_SetDate">
    <vt:lpwstr>2022-01-13T09:59:42.0270500Z</vt:lpwstr>
  </property>
  <property fmtid="{D5CDD505-2E9C-101B-9397-08002B2CF9AE}" pid="30" name="MSIP_Label_b47d098f-2640-4837-b575-e0be04df0525_Name">
    <vt:lpwstr>Internal</vt:lpwstr>
  </property>
  <property fmtid="{D5CDD505-2E9C-101B-9397-08002B2CF9AE}" pid="31" name="MSIP_Label_b47d098f-2640-4837-b575-e0be04df0525_Application">
    <vt:lpwstr>Microsoft Azure Information Protection</vt:lpwstr>
  </property>
  <property fmtid="{D5CDD505-2E9C-101B-9397-08002B2CF9AE}" pid="32" name="MSIP_Label_b47d098f-2640-4837-b575-e0be04df0525_Extended_MSFT_Method">
    <vt:lpwstr>Automatic</vt:lpwstr>
  </property>
  <property fmtid="{D5CDD505-2E9C-101B-9397-08002B2CF9AE}" pid="33" name="MSIP_Label_501a0944-9d81-4c75-b857-2ec7863455b7_Enabled">
    <vt:lpwstr>True</vt:lpwstr>
  </property>
  <property fmtid="{D5CDD505-2E9C-101B-9397-08002B2CF9AE}" pid="34" name="MSIP_Label_501a0944-9d81-4c75-b857-2ec7863455b7_SiteId">
    <vt:lpwstr>98f1bb3a-5efa-4782-88ba-bd897db60e62</vt:lpwstr>
  </property>
  <property fmtid="{D5CDD505-2E9C-101B-9397-08002B2CF9AE}" pid="35" name="MSIP_Label_501a0944-9d81-4c75-b857-2ec7863455b7_Owner">
    <vt:lpwstr>787176@derby.ac.uk</vt:lpwstr>
  </property>
  <property fmtid="{D5CDD505-2E9C-101B-9397-08002B2CF9AE}" pid="36" name="MSIP_Label_501a0944-9d81-4c75-b857-2ec7863455b7_SetDate">
    <vt:lpwstr>2022-01-13T09:59:42.0270500Z</vt:lpwstr>
  </property>
  <property fmtid="{D5CDD505-2E9C-101B-9397-08002B2CF9AE}" pid="37" name="MSIP_Label_501a0944-9d81-4c75-b857-2ec7863455b7_Name">
    <vt:lpwstr>Internal with visible marking</vt:lpwstr>
  </property>
  <property fmtid="{D5CDD505-2E9C-101B-9397-08002B2CF9AE}" pid="38" name="MSIP_Label_501a0944-9d81-4c75-b857-2ec7863455b7_Application">
    <vt:lpwstr>Microsoft Azure Information Protection</vt:lpwstr>
  </property>
  <property fmtid="{D5CDD505-2E9C-101B-9397-08002B2CF9AE}" pid="39" name="MSIP_Label_501a0944-9d81-4c75-b857-2ec7863455b7_Parent">
    <vt:lpwstr>b47d098f-2640-4837-b575-e0be04df0525</vt:lpwstr>
  </property>
  <property fmtid="{D5CDD505-2E9C-101B-9397-08002B2CF9AE}" pid="40" name="MSIP_Label_501a0944-9d81-4c75-b857-2ec7863455b7_Extended_MSFT_Method">
    <vt:lpwstr>Automatic</vt:lpwstr>
  </property>
  <property fmtid="{D5CDD505-2E9C-101B-9397-08002B2CF9AE}" pid="41" name="Sensitivity">
    <vt:lpwstr>Internal Internal with visible marking</vt:lpwstr>
  </property>
</Properties>
</file>